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B27FA" w14:textId="09121E60" w:rsidR="007C23F3" w:rsidRPr="005B046E" w:rsidRDefault="005B046E" w:rsidP="00CD1166">
      <w:pPr>
        <w:rPr>
          <w:b/>
          <w:bCs/>
          <w:sz w:val="28"/>
          <w:szCs w:val="28"/>
        </w:rPr>
      </w:pPr>
      <w:r w:rsidRPr="005B046E">
        <w:rPr>
          <w:b/>
          <w:bCs/>
          <w:sz w:val="28"/>
          <w:szCs w:val="28"/>
        </w:rPr>
        <w:t>B</w:t>
      </w:r>
      <w:r w:rsidR="00D974E2" w:rsidRPr="005B046E">
        <w:rPr>
          <w:b/>
          <w:bCs/>
          <w:sz w:val="28"/>
          <w:szCs w:val="28"/>
        </w:rPr>
        <w:t>io</w:t>
      </w:r>
      <w:r w:rsidR="00FD76D2" w:rsidRPr="005B046E">
        <w:rPr>
          <w:b/>
          <w:bCs/>
          <w:sz w:val="28"/>
          <w:szCs w:val="28"/>
        </w:rPr>
        <w:t xml:space="preserve">methane </w:t>
      </w:r>
      <w:r w:rsidR="00D974E2" w:rsidRPr="005B046E">
        <w:rPr>
          <w:b/>
          <w:bCs/>
          <w:sz w:val="28"/>
          <w:szCs w:val="28"/>
        </w:rPr>
        <w:t>potential</w:t>
      </w:r>
      <w:r w:rsidR="00FD76D2" w:rsidRPr="005B046E">
        <w:rPr>
          <w:b/>
          <w:bCs/>
          <w:sz w:val="28"/>
          <w:szCs w:val="28"/>
        </w:rPr>
        <w:t xml:space="preserve"> </w:t>
      </w:r>
      <w:r w:rsidRPr="005B046E">
        <w:rPr>
          <w:b/>
          <w:bCs/>
          <w:sz w:val="28"/>
          <w:szCs w:val="28"/>
        </w:rPr>
        <w:t xml:space="preserve">of wine lees </w:t>
      </w:r>
      <w:r w:rsidR="00FD76D2" w:rsidRPr="005B046E">
        <w:rPr>
          <w:b/>
          <w:bCs/>
          <w:sz w:val="28"/>
          <w:szCs w:val="28"/>
        </w:rPr>
        <w:t>from mesophilic anaerobic digestion</w:t>
      </w:r>
    </w:p>
    <w:p w14:paraId="611C6B82" w14:textId="174DA00E" w:rsidR="005B046E" w:rsidRDefault="005B046E" w:rsidP="00CD1166">
      <w:pPr>
        <w:rPr>
          <w:lang w:val="it-IT"/>
        </w:rPr>
      </w:pPr>
      <w:r w:rsidRPr="0056591A">
        <w:rPr>
          <w:lang w:val="it-IT"/>
        </w:rPr>
        <w:t xml:space="preserve">Marco </w:t>
      </w:r>
      <w:proofErr w:type="spellStart"/>
      <w:r w:rsidRPr="0056591A">
        <w:rPr>
          <w:lang w:val="it-IT"/>
        </w:rPr>
        <w:t>Chiappero</w:t>
      </w:r>
      <w:r w:rsidRPr="0056591A">
        <w:rPr>
          <w:vertAlign w:val="superscript"/>
          <w:lang w:val="it-IT"/>
        </w:rPr>
        <w:t>a</w:t>
      </w:r>
      <w:proofErr w:type="spellEnd"/>
      <w:r w:rsidRPr="0056591A">
        <w:rPr>
          <w:lang w:val="it-IT"/>
        </w:rPr>
        <w:t xml:space="preserve">, Franco </w:t>
      </w:r>
      <w:proofErr w:type="spellStart"/>
      <w:r w:rsidRPr="0056591A">
        <w:rPr>
          <w:lang w:val="it-IT"/>
        </w:rPr>
        <w:t>Berruti</w:t>
      </w:r>
      <w:r w:rsidRPr="0056591A">
        <w:rPr>
          <w:vertAlign w:val="superscript"/>
          <w:lang w:val="it-IT"/>
        </w:rPr>
        <w:t>b</w:t>
      </w:r>
      <w:proofErr w:type="spellEnd"/>
      <w:r w:rsidRPr="0056591A">
        <w:rPr>
          <w:lang w:val="it-IT"/>
        </w:rPr>
        <w:t xml:space="preserve">, Silvia </w:t>
      </w:r>
      <w:proofErr w:type="spellStart"/>
      <w:r w:rsidRPr="0056591A">
        <w:rPr>
          <w:lang w:val="it-IT"/>
        </w:rPr>
        <w:t>Fiore</w:t>
      </w:r>
      <w:r w:rsidRPr="0056591A">
        <w:rPr>
          <w:vertAlign w:val="superscript"/>
          <w:lang w:val="it-IT"/>
        </w:rPr>
        <w:t>a</w:t>
      </w:r>
      <w:proofErr w:type="spellEnd"/>
      <w:r w:rsidRPr="0056591A">
        <w:rPr>
          <w:lang w:val="it-IT"/>
        </w:rPr>
        <w:t xml:space="preserve"> *</w:t>
      </w:r>
    </w:p>
    <w:p w14:paraId="1A554EAB" w14:textId="77777777" w:rsidR="005B046E" w:rsidRPr="0056591A" w:rsidRDefault="005B046E" w:rsidP="00CD1166">
      <w:pPr>
        <w:rPr>
          <w:lang w:val="it-IT"/>
        </w:rPr>
      </w:pPr>
    </w:p>
    <w:p w14:paraId="55B7B3F0" w14:textId="77777777" w:rsidR="005B046E" w:rsidRDefault="005B046E" w:rsidP="00035B0E">
      <w:pPr>
        <w:spacing w:before="120"/>
        <w:jc w:val="both"/>
      </w:pPr>
      <w:r w:rsidRPr="005B046E">
        <w:rPr>
          <w:vertAlign w:val="superscript"/>
        </w:rPr>
        <w:t>a</w:t>
      </w:r>
      <w:r>
        <w:t xml:space="preserve"> DIATI (Department of Engineering for Environment, </w:t>
      </w:r>
      <w:proofErr w:type="gramStart"/>
      <w:r>
        <w:t>Land</w:t>
      </w:r>
      <w:proofErr w:type="gramEnd"/>
      <w:r>
        <w:t xml:space="preserve"> and Infrastructures), </w:t>
      </w:r>
      <w:proofErr w:type="spellStart"/>
      <w:r>
        <w:t>Politecnico</w:t>
      </w:r>
      <w:proofErr w:type="spellEnd"/>
      <w:r>
        <w:t xml:space="preserve"> di Torino, Corso </w:t>
      </w:r>
      <w:proofErr w:type="spellStart"/>
      <w:r>
        <w:t>Duca</w:t>
      </w:r>
      <w:proofErr w:type="spellEnd"/>
      <w:r>
        <w:t xml:space="preserve"> </w:t>
      </w:r>
      <w:proofErr w:type="spellStart"/>
      <w:r>
        <w:t>degli</w:t>
      </w:r>
      <w:proofErr w:type="spellEnd"/>
      <w:r>
        <w:t xml:space="preserve"> Abruzzi 24, 10129, Torino, Italy</w:t>
      </w:r>
    </w:p>
    <w:p w14:paraId="037ED269" w14:textId="77777777" w:rsidR="005B046E" w:rsidRDefault="005B046E" w:rsidP="00035B0E">
      <w:pPr>
        <w:spacing w:before="120"/>
        <w:jc w:val="both"/>
      </w:pPr>
      <w:r w:rsidRPr="005B046E">
        <w:rPr>
          <w:vertAlign w:val="superscript"/>
        </w:rPr>
        <w:t xml:space="preserve">b </w:t>
      </w:r>
      <w:r>
        <w:t>Institute for Chemicals and Fuels from Alternative Resources (ICFAR), Department of Chemical and Biochemical Engineering, Faculty of Engineering, Western University, London, Ontario, N6A 5B9, Canada</w:t>
      </w:r>
    </w:p>
    <w:p w14:paraId="3B814F92" w14:textId="77777777" w:rsidR="005B046E" w:rsidRDefault="005B046E" w:rsidP="00CD1166"/>
    <w:p w14:paraId="6A180109" w14:textId="7CC11C55" w:rsidR="00CD1166" w:rsidRDefault="005B046E" w:rsidP="000C7E88">
      <w:pPr>
        <w:snapToGrid w:val="0"/>
        <w:spacing w:before="240" w:after="240"/>
        <w:rPr>
          <w:lang w:val="en-US"/>
        </w:rPr>
      </w:pPr>
      <w:r w:rsidRPr="00035B0E">
        <w:rPr>
          <w:lang w:val="en-US"/>
        </w:rPr>
        <w:t>*</w:t>
      </w:r>
      <w:proofErr w:type="gramStart"/>
      <w:r w:rsidRPr="00035B0E">
        <w:rPr>
          <w:lang w:val="en-US"/>
        </w:rPr>
        <w:t>corresponding</w:t>
      </w:r>
      <w:proofErr w:type="gramEnd"/>
      <w:r w:rsidRPr="00035B0E">
        <w:rPr>
          <w:lang w:val="en-US"/>
        </w:rPr>
        <w:t xml:space="preserve"> author: Prof. Silvia Fiore </w:t>
      </w:r>
      <w:r w:rsidR="00035B0E" w:rsidRPr="00035B0E">
        <w:rPr>
          <w:lang w:val="en-US"/>
        </w:rPr>
        <w:t>(</w:t>
      </w:r>
      <w:hyperlink r:id="rId8" w:history="1">
        <w:r w:rsidR="00035B0E" w:rsidRPr="00035B0E">
          <w:rPr>
            <w:rStyle w:val="Collegamentoipertestuale"/>
            <w:lang w:val="en-US"/>
          </w:rPr>
          <w:t>silvia.fiore@polito.it</w:t>
        </w:r>
      </w:hyperlink>
      <w:r w:rsidR="00035B0E" w:rsidRPr="00035B0E">
        <w:rPr>
          <w:lang w:val="en-US"/>
        </w:rPr>
        <w:t>)</w:t>
      </w:r>
    </w:p>
    <w:p w14:paraId="31FCCE25" w14:textId="77777777" w:rsidR="004B61C0" w:rsidRDefault="004B61C0" w:rsidP="000C7E88">
      <w:pPr>
        <w:snapToGrid w:val="0"/>
        <w:spacing w:before="240" w:after="240"/>
        <w:rPr>
          <w:lang w:val="en-US"/>
        </w:rPr>
      </w:pPr>
    </w:p>
    <w:p w14:paraId="6DD16757" w14:textId="77777777" w:rsidR="004B61C0" w:rsidRPr="00D205D0" w:rsidRDefault="004B61C0" w:rsidP="004B61C0">
      <w:pPr>
        <w:rPr>
          <w:rFonts w:cs="Times New Roman"/>
          <w:b/>
          <w:bCs/>
          <w:szCs w:val="24"/>
        </w:rPr>
      </w:pPr>
      <w:r w:rsidRPr="00D205D0">
        <w:rPr>
          <w:rFonts w:cs="Times New Roman"/>
          <w:b/>
          <w:bCs/>
          <w:szCs w:val="24"/>
        </w:rPr>
        <w:t>Highlights</w:t>
      </w:r>
    </w:p>
    <w:p w14:paraId="1576715D" w14:textId="77777777" w:rsidR="004B61C0" w:rsidRDefault="004B61C0" w:rsidP="004B61C0">
      <w:pPr>
        <w:pStyle w:val="Paragrafoelenco"/>
        <w:numPr>
          <w:ilvl w:val="0"/>
          <w:numId w:val="7"/>
        </w:numPr>
        <w:spacing w:after="160"/>
        <w:jc w:val="both"/>
        <w:rPr>
          <w:rFonts w:cs="Times New Roman"/>
          <w:szCs w:val="24"/>
        </w:rPr>
      </w:pPr>
      <w:r w:rsidRPr="0082499D">
        <w:rPr>
          <w:rFonts w:cs="Times New Roman"/>
          <w:szCs w:val="24"/>
        </w:rPr>
        <w:t xml:space="preserve">Wine lees </w:t>
      </w:r>
      <w:r>
        <w:rPr>
          <w:rFonts w:cs="Times New Roman"/>
          <w:szCs w:val="24"/>
        </w:rPr>
        <w:t xml:space="preserve">(WL) </w:t>
      </w:r>
      <w:r w:rsidRPr="0082499D">
        <w:rPr>
          <w:rFonts w:cs="Times New Roman"/>
          <w:szCs w:val="24"/>
        </w:rPr>
        <w:t xml:space="preserve">were </w:t>
      </w:r>
      <w:r>
        <w:rPr>
          <w:rFonts w:cs="Times New Roman"/>
          <w:szCs w:val="24"/>
        </w:rPr>
        <w:t>suggested as</w:t>
      </w:r>
      <w:r w:rsidRPr="0082499D">
        <w:rPr>
          <w:rFonts w:cs="Times New Roman"/>
          <w:szCs w:val="24"/>
        </w:rPr>
        <w:t xml:space="preserve"> a potential substrate for </w:t>
      </w:r>
      <w:r>
        <w:rPr>
          <w:rFonts w:cs="Times New Roman"/>
          <w:szCs w:val="24"/>
        </w:rPr>
        <w:t>bio</w:t>
      </w:r>
      <w:r w:rsidRPr="0082499D">
        <w:rPr>
          <w:rFonts w:cs="Times New Roman"/>
          <w:szCs w:val="24"/>
        </w:rPr>
        <w:t xml:space="preserve">methane </w:t>
      </w:r>
      <w:proofErr w:type="gramStart"/>
      <w:r w:rsidRPr="0082499D">
        <w:rPr>
          <w:rFonts w:cs="Times New Roman"/>
          <w:szCs w:val="24"/>
        </w:rPr>
        <w:t>production</w:t>
      </w:r>
      <w:proofErr w:type="gramEnd"/>
    </w:p>
    <w:p w14:paraId="7BE7C0E4" w14:textId="77777777" w:rsidR="004B61C0" w:rsidRPr="0082499D" w:rsidRDefault="004B61C0" w:rsidP="004B61C0">
      <w:pPr>
        <w:pStyle w:val="Paragrafoelenco"/>
        <w:numPr>
          <w:ilvl w:val="0"/>
          <w:numId w:val="7"/>
        </w:numPr>
        <w:spacing w:after="160"/>
        <w:jc w:val="both"/>
        <w:rPr>
          <w:rFonts w:cs="Times New Roman"/>
          <w:szCs w:val="24"/>
        </w:rPr>
      </w:pPr>
      <w:r w:rsidRPr="0082499D">
        <w:rPr>
          <w:rFonts w:cs="Times New Roman"/>
          <w:szCs w:val="24"/>
        </w:rPr>
        <w:t xml:space="preserve"> </w:t>
      </w:r>
      <w:r>
        <w:rPr>
          <w:rFonts w:cs="Times New Roman"/>
          <w:szCs w:val="24"/>
        </w:rPr>
        <w:t xml:space="preserve">The wide range of WL characteristics led to varying biomethane </w:t>
      </w:r>
      <w:proofErr w:type="gramStart"/>
      <w:r>
        <w:rPr>
          <w:rFonts w:cs="Times New Roman"/>
          <w:szCs w:val="24"/>
        </w:rPr>
        <w:t>potentials</w:t>
      </w:r>
      <w:proofErr w:type="gramEnd"/>
    </w:p>
    <w:p w14:paraId="04DFEF4E" w14:textId="77777777" w:rsidR="004B61C0" w:rsidRPr="00C00214" w:rsidRDefault="004B61C0" w:rsidP="004B61C0">
      <w:pPr>
        <w:pStyle w:val="Paragrafoelenco"/>
        <w:numPr>
          <w:ilvl w:val="0"/>
          <w:numId w:val="7"/>
        </w:numPr>
        <w:spacing w:after="160"/>
        <w:jc w:val="both"/>
        <w:rPr>
          <w:rFonts w:cs="Times New Roman"/>
          <w:szCs w:val="24"/>
        </w:rPr>
      </w:pPr>
      <w:r>
        <w:rPr>
          <w:rFonts w:cs="Times New Roman"/>
          <w:szCs w:val="24"/>
        </w:rPr>
        <w:t xml:space="preserve">Overloads of COD in WL mostly in soluble forms led to inhibition of </w:t>
      </w:r>
      <w:proofErr w:type="gramStart"/>
      <w:r>
        <w:rPr>
          <w:rFonts w:cs="Times New Roman"/>
          <w:szCs w:val="24"/>
        </w:rPr>
        <w:t>methanogenesis</w:t>
      </w:r>
      <w:proofErr w:type="gramEnd"/>
    </w:p>
    <w:p w14:paraId="1DEC3C35" w14:textId="77777777" w:rsidR="004B61C0" w:rsidRDefault="004B61C0" w:rsidP="004B61C0">
      <w:pPr>
        <w:pStyle w:val="Paragrafoelenco"/>
        <w:numPr>
          <w:ilvl w:val="0"/>
          <w:numId w:val="7"/>
        </w:numPr>
        <w:spacing w:after="160"/>
        <w:jc w:val="both"/>
        <w:rPr>
          <w:rFonts w:cs="Times New Roman"/>
          <w:szCs w:val="24"/>
        </w:rPr>
      </w:pPr>
      <w:r w:rsidRPr="00D205D0">
        <w:rPr>
          <w:rFonts w:cs="Times New Roman"/>
          <w:szCs w:val="24"/>
        </w:rPr>
        <w:t xml:space="preserve">In this study, biochar supplementation didn’t mitigate the process’ </w:t>
      </w:r>
      <w:proofErr w:type="gramStart"/>
      <w:r w:rsidRPr="00D205D0">
        <w:rPr>
          <w:rFonts w:cs="Times New Roman"/>
          <w:szCs w:val="24"/>
        </w:rPr>
        <w:t>instabilities</w:t>
      </w:r>
      <w:proofErr w:type="gramEnd"/>
    </w:p>
    <w:p w14:paraId="0ACE91ED" w14:textId="77777777" w:rsidR="004B61C0" w:rsidRPr="00D205D0" w:rsidRDefault="004B61C0" w:rsidP="004B61C0">
      <w:pPr>
        <w:pStyle w:val="Paragrafoelenco"/>
        <w:numPr>
          <w:ilvl w:val="0"/>
          <w:numId w:val="7"/>
        </w:numPr>
        <w:spacing w:after="160"/>
        <w:jc w:val="both"/>
        <w:rPr>
          <w:rFonts w:cs="Times New Roman"/>
          <w:szCs w:val="24"/>
        </w:rPr>
      </w:pPr>
      <w:r w:rsidRPr="00D205D0">
        <w:rPr>
          <w:rFonts w:cs="Times New Roman"/>
          <w:szCs w:val="24"/>
        </w:rPr>
        <w:t xml:space="preserve">High </w:t>
      </w:r>
      <w:proofErr w:type="spellStart"/>
      <w:r w:rsidRPr="00D205D0">
        <w:rPr>
          <w:rFonts w:cs="Times New Roman"/>
          <w:szCs w:val="24"/>
        </w:rPr>
        <w:t>sCOD</w:t>
      </w:r>
      <w:proofErr w:type="spellEnd"/>
      <w:r w:rsidRPr="00D205D0">
        <w:rPr>
          <w:rFonts w:cs="Times New Roman"/>
          <w:szCs w:val="24"/>
        </w:rPr>
        <w:t xml:space="preserve"> and wide variability of WL characteristics </w:t>
      </w:r>
      <w:r>
        <w:rPr>
          <w:rFonts w:cs="Times New Roman"/>
          <w:szCs w:val="24"/>
        </w:rPr>
        <w:t>we</w:t>
      </w:r>
      <w:r w:rsidRPr="00D205D0">
        <w:rPr>
          <w:rFonts w:cs="Times New Roman"/>
          <w:szCs w:val="24"/>
        </w:rPr>
        <w:t xml:space="preserve">re critical </w:t>
      </w:r>
      <w:proofErr w:type="gramStart"/>
      <w:r w:rsidRPr="00D205D0">
        <w:rPr>
          <w:rFonts w:cs="Times New Roman"/>
          <w:szCs w:val="24"/>
        </w:rPr>
        <w:t>issues</w:t>
      </w:r>
      <w:proofErr w:type="gramEnd"/>
    </w:p>
    <w:p w14:paraId="3CF71445" w14:textId="77777777" w:rsidR="004B61C0" w:rsidRDefault="004B61C0" w:rsidP="000C7E88">
      <w:pPr>
        <w:snapToGrid w:val="0"/>
        <w:spacing w:before="240" w:after="240"/>
      </w:pPr>
    </w:p>
    <w:p w14:paraId="6267C6E4" w14:textId="77777777" w:rsidR="004B61C0" w:rsidRDefault="004B61C0" w:rsidP="000C7E88">
      <w:pPr>
        <w:snapToGrid w:val="0"/>
        <w:spacing w:before="240" w:after="240"/>
      </w:pPr>
    </w:p>
    <w:p w14:paraId="14F08874" w14:textId="77777777" w:rsidR="004B61C0" w:rsidRDefault="004B61C0" w:rsidP="000C7E88">
      <w:pPr>
        <w:snapToGrid w:val="0"/>
        <w:spacing w:before="240" w:after="240"/>
      </w:pPr>
    </w:p>
    <w:p w14:paraId="6B69F170" w14:textId="0FDAB531" w:rsidR="004B61C0" w:rsidRPr="004B61C0" w:rsidRDefault="004B61C0" w:rsidP="000C7E88">
      <w:pPr>
        <w:snapToGrid w:val="0"/>
        <w:spacing w:before="240" w:after="240"/>
        <w:rPr>
          <w:b/>
          <w:bCs/>
        </w:rPr>
      </w:pPr>
      <w:r w:rsidRPr="004B61C0">
        <w:rPr>
          <w:b/>
          <w:bCs/>
        </w:rPr>
        <w:lastRenderedPageBreak/>
        <w:t>Graphical abstract</w:t>
      </w:r>
    </w:p>
    <w:p w14:paraId="1768E8DC" w14:textId="299B8F4B" w:rsidR="009633EE" w:rsidRPr="00035B0E" w:rsidRDefault="004B61C0" w:rsidP="000C7E88">
      <w:pPr>
        <w:snapToGrid w:val="0"/>
        <w:spacing w:before="240" w:after="240"/>
        <w:rPr>
          <w:lang w:val="en-US"/>
        </w:rPr>
      </w:pPr>
      <w:r>
        <w:rPr>
          <w:noProof/>
          <w:lang w:val="en-US"/>
        </w:rPr>
        <w:drawing>
          <wp:inline distT="0" distB="0" distL="0" distR="0" wp14:anchorId="4FD4F0C2" wp14:editId="21B409F1">
            <wp:extent cx="5400040" cy="2119630"/>
            <wp:effectExtent l="0" t="0" r="0" b="1270"/>
            <wp:docPr id="2" name="Immagine 2"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grafico&#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2119630"/>
                    </a:xfrm>
                    <a:prstGeom prst="rect">
                      <a:avLst/>
                    </a:prstGeom>
                  </pic:spPr>
                </pic:pic>
              </a:graphicData>
            </a:graphic>
          </wp:inline>
        </w:drawing>
      </w:r>
    </w:p>
    <w:p w14:paraId="0A9C3F73" w14:textId="77777777" w:rsidR="004B61C0" w:rsidRDefault="004B61C0" w:rsidP="00C01693">
      <w:pPr>
        <w:pStyle w:val="Titolo1"/>
        <w:rPr>
          <w:sz w:val="24"/>
          <w:szCs w:val="24"/>
        </w:rPr>
      </w:pPr>
    </w:p>
    <w:p w14:paraId="4A376648" w14:textId="323DDEE2" w:rsidR="00C01693" w:rsidRPr="00B11255" w:rsidRDefault="00C01693" w:rsidP="00C01693">
      <w:pPr>
        <w:pStyle w:val="Titolo1"/>
        <w:rPr>
          <w:sz w:val="24"/>
          <w:szCs w:val="24"/>
        </w:rPr>
      </w:pPr>
      <w:r w:rsidRPr="00B11255">
        <w:rPr>
          <w:sz w:val="24"/>
          <w:szCs w:val="24"/>
        </w:rPr>
        <w:t>Abstract</w:t>
      </w:r>
    </w:p>
    <w:p w14:paraId="63AAD176" w14:textId="72F44B22" w:rsidR="00C01693" w:rsidRDefault="008956E3" w:rsidP="000C7E88">
      <w:pPr>
        <w:jc w:val="both"/>
      </w:pPr>
      <w:bookmarkStart w:id="0" w:name="_Hlk95089679"/>
      <w:r>
        <w:rPr>
          <w:lang w:val="en-US"/>
        </w:rPr>
        <w:t>W</w:t>
      </w:r>
      <w:r w:rsidR="006C2089">
        <w:rPr>
          <w:lang w:val="en-US"/>
        </w:rPr>
        <w:t>ine lees</w:t>
      </w:r>
      <w:r w:rsidR="00954E99">
        <w:rPr>
          <w:lang w:val="en-US"/>
        </w:rPr>
        <w:t xml:space="preserve"> (WL)</w:t>
      </w:r>
      <w:r w:rsidR="00CA4C4F" w:rsidRPr="00CA4C4F">
        <w:rPr>
          <w:lang w:val="en-US"/>
        </w:rPr>
        <w:t xml:space="preserve"> </w:t>
      </w:r>
      <w:r>
        <w:rPr>
          <w:lang w:val="en-US"/>
        </w:rPr>
        <w:t>are</w:t>
      </w:r>
      <w:r w:rsidR="006A4FA7">
        <w:rPr>
          <w:lang w:val="en-US"/>
        </w:rPr>
        <w:t xml:space="preserve"> </w:t>
      </w:r>
      <w:r w:rsidR="006C2089">
        <w:rPr>
          <w:lang w:val="en-US"/>
        </w:rPr>
        <w:t>undervalued residue</w:t>
      </w:r>
      <w:r w:rsidR="001C585F">
        <w:rPr>
          <w:lang w:val="en-US"/>
        </w:rPr>
        <w:t>s</w:t>
      </w:r>
      <w:r w:rsidR="006C2089">
        <w:rPr>
          <w:lang w:val="en-US"/>
        </w:rPr>
        <w:t xml:space="preserve"> from the wine-making process</w:t>
      </w:r>
      <w:r w:rsidR="004D00EF">
        <w:rPr>
          <w:lang w:val="en-US"/>
        </w:rPr>
        <w:t>.</w:t>
      </w:r>
      <w:r w:rsidR="00C96975">
        <w:rPr>
          <w:lang w:val="en-US"/>
        </w:rPr>
        <w:t xml:space="preserve"> </w:t>
      </w:r>
      <w:r w:rsidR="004D00EF">
        <w:rPr>
          <w:lang w:val="en-US"/>
        </w:rPr>
        <w:t>A</w:t>
      </w:r>
      <w:r w:rsidR="00C96975">
        <w:rPr>
          <w:lang w:val="en-US"/>
        </w:rPr>
        <w:t>naerobic digestion</w:t>
      </w:r>
      <w:r w:rsidR="00981C68">
        <w:rPr>
          <w:lang w:val="en-US"/>
        </w:rPr>
        <w:t xml:space="preserve"> (AD)</w:t>
      </w:r>
      <w:r w:rsidR="00C96975">
        <w:rPr>
          <w:lang w:val="en-US"/>
        </w:rPr>
        <w:t xml:space="preserve"> </w:t>
      </w:r>
      <w:r w:rsidR="004D00EF">
        <w:rPr>
          <w:lang w:val="en-US"/>
        </w:rPr>
        <w:t xml:space="preserve">of WL </w:t>
      </w:r>
      <w:r w:rsidR="00C96975">
        <w:rPr>
          <w:lang w:val="en-US"/>
        </w:rPr>
        <w:t xml:space="preserve">is highly challenging </w:t>
      </w:r>
      <w:r w:rsidR="004D00EF">
        <w:rPr>
          <w:lang w:val="en-US"/>
        </w:rPr>
        <w:t>due to the</w:t>
      </w:r>
      <w:r w:rsidR="00C96975">
        <w:rPr>
          <w:lang w:val="en-US"/>
        </w:rPr>
        <w:t xml:space="preserve"> </w:t>
      </w:r>
      <w:r w:rsidR="00981C68">
        <w:rPr>
          <w:lang w:val="en-US"/>
        </w:rPr>
        <w:t xml:space="preserve">acidic pH and </w:t>
      </w:r>
      <w:r w:rsidR="006A4FA7">
        <w:rPr>
          <w:lang w:val="en-US"/>
        </w:rPr>
        <w:t>high content of readily biodegradable compounds</w:t>
      </w:r>
      <w:r w:rsidR="006C2089">
        <w:rPr>
          <w:lang w:val="en-US"/>
        </w:rPr>
        <w:t>.</w:t>
      </w:r>
      <w:r w:rsidR="00C96975">
        <w:rPr>
          <w:lang w:val="en-US"/>
        </w:rPr>
        <w:t xml:space="preserve"> </w:t>
      </w:r>
      <w:r w:rsidR="00C96975">
        <w:t>T</w:t>
      </w:r>
      <w:r w:rsidR="006C2089">
        <w:t xml:space="preserve">his study </w:t>
      </w:r>
      <w:r w:rsidR="006C2089" w:rsidRPr="00CA4C4F">
        <w:t xml:space="preserve">investigated the </w:t>
      </w:r>
      <w:r w:rsidR="006C2089">
        <w:t>biomethane potential</w:t>
      </w:r>
      <w:r w:rsidR="001153B5">
        <w:t xml:space="preserve"> (BMP)</w:t>
      </w:r>
      <w:r w:rsidR="006C2089">
        <w:t xml:space="preserve"> of </w:t>
      </w:r>
      <w:r w:rsidR="00954E99">
        <w:t>3</w:t>
      </w:r>
      <w:r w:rsidR="00C96975">
        <w:t xml:space="preserve"> </w:t>
      </w:r>
      <w:r w:rsidR="00954E99">
        <w:t>WL</w:t>
      </w:r>
      <w:r w:rsidR="00125FFF">
        <w:t xml:space="preserve"> samples</w:t>
      </w:r>
      <w:r w:rsidR="00981C68">
        <w:t xml:space="preserve"> </w:t>
      </w:r>
      <w:r w:rsidR="00954E99">
        <w:t xml:space="preserve">through </w:t>
      </w:r>
      <w:r w:rsidR="00981C68">
        <w:t xml:space="preserve">mesophilic batch </w:t>
      </w:r>
      <w:r w:rsidR="00981C68" w:rsidRPr="00CA4C4F">
        <w:t>tests</w:t>
      </w:r>
      <w:r w:rsidR="00592667">
        <w:t xml:space="preserve"> fed with</w:t>
      </w:r>
      <w:r w:rsidR="00954E99">
        <w:t xml:space="preserve"> 2-3 % total solids. The influence of </w:t>
      </w:r>
      <w:r w:rsidR="00847208">
        <w:t xml:space="preserve">wood-based </w:t>
      </w:r>
      <w:r w:rsidR="00954E99">
        <w:t>biochar (BC), considering 2</w:t>
      </w:r>
      <w:r w:rsidR="00125FFF">
        <w:t xml:space="preserve"> </w:t>
      </w:r>
      <w:r w:rsidR="001C585F">
        <w:t xml:space="preserve">different </w:t>
      </w:r>
      <w:r w:rsidR="00AE4DFE">
        <w:t xml:space="preserve">BCs </w:t>
      </w:r>
      <w:r w:rsidR="001F05CF">
        <w:t>and</w:t>
      </w:r>
      <w:r w:rsidR="00954E99">
        <w:t xml:space="preserve"> doses (3</w:t>
      </w:r>
      <w:r w:rsidR="00125FFF">
        <w:t xml:space="preserve"> and</w:t>
      </w:r>
      <w:r w:rsidR="00954E99">
        <w:t xml:space="preserve"> 10 g L</w:t>
      </w:r>
      <w:r w:rsidR="00954E99" w:rsidRPr="007629A9">
        <w:rPr>
          <w:vertAlign w:val="superscript"/>
        </w:rPr>
        <w:t>-1</w:t>
      </w:r>
      <w:r w:rsidR="00954E99">
        <w:t xml:space="preserve">), was also assessed. </w:t>
      </w:r>
      <w:r w:rsidR="001153B5">
        <w:t>BMP values</w:t>
      </w:r>
      <w:r w:rsidR="00CA4C4F" w:rsidRPr="00CA4C4F">
        <w:rPr>
          <w:lang w:val="en-US"/>
        </w:rPr>
        <w:t xml:space="preserve"> up to 1.257 Nm</w:t>
      </w:r>
      <w:r w:rsidR="00CA4C4F" w:rsidRPr="00CA4C4F">
        <w:rPr>
          <w:vertAlign w:val="superscript"/>
          <w:lang w:val="en-US"/>
        </w:rPr>
        <w:t>3</w:t>
      </w:r>
      <w:r w:rsidR="00CA4C4F" w:rsidRPr="00CA4C4F">
        <w:rPr>
          <w:lang w:val="en-US"/>
        </w:rPr>
        <w:t xml:space="preserve"> kg</w:t>
      </w:r>
      <w:r w:rsidR="00CA4C4F" w:rsidRPr="00CA4C4F">
        <w:rPr>
          <w:vertAlign w:val="subscript"/>
          <w:lang w:val="en-US"/>
        </w:rPr>
        <w:t>VS</w:t>
      </w:r>
      <w:r w:rsidR="00CA4C4F" w:rsidRPr="00CA4C4F">
        <w:rPr>
          <w:vertAlign w:val="superscript"/>
          <w:lang w:val="en-US"/>
        </w:rPr>
        <w:t>-1</w:t>
      </w:r>
      <w:r w:rsidR="00CA4C4F" w:rsidRPr="00CA4C4F">
        <w:rPr>
          <w:vertAlign w:val="subscript"/>
          <w:lang w:val="en-US"/>
        </w:rPr>
        <w:t xml:space="preserve"> </w:t>
      </w:r>
      <w:r w:rsidR="006C2089">
        <w:rPr>
          <w:lang w:val="en-US"/>
        </w:rPr>
        <w:t xml:space="preserve">and </w:t>
      </w:r>
      <w:r w:rsidR="00903D28" w:rsidRPr="00CA4C4F">
        <w:rPr>
          <w:lang w:val="en-US"/>
        </w:rPr>
        <w:t>92-96 %</w:t>
      </w:r>
      <w:r w:rsidR="00903D28">
        <w:rPr>
          <w:lang w:val="en-US"/>
        </w:rPr>
        <w:t xml:space="preserve"> </w:t>
      </w:r>
      <w:r w:rsidR="00CA4C4F" w:rsidRPr="00CA4C4F">
        <w:rPr>
          <w:lang w:val="en-US"/>
        </w:rPr>
        <w:t>s</w:t>
      </w:r>
      <w:r w:rsidR="00981C68">
        <w:rPr>
          <w:lang w:val="en-US"/>
        </w:rPr>
        <w:t xml:space="preserve">oluble </w:t>
      </w:r>
      <w:r w:rsidR="00CA4C4F" w:rsidRPr="00CA4C4F">
        <w:rPr>
          <w:lang w:val="en-US"/>
        </w:rPr>
        <w:t xml:space="preserve">COD </w:t>
      </w:r>
      <w:r w:rsidR="001153B5">
        <w:rPr>
          <w:lang w:val="en-US"/>
        </w:rPr>
        <w:t xml:space="preserve">removal </w:t>
      </w:r>
      <w:r w:rsidR="00CA4C4F" w:rsidRPr="00CA4C4F">
        <w:rPr>
          <w:lang w:val="en-US"/>
        </w:rPr>
        <w:t xml:space="preserve">were </w:t>
      </w:r>
      <w:r w:rsidR="00903D28">
        <w:rPr>
          <w:lang w:val="en-US"/>
        </w:rPr>
        <w:t>recorded</w:t>
      </w:r>
      <w:r w:rsidR="00CA4C4F" w:rsidRPr="00CA4C4F">
        <w:rPr>
          <w:lang w:val="en-US"/>
        </w:rPr>
        <w:t xml:space="preserve">. </w:t>
      </w:r>
      <w:r w:rsidR="003A32B3">
        <w:rPr>
          <w:lang w:val="en-US"/>
        </w:rPr>
        <w:t>However, t</w:t>
      </w:r>
      <w:r w:rsidR="00981C68">
        <w:rPr>
          <w:lang w:val="en-US"/>
        </w:rPr>
        <w:t>he i</w:t>
      </w:r>
      <w:r w:rsidR="00981C68" w:rsidRPr="00CA4C4F">
        <w:rPr>
          <w:lang w:val="en-US"/>
        </w:rPr>
        <w:t>nhibition of methanogenesis</w:t>
      </w:r>
      <w:r w:rsidR="00981C68">
        <w:rPr>
          <w:lang w:val="en-US"/>
        </w:rPr>
        <w:t xml:space="preserve"> was observed </w:t>
      </w:r>
      <w:r w:rsidR="00847208">
        <w:rPr>
          <w:lang w:val="en-US"/>
        </w:rPr>
        <w:t xml:space="preserve">due to </w:t>
      </w:r>
      <w:r w:rsidR="00981C68" w:rsidRPr="00CA4C4F">
        <w:rPr>
          <w:lang w:val="en-US"/>
        </w:rPr>
        <w:t xml:space="preserve">organic acids </w:t>
      </w:r>
      <w:r w:rsidR="00847208">
        <w:rPr>
          <w:lang w:val="en-US"/>
        </w:rPr>
        <w:t xml:space="preserve">accumulation </w:t>
      </w:r>
      <w:r w:rsidR="00847208" w:rsidRPr="00903D28">
        <w:rPr>
          <w:lang w:val="en-US"/>
        </w:rPr>
        <w:t>exceed</w:t>
      </w:r>
      <w:r w:rsidR="00847208">
        <w:rPr>
          <w:lang w:val="en-US"/>
        </w:rPr>
        <w:t>ing</w:t>
      </w:r>
      <w:r w:rsidR="00847208" w:rsidRPr="00903D28">
        <w:rPr>
          <w:lang w:val="en-US"/>
        </w:rPr>
        <w:t xml:space="preserve"> </w:t>
      </w:r>
      <w:r w:rsidR="00903D28">
        <w:rPr>
          <w:lang w:val="en-US"/>
        </w:rPr>
        <w:t>21-</w:t>
      </w:r>
      <w:r w:rsidR="00981C68" w:rsidRPr="00903D28">
        <w:rPr>
          <w:lang w:val="en-US"/>
        </w:rPr>
        <w:t>24 g L</w:t>
      </w:r>
      <w:r w:rsidR="00981C68" w:rsidRPr="00903D28">
        <w:rPr>
          <w:vertAlign w:val="superscript"/>
          <w:lang w:val="en-US"/>
        </w:rPr>
        <w:t>-1</w:t>
      </w:r>
      <w:r w:rsidR="00981C68">
        <w:rPr>
          <w:lang w:val="en-US"/>
        </w:rPr>
        <w:t>.</w:t>
      </w:r>
      <w:r w:rsidR="00CA4C4F" w:rsidRPr="00CA4C4F">
        <w:rPr>
          <w:lang w:val="en-US"/>
        </w:rPr>
        <w:t xml:space="preserve"> </w:t>
      </w:r>
      <w:r w:rsidR="00981C68">
        <w:rPr>
          <w:lang w:val="en-US"/>
        </w:rPr>
        <w:t xml:space="preserve">BC </w:t>
      </w:r>
      <w:r w:rsidR="00CA4C4F" w:rsidRPr="00CA4C4F">
        <w:rPr>
          <w:lang w:val="en-US"/>
        </w:rPr>
        <w:t xml:space="preserve">addition </w:t>
      </w:r>
      <w:r w:rsidR="00981C68">
        <w:rPr>
          <w:lang w:val="en-US"/>
        </w:rPr>
        <w:t>didn’t</w:t>
      </w:r>
      <w:r w:rsidR="00CA4C4F" w:rsidRPr="00CA4C4F">
        <w:rPr>
          <w:lang w:val="en-US"/>
        </w:rPr>
        <w:t xml:space="preserve"> </w:t>
      </w:r>
      <w:r w:rsidR="006A4FA7">
        <w:rPr>
          <w:lang w:val="en-US"/>
        </w:rPr>
        <w:t>improve biomethane production</w:t>
      </w:r>
      <w:r w:rsidR="00981C68">
        <w:rPr>
          <w:lang w:val="en-US"/>
        </w:rPr>
        <w:t xml:space="preserve"> in the considered experimental conditions</w:t>
      </w:r>
      <w:r w:rsidR="006A4FA7">
        <w:rPr>
          <w:lang w:val="en-US"/>
        </w:rPr>
        <w:t xml:space="preserve">. </w:t>
      </w:r>
      <w:r w:rsidR="00372B6D">
        <w:rPr>
          <w:lang w:val="en-US"/>
        </w:rPr>
        <w:t>T</w:t>
      </w:r>
      <w:r w:rsidR="00592667">
        <w:rPr>
          <w:lang w:val="en-US"/>
        </w:rPr>
        <w:t xml:space="preserve">his study proved that </w:t>
      </w:r>
      <w:r w:rsidR="00903D28">
        <w:t>WL</w:t>
      </w:r>
      <w:r w:rsidR="00CA4C4F" w:rsidRPr="00CA4C4F">
        <w:t xml:space="preserve"> </w:t>
      </w:r>
      <w:r w:rsidR="00245F0F">
        <w:t>is</w:t>
      </w:r>
      <w:r w:rsidR="00CA4C4F" w:rsidRPr="00CA4C4F">
        <w:t xml:space="preserve"> a</w:t>
      </w:r>
      <w:r w:rsidR="00847208">
        <w:t xml:space="preserve"> highly attractive </w:t>
      </w:r>
      <w:r w:rsidR="00592667">
        <w:t xml:space="preserve">AD </w:t>
      </w:r>
      <w:r w:rsidR="00CA4C4F" w:rsidRPr="00CA4C4F">
        <w:t>substrate</w:t>
      </w:r>
      <w:r w:rsidR="00592667">
        <w:t xml:space="preserve">, </w:t>
      </w:r>
      <w:r w:rsidR="00847208">
        <w:t>considering its</w:t>
      </w:r>
      <w:r w:rsidR="00372B6D">
        <w:t xml:space="preserve"> </w:t>
      </w:r>
      <w:r w:rsidR="00847208">
        <w:t xml:space="preserve">high biodegradability and </w:t>
      </w:r>
      <w:r w:rsidR="00372B6D">
        <w:t>availability throughout the year,</w:t>
      </w:r>
      <w:r w:rsidR="00847208">
        <w:t xml:space="preserve"> </w:t>
      </w:r>
      <w:r w:rsidR="00592667">
        <w:t>although the process must be carefully operated</w:t>
      </w:r>
      <w:r w:rsidR="001A74D3">
        <w:t>.</w:t>
      </w:r>
      <w:bookmarkEnd w:id="0"/>
    </w:p>
    <w:p w14:paraId="33FEFA57" w14:textId="77777777" w:rsidR="000C7E88" w:rsidRPr="003D197D" w:rsidRDefault="000C7E88" w:rsidP="000C7E88">
      <w:pPr>
        <w:jc w:val="both"/>
      </w:pPr>
    </w:p>
    <w:p w14:paraId="0AC071C6" w14:textId="38BB3AA7" w:rsidR="002E64D4" w:rsidRDefault="00865B78" w:rsidP="000C7E88">
      <w:pPr>
        <w:snapToGrid w:val="0"/>
        <w:spacing w:before="240" w:after="240"/>
      </w:pPr>
      <w:r w:rsidRPr="00B11255">
        <w:rPr>
          <w:b/>
          <w:bCs/>
        </w:rPr>
        <w:t>Keywords</w:t>
      </w:r>
      <w:r w:rsidR="00B11255" w:rsidRPr="00B11255">
        <w:rPr>
          <w:b/>
          <w:bCs/>
        </w:rPr>
        <w:t>:</w:t>
      </w:r>
      <w:r w:rsidR="00B11255">
        <w:t xml:space="preserve"> a</w:t>
      </w:r>
      <w:r w:rsidR="00000E7E">
        <w:t>n</w:t>
      </w:r>
      <w:r w:rsidR="00BD6ECD">
        <w:t>a</w:t>
      </w:r>
      <w:r w:rsidR="00000E7E">
        <w:t>erobic digestion</w:t>
      </w:r>
      <w:r w:rsidR="00F55339">
        <w:t xml:space="preserve">; </w:t>
      </w:r>
      <w:r w:rsidR="00000E7E">
        <w:t>biochar</w:t>
      </w:r>
      <w:r w:rsidR="00BD6ECD">
        <w:t>;</w:t>
      </w:r>
      <w:r w:rsidR="00000E7E">
        <w:t xml:space="preserve"> </w:t>
      </w:r>
      <w:r w:rsidR="00BD6ECD">
        <w:t>biogas; organic acids</w:t>
      </w:r>
      <w:r w:rsidR="00000E7E">
        <w:t>; winery waste.</w:t>
      </w:r>
    </w:p>
    <w:p w14:paraId="01C5F030" w14:textId="35FD9CAA" w:rsidR="009633EE" w:rsidRPr="006A2003" w:rsidRDefault="00781E65" w:rsidP="000C7E88">
      <w:pPr>
        <w:snapToGrid w:val="0"/>
        <w:spacing w:before="240" w:after="240"/>
        <w:rPr>
          <w:b/>
          <w:bCs/>
        </w:rPr>
      </w:pPr>
      <w:r w:rsidRPr="006A2003">
        <w:rPr>
          <w:b/>
          <w:bCs/>
        </w:rPr>
        <w:lastRenderedPageBreak/>
        <w:t>Abbreviations:</w:t>
      </w:r>
    </w:p>
    <w:p w14:paraId="5D6FF8ED" w14:textId="0DC18039" w:rsidR="00781E65" w:rsidRDefault="00781E65" w:rsidP="006A2003">
      <w:pPr>
        <w:snapToGrid w:val="0"/>
        <w:spacing w:before="240" w:after="240" w:line="240" w:lineRule="auto"/>
      </w:pPr>
      <w:r>
        <w:t>AD: anaerobic digestion</w:t>
      </w:r>
    </w:p>
    <w:p w14:paraId="5360D14A" w14:textId="3A52EC91" w:rsidR="00781E65" w:rsidRDefault="00781E65" w:rsidP="006A2003">
      <w:pPr>
        <w:snapToGrid w:val="0"/>
        <w:spacing w:before="240" w:after="240" w:line="240" w:lineRule="auto"/>
      </w:pPr>
      <w:r>
        <w:t>BC: biochar</w:t>
      </w:r>
    </w:p>
    <w:p w14:paraId="1A4A3F49" w14:textId="53D39E96" w:rsidR="00781E65" w:rsidRDefault="00781E65" w:rsidP="006A2003">
      <w:pPr>
        <w:snapToGrid w:val="0"/>
        <w:spacing w:before="240" w:after="240" w:line="240" w:lineRule="auto"/>
      </w:pPr>
      <w:r>
        <w:t>BR: Barbera</w:t>
      </w:r>
    </w:p>
    <w:p w14:paraId="7877B5E8" w14:textId="7D1B970F" w:rsidR="00781E65" w:rsidRDefault="00781E65" w:rsidP="006A2003">
      <w:pPr>
        <w:snapToGrid w:val="0"/>
        <w:spacing w:before="240" w:after="240" w:line="240" w:lineRule="auto"/>
      </w:pPr>
      <w:r>
        <w:t>BS: Barbaresco</w:t>
      </w:r>
    </w:p>
    <w:p w14:paraId="267F1E7A" w14:textId="16A42D01" w:rsidR="00696EEF" w:rsidRDefault="00696EEF" w:rsidP="006A2003">
      <w:pPr>
        <w:snapToGrid w:val="0"/>
        <w:spacing w:before="240" w:after="240" w:line="240" w:lineRule="auto"/>
      </w:pPr>
      <w:r>
        <w:t>COD: chemical oxygen demand</w:t>
      </w:r>
    </w:p>
    <w:p w14:paraId="335F4738" w14:textId="1FE178FF" w:rsidR="00BF6F03" w:rsidRDefault="00BF6F03" w:rsidP="006A2003">
      <w:pPr>
        <w:snapToGrid w:val="0"/>
        <w:spacing w:before="240" w:after="240" w:line="240" w:lineRule="auto"/>
      </w:pPr>
      <w:r>
        <w:t>GAE: gallic acid equivalent</w:t>
      </w:r>
    </w:p>
    <w:p w14:paraId="06F5A08A" w14:textId="439B4DD5" w:rsidR="00696EEF" w:rsidRDefault="00696EEF" w:rsidP="00BF6F03">
      <w:pPr>
        <w:snapToGrid w:val="0"/>
        <w:spacing w:before="240" w:after="240" w:line="240" w:lineRule="auto"/>
      </w:pPr>
      <w:r>
        <w:t>S/I: substrate to inoculum ratio</w:t>
      </w:r>
    </w:p>
    <w:p w14:paraId="3805CF9A" w14:textId="5A0460AB" w:rsidR="00427714" w:rsidRDefault="00427714" w:rsidP="006A2003">
      <w:pPr>
        <w:snapToGrid w:val="0"/>
        <w:spacing w:before="240" w:after="240" w:line="240" w:lineRule="auto"/>
      </w:pPr>
      <w:r>
        <w:t>SBP: specific biogas production</w:t>
      </w:r>
    </w:p>
    <w:p w14:paraId="25C31714" w14:textId="23035378" w:rsidR="00696EEF" w:rsidRDefault="00696EEF" w:rsidP="006A2003">
      <w:pPr>
        <w:snapToGrid w:val="0"/>
        <w:spacing w:before="240" w:after="240" w:line="240" w:lineRule="auto"/>
      </w:pPr>
      <w:r>
        <w:t>SWP550: soft wood pellets biochar, produced at 550 °</w:t>
      </w:r>
      <w:proofErr w:type="gramStart"/>
      <w:r>
        <w:t>C</w:t>
      </w:r>
      <w:proofErr w:type="gramEnd"/>
    </w:p>
    <w:p w14:paraId="51A5EF18" w14:textId="46B3AEA4" w:rsidR="00696EEF" w:rsidRDefault="00696EEF" w:rsidP="006A2003">
      <w:pPr>
        <w:snapToGrid w:val="0"/>
        <w:spacing w:before="240" w:after="240" w:line="240" w:lineRule="auto"/>
      </w:pPr>
      <w:proofErr w:type="spellStart"/>
      <w:r w:rsidRPr="00696EEF">
        <w:t>ThBMP</w:t>
      </w:r>
      <w:proofErr w:type="spellEnd"/>
      <w:r>
        <w:t xml:space="preserve">: </w:t>
      </w:r>
      <w:r w:rsidRPr="00696EEF">
        <w:t xml:space="preserve">theoretical biomethane potential </w:t>
      </w:r>
    </w:p>
    <w:p w14:paraId="3231025D" w14:textId="2BBDDC02" w:rsidR="00696EEF" w:rsidRDefault="00696EEF" w:rsidP="006A2003">
      <w:pPr>
        <w:snapToGrid w:val="0"/>
        <w:spacing w:before="240" w:after="240" w:line="240" w:lineRule="auto"/>
      </w:pPr>
      <w:r>
        <w:t>TS: total solids</w:t>
      </w:r>
    </w:p>
    <w:p w14:paraId="19EA1797" w14:textId="34244879" w:rsidR="00696EEF" w:rsidRDefault="00696EEF" w:rsidP="006A2003">
      <w:pPr>
        <w:snapToGrid w:val="0"/>
        <w:spacing w:before="240" w:after="240" w:line="240" w:lineRule="auto"/>
      </w:pPr>
      <w:r>
        <w:t>VS: volatile solids</w:t>
      </w:r>
    </w:p>
    <w:p w14:paraId="173BAFF0" w14:textId="1DE82CA1" w:rsidR="00781E65" w:rsidRDefault="00781E65" w:rsidP="00BF6F03">
      <w:pPr>
        <w:snapToGrid w:val="0"/>
        <w:spacing w:before="240" w:after="240" w:line="240" w:lineRule="auto"/>
      </w:pPr>
      <w:r>
        <w:t>WL: wine lees</w:t>
      </w:r>
    </w:p>
    <w:p w14:paraId="6F04E0BF" w14:textId="77777777" w:rsidR="00BF6F03" w:rsidRDefault="00BF6F03" w:rsidP="006A2003">
      <w:pPr>
        <w:snapToGrid w:val="0"/>
        <w:spacing w:before="240" w:after="240" w:line="240" w:lineRule="auto"/>
      </w:pPr>
    </w:p>
    <w:p w14:paraId="3ABCFAC4" w14:textId="0E6D0596" w:rsidR="00865B78" w:rsidRPr="00040B4A" w:rsidRDefault="00865B78" w:rsidP="00865B78">
      <w:pPr>
        <w:pStyle w:val="Titolo1"/>
      </w:pPr>
      <w:r w:rsidRPr="00040B4A">
        <w:t>1. Introduction</w:t>
      </w:r>
    </w:p>
    <w:p w14:paraId="5AE415CF" w14:textId="437D42E2" w:rsidR="00204DD9" w:rsidRPr="00204DD9" w:rsidRDefault="00204DD9" w:rsidP="00797792">
      <w:pPr>
        <w:jc w:val="both"/>
      </w:pPr>
      <w:r w:rsidRPr="00204DD9">
        <w:t>The wine-making industry has considerable importance around the world</w:t>
      </w:r>
      <w:r w:rsidR="00035B0E">
        <w:t xml:space="preserve">, with </w:t>
      </w:r>
      <w:r w:rsidRPr="00204DD9">
        <w:t xml:space="preserve">global grape production </w:t>
      </w:r>
      <w:r w:rsidR="00035B0E">
        <w:t>reaching</w:t>
      </w:r>
      <w:r w:rsidRPr="00204DD9">
        <w:t xml:space="preserve"> 7</w:t>
      </w:r>
      <w:r w:rsidR="00611F74">
        <w:t>8</w:t>
      </w:r>
      <w:r w:rsidRPr="00204DD9">
        <w:t xml:space="preserve"> </w:t>
      </w:r>
      <w:r w:rsidR="00035B0E">
        <w:t>Mt in 2020</w:t>
      </w:r>
      <w:r w:rsidR="00611F74">
        <w:t xml:space="preserve"> </w:t>
      </w:r>
      <w:r w:rsidR="00833EAA">
        <w:fldChar w:fldCharType="begin" w:fldLock="1"/>
      </w:r>
      <w:r w:rsidR="00833EAA">
        <w:instrText>ADDIN CSL_CITATION {"citationItems":[{"id":"ITEM-1","itemData":{"URL":"https://www.fao.org/faostat/en/#data/QCL/visualize","accessed":{"date-parts":[["2022","1","17"]]},"author":[{"dropping-particle":"","family":"FAO (Food and Agriculture Organization of the United Nations)","given":"","non-dropping-particle":"","parse-names":false,"suffix":""}],"id":"ITEM-1","issued":{"date-parts":[["2022"]]},"title":"FAOSTAT, crops and livestock products","type":"webpage"},"uris":["http://www.mendeley.com/documents/?uuid=a529b740-b7e9-3c9d-933e-40f7cadfc0e7"]}],"mendeley":{"formattedCitation":"[1]","plainTextFormattedCitation":"[1]","previouslyFormattedCitation":"[1]"},"properties":{"noteIndex":0},"schema":"https://github.com/citation-style-language/schema/raw/master/csl-citation.json"}</w:instrText>
      </w:r>
      <w:r w:rsidR="00833EAA">
        <w:fldChar w:fldCharType="separate"/>
      </w:r>
      <w:r w:rsidR="00833EAA" w:rsidRPr="00833EAA">
        <w:rPr>
          <w:noProof/>
        </w:rPr>
        <w:t>[1]</w:t>
      </w:r>
      <w:r w:rsidR="00833EAA">
        <w:fldChar w:fldCharType="end"/>
      </w:r>
      <w:r w:rsidR="00035B0E">
        <w:t xml:space="preserve">. </w:t>
      </w:r>
      <w:r w:rsidRPr="00204DD9">
        <w:rPr>
          <w:lang w:val="en-US"/>
        </w:rPr>
        <w:t xml:space="preserve">Italy, France and Spain </w:t>
      </w:r>
      <w:r w:rsidR="00500276">
        <w:rPr>
          <w:lang w:val="en-US"/>
        </w:rPr>
        <w:t xml:space="preserve">are </w:t>
      </w:r>
      <w:r w:rsidRPr="00204DD9">
        <w:rPr>
          <w:lang w:val="en-US"/>
        </w:rPr>
        <w:t xml:space="preserve">the top </w:t>
      </w:r>
      <w:r w:rsidR="006610A4" w:rsidRPr="00204DD9">
        <w:rPr>
          <w:lang w:val="en-US"/>
        </w:rPr>
        <w:t xml:space="preserve">three </w:t>
      </w:r>
      <w:r w:rsidRPr="00204DD9">
        <w:rPr>
          <w:lang w:val="en-US"/>
        </w:rPr>
        <w:t>world producers</w:t>
      </w:r>
      <w:r w:rsidR="00500276">
        <w:rPr>
          <w:lang w:val="en-US"/>
        </w:rPr>
        <w:t>,</w:t>
      </w:r>
      <w:r w:rsidRPr="00204DD9">
        <w:rPr>
          <w:lang w:val="en-US"/>
        </w:rPr>
        <w:t xml:space="preserve"> with 12.3 million m</w:t>
      </w:r>
      <w:r w:rsidRPr="00204DD9">
        <w:rPr>
          <w:vertAlign w:val="superscript"/>
          <w:lang w:val="en-US"/>
        </w:rPr>
        <w:t>3</w:t>
      </w:r>
      <w:r w:rsidRPr="00204DD9">
        <w:rPr>
          <w:lang w:val="en-US"/>
        </w:rPr>
        <w:t xml:space="preserve"> of wine in 2019</w:t>
      </w:r>
      <w:r w:rsidR="00833EAA">
        <w:rPr>
          <w:lang w:val="en-US"/>
        </w:rPr>
        <w:t xml:space="preserve"> </w:t>
      </w:r>
      <w:r w:rsidR="00833EAA">
        <w:rPr>
          <w:lang w:val="en-US"/>
        </w:rPr>
        <w:fldChar w:fldCharType="begin" w:fldLock="1"/>
      </w:r>
      <w:r w:rsidR="004A7B4E">
        <w:rPr>
          <w:lang w:val="en-US"/>
        </w:rPr>
        <w:instrText>ADDIN CSL_CITATION {"citationItems":[{"id":"ITEM-1","itemData":{"author":[{"dropping-particle":"","family":"OIV (International Organisation of Vine and Wine)","given":"","non-dropping-particle":"","parse-names":false,"suffix":""}],"id":"ITEM-1","issued":{"date-parts":[["2020"]]},"title":"State of the world vitivinicultural sector in 2019","type":"report"},"uris":["http://www.mendeley.com/documents/?uuid=e59022d1-fc15-4563-beac-b8bfc91b7592"]}],"mendeley":{"formattedCitation":"[2]","plainTextFormattedCitation":"[2]","previouslyFormattedCitation":"[2]"},"properties":{"noteIndex":0},"schema":"https://github.com/citation-style-language/schema/raw/master/csl-citation.json"}</w:instrText>
      </w:r>
      <w:r w:rsidR="00833EAA">
        <w:rPr>
          <w:lang w:val="en-US"/>
        </w:rPr>
        <w:fldChar w:fldCharType="separate"/>
      </w:r>
      <w:r w:rsidR="00833EAA" w:rsidRPr="00833EAA">
        <w:rPr>
          <w:noProof/>
          <w:lang w:val="en-US"/>
        </w:rPr>
        <w:t>[2]</w:t>
      </w:r>
      <w:r w:rsidR="00833EAA">
        <w:rPr>
          <w:lang w:val="en-US"/>
        </w:rPr>
        <w:fldChar w:fldCharType="end"/>
      </w:r>
      <w:r w:rsidRPr="00204DD9">
        <w:rPr>
          <w:lang w:val="en-US"/>
        </w:rPr>
        <w:t xml:space="preserve">. </w:t>
      </w:r>
      <w:r w:rsidR="00A14989">
        <w:t>E</w:t>
      </w:r>
      <w:r w:rsidRPr="00204DD9">
        <w:t xml:space="preserve">nvironmental concern </w:t>
      </w:r>
      <w:r w:rsidR="00A14989">
        <w:t>related to</w:t>
      </w:r>
      <w:r w:rsidR="00611F74">
        <w:t xml:space="preserve"> wine</w:t>
      </w:r>
      <w:r w:rsidR="00500276">
        <w:t>-</w:t>
      </w:r>
      <w:r w:rsidR="00611F74">
        <w:t xml:space="preserve">making </w:t>
      </w:r>
      <w:r w:rsidR="00A14989">
        <w:t xml:space="preserve">can regard </w:t>
      </w:r>
      <w:r w:rsidRPr="00204DD9">
        <w:t>water and energy consumption, greenhouse gas</w:t>
      </w:r>
      <w:r w:rsidR="00611F74">
        <w:t>es</w:t>
      </w:r>
      <w:r w:rsidRPr="00204DD9">
        <w:t xml:space="preserve"> emissions, use of pesticides and fertilizers, </w:t>
      </w:r>
      <w:r w:rsidR="00611F74">
        <w:t>production</w:t>
      </w:r>
      <w:r w:rsidR="00B02BC2">
        <w:t xml:space="preserve"> of solid and liquid waste flows</w:t>
      </w:r>
      <w:r w:rsidR="00611F74">
        <w:t xml:space="preserve"> </w:t>
      </w:r>
      <w:r w:rsidRPr="00204DD9">
        <w:fldChar w:fldCharType="begin" w:fldLock="1"/>
      </w:r>
      <w:r w:rsidR="00833EAA">
        <w:instrText>ADDIN CSL_CITATION {"citationItems":[{"id":"ITEM-1","itemData":{"DOI":"10.1016/j.jclepro.2013.04.007","ISSN":"09596526","abstract":"Despite the wine industry's reputation as being environmentally safe, prior research has shown the cultivation of wine grapes and production of wine to be associated with a large number of environmental concerns. The present study utilised an integrative literature review to investigate key areas of environmental concern currently faced by organisations in the global wine industry. Concerns discussed include water use and quality, the generation and management of organic and inorganic waste streams, energy use and the production of greenhouse gas emissions, chemical use, land use issues and the impact on ecosystems. The review reveals current practice within wine organisations to be largely unexplored and inadequate. Practice is characterised by a lack of the quantitative environmental data required if the industry is to bring about lasting environmental improvement to operational processes, products, and towards economically and environmentally improved performance. © 2013 Elsevier Ltd. All rights reserved.","author":[{"dropping-particle":"","family":"Christ","given":"Katherine L.","non-dropping-particle":"","parse-names":false,"suffix":""},{"dropping-particle":"","family":"Burritt","given":"Roger L.","non-dropping-particle":"","parse-names":false,"suffix":""}],"container-title":"Journal of Cleaner Production","id":"ITEM-1","issued":{"date-parts":[["2013"]]},"page":"232-242","publisher":"Elsevier Ltd","title":"Critical environmental concerns in wine production: An integrative review","type":"article-journal","volume":"53"},"uris":["http://www.mendeley.com/documents/?uuid=414cb1a0-f5e6-4c19-acdc-fa7bd21bef7b"]}],"mendeley":{"formattedCitation":"[3]","plainTextFormattedCitation":"[3]","previouslyFormattedCitation":"[3]"},"properties":{"noteIndex":0},"schema":"https://github.com/citation-style-language/schema/raw/master/csl-citation.json"}</w:instrText>
      </w:r>
      <w:r w:rsidRPr="00204DD9">
        <w:fldChar w:fldCharType="separate"/>
      </w:r>
      <w:r w:rsidR="00833EAA" w:rsidRPr="00833EAA">
        <w:rPr>
          <w:noProof/>
        </w:rPr>
        <w:t>[3]</w:t>
      </w:r>
      <w:r w:rsidRPr="00204DD9">
        <w:fldChar w:fldCharType="end"/>
      </w:r>
      <w:r w:rsidRPr="00204DD9">
        <w:t xml:space="preserve">. </w:t>
      </w:r>
      <w:r w:rsidR="00A14989">
        <w:t xml:space="preserve">In details, </w:t>
      </w:r>
      <w:r w:rsidR="00B02BC2">
        <w:rPr>
          <w:lang w:val="en-US"/>
        </w:rPr>
        <w:t>1000 kg of processed grapes</w:t>
      </w:r>
      <w:r w:rsidR="00844621">
        <w:rPr>
          <w:lang w:val="en-US"/>
        </w:rPr>
        <w:t xml:space="preserve"> produce</w:t>
      </w:r>
      <w:r w:rsidR="00B02BC2">
        <w:rPr>
          <w:lang w:val="en-US"/>
        </w:rPr>
        <w:t xml:space="preserve"> 0.75 m</w:t>
      </w:r>
      <w:r w:rsidR="00B02BC2" w:rsidRPr="00D7069B">
        <w:rPr>
          <w:vertAlign w:val="superscript"/>
          <w:lang w:val="en-US"/>
        </w:rPr>
        <w:t>3</w:t>
      </w:r>
      <w:r w:rsidR="00B02BC2">
        <w:rPr>
          <w:lang w:val="en-US"/>
        </w:rPr>
        <w:t xml:space="preserve"> of wine and</w:t>
      </w:r>
      <w:r w:rsidR="00A10560" w:rsidRPr="00A10560">
        <w:rPr>
          <w:lang w:val="en-US"/>
        </w:rPr>
        <w:t xml:space="preserve"> </w:t>
      </w:r>
      <w:r w:rsidRPr="00204DD9">
        <w:rPr>
          <w:lang w:val="en-US"/>
        </w:rPr>
        <w:t xml:space="preserve">130 kg of marcs (or pomace) from pressing, 60 kg of lees from </w:t>
      </w:r>
      <w:r w:rsidR="00B02BC2">
        <w:rPr>
          <w:lang w:val="en-US"/>
        </w:rPr>
        <w:t>settling</w:t>
      </w:r>
      <w:r w:rsidRPr="00204DD9">
        <w:rPr>
          <w:lang w:val="en-US"/>
        </w:rPr>
        <w:t>, 30 kg of stalks from destemming and 1.65 m</w:t>
      </w:r>
      <w:r w:rsidRPr="00204DD9">
        <w:rPr>
          <w:vertAlign w:val="superscript"/>
          <w:lang w:val="en-US"/>
        </w:rPr>
        <w:t>3</w:t>
      </w:r>
      <w:r w:rsidRPr="00204DD9">
        <w:rPr>
          <w:lang w:val="en-US"/>
        </w:rPr>
        <w:t xml:space="preserve"> of wastewater</w:t>
      </w:r>
      <w:r w:rsidR="00844621">
        <w:rPr>
          <w:lang w:val="en-US"/>
        </w:rPr>
        <w:t xml:space="preserve"> </w:t>
      </w:r>
      <w:r w:rsidRPr="00204DD9">
        <w:rPr>
          <w:lang w:val="en-US"/>
        </w:rPr>
        <w:fldChar w:fldCharType="begin" w:fldLock="1"/>
      </w:r>
      <w:r w:rsidR="00833EAA">
        <w:rPr>
          <w:lang w:val="en-US"/>
        </w:rPr>
        <w:instrText>ADDIN CSL_CITATION {"citationItems":[{"id":"ITEM-1","itemData":{"DOI":"10.1007/s11783-014-0693-6","ISSN":"2095221X","abstract":"The winemaking process involves the generation of a significant amount of waste and wastewater. These residues should be addressed for recycling or treatment before being returned to environment. As each winery is unique in waste generation and disposal, plans for environmentally friendly waste management are not universal and should be tested for their effectiveness. In this study, a diagnostic was made during three years, in different wineries, throughout Portugal, in order to quantify and characterize the waste and the wastewater produced. The results showed that solid waste and wastewater are mainly produced during the harvest period, corresponding to 74% and 87%, respectively. One ton of processed grape approximately produce 0.13 t marc, 0.06 t lees, 0.03 t of stalks and 1.65 m3 of wastewater. No significant differences (P</w:instrText>
      </w:r>
      <w:r w:rsidR="00833EAA">
        <w:rPr>
          <w:rFonts w:ascii="Cambria Math" w:hAnsi="Cambria Math" w:cs="Cambria Math"/>
          <w:lang w:val="en-US"/>
        </w:rPr>
        <w:instrText>⩽</w:instrText>
      </w:r>
      <w:r w:rsidR="00833EAA">
        <w:rPr>
          <w:lang w:val="en-US"/>
        </w:rPr>
        <w:instrText>0.05) were observed for grape marc, lees and wastewater ratios, between years or wineries. With respect to the stalk ratio, there was no effect of year but the winery significantly affected this ratio (P</w:instrText>
      </w:r>
      <w:r w:rsidR="00833EAA">
        <w:rPr>
          <w:rFonts w:ascii="Cambria Math" w:hAnsi="Cambria Math" w:cs="Cambria Math"/>
          <w:lang w:val="en-US"/>
        </w:rPr>
        <w:instrText>⩽</w:instrText>
      </w:r>
      <w:r w:rsidR="00833EAA">
        <w:rPr>
          <w:lang w:val="en-US"/>
        </w:rPr>
        <w:instrText>0.05). During the study period the treated wastewater, since diluted, revealed suitable characteristics for irrigation representing an additional source of water. In this regard, the data acquisition and consolidation ensure the transfer of information and experience which constitute an essential step in a support decision tool design.","author":[{"dropping-particle":"","family":"Oliveira","given":"Margarida","non-dropping-particle":"","parse-names":false,"suffix":""},{"dropping-particle":"","family":"Duarte","given":"Elizabeth","non-dropping-particle":"","parse-names":false,"suffix":""}],"container-title":"Frontiers of Environmental Science and Engineering","id":"ITEM-1","issue":"1","issued":{"date-parts":[["2016"]]},"page":"168-176","title":"Integrated approach to winery waste: waste generation and data consolidation","type":"article-journal","volume":"10"},"uris":["http://www.mendeley.com/documents/?uuid=000b47ac-a816-4354-af67-ec0a7b860920"]}],"mendeley":{"formattedCitation":"[4]","plainTextFormattedCitation":"[4]","previouslyFormattedCitation":"[4]"},"properties":{"noteIndex":0},"schema":"https://github.com/citation-style-language/schema/raw/master/csl-citation.json"}</w:instrText>
      </w:r>
      <w:r w:rsidRPr="00204DD9">
        <w:rPr>
          <w:lang w:val="en-US"/>
        </w:rPr>
        <w:fldChar w:fldCharType="separate"/>
      </w:r>
      <w:r w:rsidR="00833EAA" w:rsidRPr="00833EAA">
        <w:rPr>
          <w:noProof/>
        </w:rPr>
        <w:t>[4]</w:t>
      </w:r>
      <w:r w:rsidRPr="00204DD9">
        <w:fldChar w:fldCharType="end"/>
      </w:r>
      <w:r w:rsidRPr="00204DD9">
        <w:t xml:space="preserve">. </w:t>
      </w:r>
      <w:r w:rsidR="00A14989">
        <w:t>T</w:t>
      </w:r>
      <w:r w:rsidR="00A14989" w:rsidRPr="00204DD9">
        <w:t xml:space="preserve">he </w:t>
      </w:r>
      <w:r w:rsidR="00A14989">
        <w:t>reduction</w:t>
      </w:r>
      <w:r w:rsidR="00A14989" w:rsidRPr="00204DD9">
        <w:t xml:space="preserve"> and the proper management of </w:t>
      </w:r>
      <w:r w:rsidR="00A14989">
        <w:t xml:space="preserve">these </w:t>
      </w:r>
      <w:r w:rsidR="00A14989" w:rsidRPr="00204DD9">
        <w:t>waste</w:t>
      </w:r>
      <w:r w:rsidR="00A14989">
        <w:t>s</w:t>
      </w:r>
      <w:r w:rsidR="00A14989" w:rsidRPr="00204DD9">
        <w:t xml:space="preserve"> can improve </w:t>
      </w:r>
      <w:r w:rsidR="00A14989" w:rsidRPr="00204DD9">
        <w:lastRenderedPageBreak/>
        <w:t xml:space="preserve">the overall environmental performances of the </w:t>
      </w:r>
      <w:r w:rsidR="00A14989">
        <w:t xml:space="preserve">wine </w:t>
      </w:r>
      <w:r w:rsidR="00A14989" w:rsidRPr="00204DD9">
        <w:t xml:space="preserve">production </w:t>
      </w:r>
      <w:r w:rsidR="00A14989" w:rsidRPr="00204DD9">
        <w:fldChar w:fldCharType="begin" w:fldLock="1"/>
      </w:r>
      <w:r w:rsidR="00833EAA">
        <w:instrText>ADDIN CSL_CITATION {"citationItems":[{"id":"ITEM-1","itemData":{"DOI":"10.1016/j.wasman.2017.01.006","ISSN":"18792456","abstract":"The efficient use of solid organic waste materials is an issue of particular importance for the wine industry. This paper focuses on the valorization of grape marc, the major component of winery organic waste (60–70%). Two methods were designed and compared: combustion to generate electricity, and the pyrolysis for the production of bio-char, bio-oil, and bio-gas. Each of these processes was analysed to determine their economic and environmental viability. The flow-sheeting software, ASPEN PLUS, was used to model the two cases. Data from the simulations was used to inform techno-economic and environmental analyses. Pyrolysis was found to be the superior method of utilizing grape marc from both economic and environmental perspectives. Both pyrolysis and combustion exploit the energy content of the waste, which is not recovered by the traditional treatments, composting or distillation. In addition to the production of energy, pyrolysis yielded 151 kg of bio-char and 140 kg of bio-oil per tonne of grape marc. These products may be used in place of fossil fuels, resulting in a net reduction of carbon dioxide emissions. However, the potential deleterious effects resulting from the replacement of the traditional treatments was not considered. Investment in either pyrolysis or combustion had a negligible impact on the price of the wine produced for wineries with an annual grape crush larger than 1000 tonnes. Composting has significant economic advantages in wineries with a small grape crush of less than 50 tonnes.","author":[{"dropping-particle":"","family":"Zhang","given":"Nansen","non-dropping-particle":"","parse-names":false,"suffix":""},{"dropping-particle":"","family":"Hoadley","given":"Andrew","non-dropping-particle":"","parse-names":false,"suffix":""},{"dropping-particle":"","family":"Patel","given":"Jim","non-dropping-particle":"","parse-names":false,"suffix":""},{"dropping-particle":"","family":"Lim","given":"Seng","non-dropping-particle":"","parse-names":false,"suffix":""},{"dropping-particle":"","family":"Li","given":"Chao'en","non-dropping-particle":"","parse-names":false,"suffix":""}],"container-title":"Waste Management","id":"ITEM-1","issued":{"date-parts":[["2017"]]},"page":"173-183","publisher":"Elsevier Ltd","title":"Sustainable options for the utilization of solid residues from wine production","type":"article-journal","volume":"60"},"uris":["http://www.mendeley.com/documents/?uuid=fd8082c1-89b8-4aa3-b44a-ea6f68b3de68"]}],"mendeley":{"formattedCitation":"[5]","plainTextFormattedCitation":"[5]","previouslyFormattedCitation":"[5]"},"properties":{"noteIndex":0},"schema":"https://github.com/citation-style-language/schema/raw/master/csl-citation.json"}</w:instrText>
      </w:r>
      <w:r w:rsidR="00A14989" w:rsidRPr="00204DD9">
        <w:fldChar w:fldCharType="separate"/>
      </w:r>
      <w:r w:rsidR="00833EAA" w:rsidRPr="00833EAA">
        <w:rPr>
          <w:noProof/>
        </w:rPr>
        <w:t>[5]</w:t>
      </w:r>
      <w:r w:rsidR="00A14989" w:rsidRPr="00204DD9">
        <w:fldChar w:fldCharType="end"/>
      </w:r>
      <w:r w:rsidR="00A14989" w:rsidRPr="00204DD9">
        <w:t>.</w:t>
      </w:r>
      <w:r w:rsidR="00A14989">
        <w:t xml:space="preserve"> </w:t>
      </w:r>
      <w:r w:rsidR="00A10560">
        <w:t>These</w:t>
      </w:r>
      <w:r w:rsidRPr="00204DD9">
        <w:t xml:space="preserve"> wastes can </w:t>
      </w:r>
      <w:r w:rsidR="00A10560">
        <w:t>be</w:t>
      </w:r>
      <w:r w:rsidRPr="00204DD9">
        <w:t xml:space="preserve"> suitable </w:t>
      </w:r>
      <w:r w:rsidRPr="00204DD9">
        <w:rPr>
          <w:lang w:val="en-US"/>
        </w:rPr>
        <w:t xml:space="preserve">feedstocks for biological or thermo-chemical </w:t>
      </w:r>
      <w:r w:rsidR="00B05B1D">
        <w:rPr>
          <w:lang w:val="en-US"/>
        </w:rPr>
        <w:t>treatments</w:t>
      </w:r>
      <w:r w:rsidRPr="00204DD9">
        <w:rPr>
          <w:lang w:val="en-US"/>
        </w:rPr>
        <w:t xml:space="preserve"> </w:t>
      </w:r>
      <w:r w:rsidR="00035B0E">
        <w:rPr>
          <w:lang w:val="en-US"/>
        </w:rPr>
        <w:t xml:space="preserve">to produce bioenergy, </w:t>
      </w:r>
      <w:r w:rsidRPr="00204DD9">
        <w:rPr>
          <w:lang w:val="en-US"/>
        </w:rPr>
        <w:t xml:space="preserve">to extract valuable chemicals as phenols, antioxidants, and tartaric acid, </w:t>
      </w:r>
      <w:r w:rsidR="00035B0E">
        <w:rPr>
          <w:lang w:val="en-US"/>
        </w:rPr>
        <w:t>and</w:t>
      </w:r>
      <w:r w:rsidR="00B05B1D">
        <w:rPr>
          <w:lang w:val="en-US"/>
        </w:rPr>
        <w:t xml:space="preserve"> </w:t>
      </w:r>
      <w:r w:rsidRPr="00204DD9">
        <w:rPr>
          <w:lang w:val="en-US"/>
        </w:rPr>
        <w:t xml:space="preserve">for agricultural and environmental </w:t>
      </w:r>
      <w:r w:rsidR="00B05B1D">
        <w:rPr>
          <w:lang w:val="en-US"/>
        </w:rPr>
        <w:t>applications</w:t>
      </w:r>
      <w:r w:rsidRPr="00204DD9">
        <w:rPr>
          <w:lang w:val="en-US"/>
        </w:rPr>
        <w:t xml:space="preserve"> </w:t>
      </w:r>
      <w:r w:rsidR="00B05B1D">
        <w:rPr>
          <w:lang w:val="en-US"/>
        </w:rPr>
        <w:t xml:space="preserve">as </w:t>
      </w:r>
      <w:r w:rsidRPr="00204DD9">
        <w:rPr>
          <w:lang w:val="en-US"/>
        </w:rPr>
        <w:t>composting</w:t>
      </w:r>
      <w:r w:rsidR="00B05B1D">
        <w:rPr>
          <w:lang w:val="en-US"/>
        </w:rPr>
        <w:t xml:space="preserve"> or</w:t>
      </w:r>
      <w:r w:rsidRPr="00204DD9">
        <w:rPr>
          <w:lang w:val="en-US"/>
        </w:rPr>
        <w:t xml:space="preserve"> animal feed </w:t>
      </w:r>
      <w:r w:rsidRPr="00204DD9">
        <w:rPr>
          <w:lang w:val="en-US"/>
        </w:rPr>
        <w:fldChar w:fldCharType="begin" w:fldLock="1"/>
      </w:r>
      <w:r w:rsidR="00833EAA">
        <w:rPr>
          <w:lang w:val="en-US"/>
        </w:rPr>
        <w:instrText>ADDIN CSL_CITATION {"citationItems":[{"id":"ITEM-1","itemData":{"DOI":"10.1016/j.wasman.2017.11.011","ISSN":"18792456","PMID":"29132780","abstract":"Grapes are one of the most cultivated fruits worldwide, with one third of total production used in winemaking. Both red and white winemaking processes result in substantial quantities of solid organic waste, such as grape marc (pomace) and stalks, which requires suitable disposal. Grape marc accounts for approximately 10–30% of the mass of grapes crushed and contains unfermented sugars, alcohol, polyphenols, tannins, pigments, and other valuable products. Being a natural plant product rich in lignocellulosic compounds, grape marc is also a promising feedstock for renewable energy production. However, despite grape marc having such potential, advanced technologies to exploit this have not been widely adopted in wineries and allied industries. This review covers opportunities beyond traditional composting and animal feed, and examines value-added uses via the extraction of useful components from grape marc, as well as thermochemical and biological treatments for energy recovery, fuel or beverage alcohol production, and specialty novel products and applications such as biosurfactants and environmental remediation. New advances in relevant technology for each of these processes are discussed, and future directions proposed at both individual producer and regional facility scales, including advanced processing techniques for integrated ethanol production followed by bioenergy generation from the spent marc.","author":[{"dropping-particle":"","family":"Muhlack","given":"Richard A.","non-dropping-particle":"","parse-names":false,"suffix":""},{"dropping-particle":"","family":"Potumarthi","given":"Ravichandra","non-dropping-particle":"","parse-names":false,"suffix":""},{"dropping-particle":"","family":"Jeffery","given":"David W.","non-dropping-particle":"","parse-names":false,"suffix":""}],"container-title":"Waste Management","id":"ITEM-1","issued":{"date-parts":[["2018","2","1"]]},"page":"99-118","publisher":"Elsevier Ltd","title":"Sustainable wineries through waste valorisation: A review of grape marc utilisation for value-added products","type":"article","volume":"72"},"uris":["http://www.mendeley.com/documents/?uuid=f032bc15-c941-31b8-bbe9-aab48aaeed26"]},{"id":"ITEM-2","itemData":{"DOI":"10.1111/j.1365-2621.2005.01112.x","ISSN":"09505423","abstract":"As more than 20% of wine production is waste, the latter constitutes a serious environmental problem that has to be solved urgently. Several methodologies such as composting, aerobic and anaerobic digestion, thermophilic anaerobic digestion, electrodialysis, pyrolysis, ozonation and wet oxidation among others were launched in an effort to solve effectively the wine waste management. This review aims at presenting comparatively and critically the characteristics of the currently employed waste treatment methods (properties, advantages and disadvantages, effectiveness) in order to emerge (with the aid of numerous tables and figures) the most promising and effective method. © 2006 Institute of Food Science and Technology Trust Fund.","author":[{"dropping-particle":"","family":"Arvanitoyannis","given":"Ioannis S.","non-dropping-particle":"","parse-names":false,"suffix":""},{"dropping-particle":"","family":"Ladas","given":"Demetrios","non-dropping-particle":"","parse-names":false,"suffix":""},{"dropping-particle":"","family":"Mavromatis","given":"Athanasios","non-dropping-particle":"","parse-names":false,"suffix":""}],"container-title":"International Journal of Food Science and Technology","id":"ITEM-2","issue":"10","issued":{"date-parts":[["2006"]]},"page":"1117-1151","title":"Wine waste treatment methodology","type":"article-journal","volume":"41"},"uris":["http://www.mendeley.com/documents/?uuid=2e2fe4c2-b525-4dbd-887f-52fddd8952bb"]},{"id":"ITEM-3","itemData":{"DOI":"10.1007/s12649-016-9674-2","ISSN":"1877-2641","author":[{"dropping-particle":"","family":"Zacharof","given":"Myrto-Panagiota","non-dropping-particle":"","parse-names":false,"suffix":""}],"container-title":"Waste and Biomass Valorization","id":"ITEM-3","issue":"4","issued":{"date-parts":[["2017","6","27"]]},"page":"1011-1025","publisher":"Springer Netherlands","title":"Grape winery waste as feedstock for bioconversions: Applying the biorefinery concept","type":"article-journal","volume":"8"},"uris":["http://www.mendeley.com/documents/?uuid=971087eb-aa97-4005-a834-9aa955fbdd34"]}],"mendeley":{"formattedCitation":"[6–8]","plainTextFormattedCitation":"[6–8]","previouslyFormattedCitation":"[6–8]"},"properties":{"noteIndex":0},"schema":"https://github.com/citation-style-language/schema/raw/master/csl-citation.json"}</w:instrText>
      </w:r>
      <w:r w:rsidRPr="00204DD9">
        <w:rPr>
          <w:lang w:val="en-US"/>
        </w:rPr>
        <w:fldChar w:fldCharType="separate"/>
      </w:r>
      <w:r w:rsidR="00833EAA" w:rsidRPr="00833EAA">
        <w:rPr>
          <w:noProof/>
          <w:lang w:val="en-US"/>
        </w:rPr>
        <w:t>[6–8]</w:t>
      </w:r>
      <w:r w:rsidRPr="00204DD9">
        <w:fldChar w:fldCharType="end"/>
      </w:r>
      <w:r w:rsidRPr="00204DD9">
        <w:rPr>
          <w:lang w:val="en-US"/>
        </w:rPr>
        <w:t xml:space="preserve">. </w:t>
      </w:r>
      <w:r w:rsidR="00E83A4C">
        <w:rPr>
          <w:lang w:val="en-US"/>
        </w:rPr>
        <w:t>I</w:t>
      </w:r>
      <w:r w:rsidRPr="00204DD9">
        <w:rPr>
          <w:lang w:val="en-US"/>
        </w:rPr>
        <w:t>n Europe</w:t>
      </w:r>
      <w:r w:rsidR="00E616B6">
        <w:rPr>
          <w:lang w:val="en-US"/>
        </w:rPr>
        <w:t>,</w:t>
      </w:r>
      <w:r w:rsidRPr="00204DD9">
        <w:rPr>
          <w:lang w:val="en-US"/>
        </w:rPr>
        <w:t xml:space="preserve"> pomace and lees were compulsorily </w:t>
      </w:r>
      <w:r w:rsidR="002C1447">
        <w:rPr>
          <w:lang w:val="en-US"/>
        </w:rPr>
        <w:t>used in</w:t>
      </w:r>
      <w:r w:rsidRPr="00204DD9">
        <w:rPr>
          <w:lang w:val="en-US"/>
        </w:rPr>
        <w:t xml:space="preserve"> distilleries according to </w:t>
      </w:r>
      <w:r w:rsidRPr="00204DD9">
        <w:t>EC 1493/1999</w:t>
      </w:r>
      <w:r w:rsidR="00E616B6">
        <w:t xml:space="preserve"> Council Regulation</w:t>
      </w:r>
      <w:r>
        <w:t xml:space="preserve"> </w:t>
      </w:r>
      <w:r>
        <w:fldChar w:fldCharType="begin" w:fldLock="1"/>
      </w:r>
      <w:r w:rsidR="00833EAA">
        <w:instrText>ADDIN CSL_CITATION {"citationItems":[{"id":"ITEM-1","itemData":{"author":[{"dropping-particle":"","family":"European Council","given":"","non-dropping-particle":"","parse-names":false,"suffix":""}],"id":"ITEM-1","issued":{"date-parts":[["1999"]]},"title":"Council Regulation (EC) No 1493/1999","type":"article-journal"},"uris":["http://www.mendeley.com/documents/?uuid=e617f716-5a5f-3b72-9e13-cece15ed9567"]}],"mendeley":{"formattedCitation":"[9]","plainTextFormattedCitation":"[9]","previouslyFormattedCitation":"[9]"},"properties":{"noteIndex":0},"schema":"https://github.com/citation-style-language/schema/raw/master/csl-citation.json"}</w:instrText>
      </w:r>
      <w:r>
        <w:fldChar w:fldCharType="separate"/>
      </w:r>
      <w:r w:rsidR="00833EAA" w:rsidRPr="00833EAA">
        <w:rPr>
          <w:noProof/>
        </w:rPr>
        <w:t>[9]</w:t>
      </w:r>
      <w:r>
        <w:fldChar w:fldCharType="end"/>
      </w:r>
      <w:r w:rsidRPr="00204DD9">
        <w:rPr>
          <w:lang w:val="en-US"/>
        </w:rPr>
        <w:t xml:space="preserve">. </w:t>
      </w:r>
      <w:r w:rsidR="00E83A4C">
        <w:rPr>
          <w:lang w:val="en-US"/>
        </w:rPr>
        <w:t xml:space="preserve">However, </w:t>
      </w:r>
      <w:r w:rsidRPr="00204DD9">
        <w:rPr>
          <w:lang w:val="en-US"/>
        </w:rPr>
        <w:t xml:space="preserve">Council Regulations 479/2008/EC and 555/2008/EC permitted many of the abovementioned applications. </w:t>
      </w:r>
      <w:r w:rsidR="00E83A4C">
        <w:rPr>
          <w:lang w:val="en-US"/>
        </w:rPr>
        <w:t xml:space="preserve">Unfortunately, </w:t>
      </w:r>
      <w:r w:rsidR="00E83A4C" w:rsidRPr="00204DD9">
        <w:rPr>
          <w:lang w:val="en-US"/>
        </w:rPr>
        <w:t xml:space="preserve">in </w:t>
      </w:r>
      <w:r w:rsidR="002C1447">
        <w:rPr>
          <w:lang w:val="en-US"/>
        </w:rPr>
        <w:t xml:space="preserve">some countries as Italy </w:t>
      </w:r>
      <w:r w:rsidR="00E83A4C">
        <w:rPr>
          <w:lang w:val="en-US"/>
        </w:rPr>
        <w:t>t</w:t>
      </w:r>
      <w:r w:rsidRPr="00204DD9">
        <w:rPr>
          <w:lang w:val="en-US"/>
        </w:rPr>
        <w:t xml:space="preserve">he adoption of these solutions remains unexploited, due to economic, </w:t>
      </w:r>
      <w:r w:rsidRPr="00204DD9">
        <w:rPr>
          <w:lang w:val="en"/>
        </w:rPr>
        <w:t xml:space="preserve">bureaucratic, </w:t>
      </w:r>
      <w:r w:rsidR="00E83A4C">
        <w:rPr>
          <w:lang w:val="en"/>
        </w:rPr>
        <w:t>and</w:t>
      </w:r>
      <w:r w:rsidRPr="00204DD9">
        <w:rPr>
          <w:lang w:val="en"/>
        </w:rPr>
        <w:t xml:space="preserve"> technical </w:t>
      </w:r>
      <w:r w:rsidR="00035B0E">
        <w:rPr>
          <w:lang w:val="en"/>
        </w:rPr>
        <w:t xml:space="preserve">barriers </w:t>
      </w:r>
      <w:r w:rsidRPr="00204DD9">
        <w:rPr>
          <w:lang w:val="en-US"/>
        </w:rPr>
        <w:fldChar w:fldCharType="begin" w:fldLock="1"/>
      </w:r>
      <w:r w:rsidR="00833EAA">
        <w:rPr>
          <w:lang w:val="en-US"/>
        </w:rPr>
        <w:instrText>ADDIN CSL_CITATION {"citationItems":[{"id":"ITEM-1","itemData":{"ISBN":"9788578110796","author":[{"dropping-particle":"","family":"Creo","given":"C.","non-dropping-particle":"","parse-names":false,"suffix":""},{"dropping-particle":"","family":"Ansanelli","given":"G.","non-dropping-particle":"","parse-names":false,"suffix":""},{"dropping-particle":"","family":"Buttol","given":"P.","non-dropping-particle":"","parse-names":false,"suffix":""},{"dropping-particle":"","family":"Chiavetta","given":"C.","non-dropping-particle":"","parse-names":false,"suffix":""},{"dropping-particle":"","family":"Cortesi","given":"S.","non-dropping-particle":"","parse-names":false,"suffix":""},{"dropping-particle":"","family":"Cutaia","given":"L.","non-dropping-particle":"","parse-names":false,"suffix":""},{"dropping-particle":"","family":"Nobili","given":"P.","non-dropping-particle":"","parse-names":false,"suffix":""},{"dropping-particle":"","family":"Sposato","given":"P.","non-dropping-particle":"","parse-names":false,"suffix":""}],"id":"ITEM-1","issued":{"date-parts":[["2018"]]},"title":"Uso efficiente delle risorse nelle imprese vitivinicole","type":"report"},"uris":["http://www.mendeley.com/documents/?uuid=b57f81b0-21bb-45d7-b15b-03b07a940610"]}],"mendeley":{"formattedCitation":"[10]","plainTextFormattedCitation":"[10]","previouslyFormattedCitation":"[10]"},"properties":{"noteIndex":0},"schema":"https://github.com/citation-style-language/schema/raw/master/csl-citation.json"}</w:instrText>
      </w:r>
      <w:r w:rsidRPr="00204DD9">
        <w:rPr>
          <w:lang w:val="en-US"/>
        </w:rPr>
        <w:fldChar w:fldCharType="separate"/>
      </w:r>
      <w:r w:rsidR="00833EAA" w:rsidRPr="00833EAA">
        <w:rPr>
          <w:noProof/>
          <w:lang w:val="en-US"/>
        </w:rPr>
        <w:t>[10]</w:t>
      </w:r>
      <w:r w:rsidRPr="00204DD9">
        <w:fldChar w:fldCharType="end"/>
      </w:r>
      <w:r w:rsidRPr="00204DD9">
        <w:rPr>
          <w:lang w:val="en-US"/>
        </w:rPr>
        <w:t xml:space="preserve">. </w:t>
      </w:r>
    </w:p>
    <w:p w14:paraId="293AA3EE" w14:textId="3BE08DE8" w:rsidR="002C70EE" w:rsidRDefault="00F20DAE" w:rsidP="00797792">
      <w:pPr>
        <w:jc w:val="both"/>
      </w:pPr>
      <w:r w:rsidRPr="00A26AE1">
        <w:rPr>
          <w:szCs w:val="24"/>
          <w:lang w:val="en-US"/>
        </w:rPr>
        <w:t>A</w:t>
      </w:r>
      <w:r w:rsidR="00204DD9" w:rsidRPr="00A26AE1">
        <w:rPr>
          <w:szCs w:val="24"/>
          <w:lang w:val="en-US"/>
        </w:rPr>
        <w:t xml:space="preserve">naerobic digestion (AD) is </w:t>
      </w:r>
      <w:r w:rsidR="00E83A4C" w:rsidRPr="00A26AE1">
        <w:rPr>
          <w:szCs w:val="24"/>
          <w:lang w:val="en-US"/>
        </w:rPr>
        <w:t>a well-</w:t>
      </w:r>
      <w:r w:rsidR="00204DD9" w:rsidRPr="00A26AE1">
        <w:rPr>
          <w:szCs w:val="24"/>
          <w:lang w:val="en-US"/>
        </w:rPr>
        <w:t>established biological technology able to convert complex organic substrates into biogas, a renewable energy source, and digestate, a potential soil improver</w:t>
      </w:r>
      <w:r w:rsidR="00035B0E" w:rsidRPr="00A26AE1">
        <w:rPr>
          <w:szCs w:val="24"/>
          <w:lang w:val="en-US"/>
        </w:rPr>
        <w:t xml:space="preserve"> </w:t>
      </w:r>
      <w:r w:rsidR="00204DD9" w:rsidRPr="00A26AE1">
        <w:rPr>
          <w:szCs w:val="24"/>
          <w:lang w:val="en-US"/>
        </w:rPr>
        <w:fldChar w:fldCharType="begin" w:fldLock="1"/>
      </w:r>
      <w:r w:rsidR="00833EAA">
        <w:rPr>
          <w:szCs w:val="24"/>
          <w:lang w:val="en-US"/>
        </w:rPr>
        <w:instrText>ADDIN CSL_CITATION {"citationItems":[{"id":"ITEM-1","itemData":{"DOI":"10.1016/j.ecoenv.2017.12.029","ISSN":"10902414","abstract":"In this study, digestate from winery wastes was investigated focusing on phytotoxicity using macrophytes and evaluating the potential contribution of ammonium and copper. Spreading of digestate on soil could represent a suitable approach to recycle nutrients and organic matter, creating an on site circular economy. In this study, digestate quality was evaluated considering both chemical-physical characteristics and biological toxicity applying germination test. The effluent did not meet the entire amendment quality standard defined by Italian law (Decree 75/2010 germination index &gt; 60% with solution of 30% v/v of digestate), but bio-stimulation was observed at low doses (3.15–6.25% v/v) for S. alba and S. saccharatum. The beneficial concentration agreed with Nitrate Directive dose and suggested that limited addition of digestate could have several positive effects on soil characteristics and on crop growth. Specific test using ammonium and copper solutions showed that these pollutants were not directly correlated to observed phytotoxicity.","author":[{"dropping-particle":"","family":"Ros","given":"Cinzia","non-dropping-particle":"Da","parse-names":false,"suffix":""},{"dropping-particle":"","family":"Libralato","given":"Giovanni","non-dropping-particle":"","parse-names":false,"suffix":""},{"dropping-particle":"","family":"Ghirardini","given":"Annamaria Volpi","non-dropping-particle":"","parse-names":false,"suffix":""},{"dropping-particle":"","family":"Radaelli","given":"Marta","non-dropping-particle":"","parse-names":false,"suffix":""},{"dropping-particle":"","family":"Cavinato","given":"Cristina","non-dropping-particle":"","parse-names":false,"suffix":""}],"container-title":"Ecotoxicology and Environmental Safety","id":"ITEM-1","issued":{"date-parts":[["2018","4","15"]]},"page":"26-33","publisher":"Academic Press","title":"Assessing the potential phytotoxicity of digestate from winery wastes","type":"article-journal","volume":"150"},"uris":["http://www.mendeley.com/documents/?uuid=e3901f26-98f3-3371-bb74-2221a34151de"]}],"mendeley":{"formattedCitation":"[11]","plainTextFormattedCitation":"[11]","previouslyFormattedCitation":"[11]"},"properties":{"noteIndex":0},"schema":"https://github.com/citation-style-language/schema/raw/master/csl-citation.json"}</w:instrText>
      </w:r>
      <w:r w:rsidR="00204DD9" w:rsidRPr="00A26AE1">
        <w:rPr>
          <w:szCs w:val="24"/>
          <w:lang w:val="en-US"/>
        </w:rPr>
        <w:fldChar w:fldCharType="separate"/>
      </w:r>
      <w:r w:rsidR="00833EAA" w:rsidRPr="00833EAA">
        <w:rPr>
          <w:noProof/>
          <w:szCs w:val="24"/>
          <w:lang w:val="en-US"/>
        </w:rPr>
        <w:t>[11]</w:t>
      </w:r>
      <w:r w:rsidR="00204DD9" w:rsidRPr="00A26AE1">
        <w:rPr>
          <w:szCs w:val="24"/>
        </w:rPr>
        <w:fldChar w:fldCharType="end"/>
      </w:r>
      <w:r w:rsidR="00204DD9" w:rsidRPr="00A26AE1">
        <w:rPr>
          <w:szCs w:val="24"/>
          <w:lang w:val="en-US"/>
        </w:rPr>
        <w:t xml:space="preserve">. </w:t>
      </w:r>
      <w:r w:rsidR="00204DD9" w:rsidRPr="00A26AE1">
        <w:rPr>
          <w:szCs w:val="24"/>
        </w:rPr>
        <w:t xml:space="preserve">AD has been already adopted to treat winery wastewater </w:t>
      </w:r>
      <w:r w:rsidR="00204DD9" w:rsidRPr="00A26AE1">
        <w:rPr>
          <w:szCs w:val="24"/>
        </w:rPr>
        <w:fldChar w:fldCharType="begin" w:fldLock="1"/>
      </w:r>
      <w:r w:rsidR="00934ECB">
        <w:rPr>
          <w:szCs w:val="24"/>
        </w:rPr>
        <w:instrText>ADDIN CSL_CITATION {"citationItems":[{"id":"ITEM-1","itemData":{"DOI":"10.1016/j.jhazmat.2014.12.043","ISSN":"18733336","abstract":"Winery wastewater is a major waste stream resulting from numerous cleaning operations that occur during the production stages of wine. The resulting effluent contains various organic and inorganic contaminants and its environmental impact is notable, mainly due to its high organic/inorganic load, the large volumes produced and its seasonal variability. Several processes for the treatment of winery wastewater are currently available, but the development of alternative treatment methods is necessary in order to (i) maximize the efficiency and flexibility of the treatment process to meet the discharge requirements for winery effluents, and (ii) decrease both the environmental footprint, as well as the investment/operational costs of the process. This review, presents the state-of-the-art of the processes currently applied and/or tested for the treatment of winery wastewater, which were divided into five categories: i.e., physicochemical, biological, membrane filtration and separation, advanced oxidation processes, and combined biological and advanced oxidation processes. The advantages and disadvantages, as well as the main parameters/factors affecting the efficiency of winery wastewater treatment are discussed. Both bench- and pilot/industrial-scale processes have been considered for this review.","author":[{"dropping-particle":"","family":"Ioannou","given":"L. A.","non-dropping-particle":"","parse-names":false,"suffix":""},{"dropping-particle":"","family":"Puma","given":"G. Li","non-dropping-particle":"","parse-names":false,"suffix":""},{"dropping-particle":"","family":"Fatta-Kassinos","given":"D.","non-dropping-particle":"","parse-names":false,"suffix":""}],"container-title":"Journal of Hazardous Materials","id":"ITEM-1","issued":{"date-parts":[["2015","4","9"]]},"page":"343-368","publisher":"Elsevier","title":"Treatment of winery wastewater by physicochemical, biological and advanced processes: A review","type":"article-journal","volume":"286"},"uris":["http://www.mendeley.com/documents/?uuid=315dbf28-cc15-4d74-b76f-989a7e1c2abf"]}],"mendeley":{"formattedCitation":"[16]","plainTextFormattedCitation":"[16]","previouslyFormattedCitation":"[16]"},"properties":{"noteIndex":0},"schema":"https://github.com/citation-style-language/schema/raw/master/csl-citation.json"}</w:instrText>
      </w:r>
      <w:r w:rsidR="00204DD9" w:rsidRPr="00A26AE1">
        <w:rPr>
          <w:szCs w:val="24"/>
        </w:rPr>
        <w:fldChar w:fldCharType="separate"/>
      </w:r>
      <w:r w:rsidR="002C4E05" w:rsidRPr="002C4E05">
        <w:rPr>
          <w:noProof/>
          <w:szCs w:val="24"/>
        </w:rPr>
        <w:t>[</w:t>
      </w:r>
      <w:r w:rsidR="00AE4DFE" w:rsidRPr="002C4E05">
        <w:rPr>
          <w:noProof/>
          <w:szCs w:val="24"/>
        </w:rPr>
        <w:t>1</w:t>
      </w:r>
      <w:r w:rsidR="00AE4DFE">
        <w:rPr>
          <w:noProof/>
          <w:szCs w:val="24"/>
        </w:rPr>
        <w:t>2</w:t>
      </w:r>
      <w:r w:rsidR="002C4E05" w:rsidRPr="002C4E05">
        <w:rPr>
          <w:noProof/>
          <w:szCs w:val="24"/>
        </w:rPr>
        <w:t>]</w:t>
      </w:r>
      <w:r w:rsidR="00204DD9" w:rsidRPr="00A26AE1">
        <w:rPr>
          <w:szCs w:val="24"/>
        </w:rPr>
        <w:fldChar w:fldCharType="end"/>
      </w:r>
      <w:r w:rsidR="006E159F" w:rsidRPr="00A26AE1">
        <w:rPr>
          <w:szCs w:val="24"/>
        </w:rPr>
        <w:t>, and</w:t>
      </w:r>
      <w:r w:rsidR="00204DD9" w:rsidRPr="00A26AE1">
        <w:rPr>
          <w:szCs w:val="24"/>
        </w:rPr>
        <w:t xml:space="preserve"> pomace, stalk</w:t>
      </w:r>
      <w:r w:rsidR="00EF066A" w:rsidRPr="00A26AE1">
        <w:rPr>
          <w:szCs w:val="24"/>
        </w:rPr>
        <w:t>s,</w:t>
      </w:r>
      <w:r w:rsidR="00204DD9" w:rsidRPr="00A26AE1">
        <w:rPr>
          <w:szCs w:val="24"/>
        </w:rPr>
        <w:t xml:space="preserve"> seeds, </w:t>
      </w:r>
      <w:r w:rsidR="00EF066A" w:rsidRPr="00A26AE1">
        <w:rPr>
          <w:szCs w:val="24"/>
        </w:rPr>
        <w:t xml:space="preserve">and </w:t>
      </w:r>
      <w:r w:rsidR="00204DD9" w:rsidRPr="00A26AE1">
        <w:rPr>
          <w:szCs w:val="24"/>
        </w:rPr>
        <w:t>wine lees</w:t>
      </w:r>
      <w:r w:rsidR="00531968" w:rsidRPr="00A26AE1">
        <w:rPr>
          <w:szCs w:val="24"/>
        </w:rPr>
        <w:t xml:space="preserve"> (WL)</w:t>
      </w:r>
      <w:r w:rsidR="00204DD9" w:rsidRPr="00A26AE1">
        <w:rPr>
          <w:szCs w:val="24"/>
        </w:rPr>
        <w:t xml:space="preserve">, with methane productions </w:t>
      </w:r>
      <w:r w:rsidR="00DD6028" w:rsidRPr="00A26AE1">
        <w:rPr>
          <w:szCs w:val="24"/>
        </w:rPr>
        <w:t>in the range</w:t>
      </w:r>
      <w:r w:rsidR="00204DD9" w:rsidRPr="00A26AE1">
        <w:rPr>
          <w:szCs w:val="24"/>
        </w:rPr>
        <w:t xml:space="preserve"> 0.1-0.5 Nm</w:t>
      </w:r>
      <w:r w:rsidR="00204DD9" w:rsidRPr="00A26AE1">
        <w:rPr>
          <w:szCs w:val="24"/>
          <w:vertAlign w:val="superscript"/>
        </w:rPr>
        <w:t>3</w:t>
      </w:r>
      <w:r w:rsidR="00204DD9" w:rsidRPr="00A26AE1">
        <w:rPr>
          <w:szCs w:val="24"/>
        </w:rPr>
        <w:t xml:space="preserve"> kg</w:t>
      </w:r>
      <w:r w:rsidR="00204DD9" w:rsidRPr="00A26AE1">
        <w:rPr>
          <w:szCs w:val="24"/>
          <w:vertAlign w:val="subscript"/>
        </w:rPr>
        <w:t>VS</w:t>
      </w:r>
      <w:r w:rsidR="00204DD9" w:rsidRPr="00A26AE1">
        <w:rPr>
          <w:szCs w:val="24"/>
          <w:vertAlign w:val="superscript"/>
        </w:rPr>
        <w:t>-1</w:t>
      </w:r>
      <w:r w:rsidR="00D7533F" w:rsidRPr="00A26AE1">
        <w:rPr>
          <w:szCs w:val="24"/>
        </w:rPr>
        <w:t xml:space="preserve"> </w:t>
      </w:r>
      <w:r w:rsidR="00D7533F" w:rsidRPr="00A26AE1">
        <w:rPr>
          <w:szCs w:val="24"/>
        </w:rPr>
        <w:fldChar w:fldCharType="begin" w:fldLock="1"/>
      </w:r>
      <w:r w:rsidR="00934ECB">
        <w:rPr>
          <w:szCs w:val="24"/>
        </w:rPr>
        <w:instrText>ADDIN CSL_CITATION {"citationItems":[{"id":"ITEM-1","itemData":{"DOI":"10.3390/en13225971","ISSN":"1996-1073","abstract":"Wine lees have a great potential to obtain clean energy in the form of biogas through anaerobic digestion due to their high organic load. However, wine lees are a complex substrate and may likely give rise to instabilities leading to failure of the biological process. This work analysed the digestion of wine lees using two different approaches. First, electro-oxidation was applied as pre-treatment using boron-doped diamond-based electrodes. The voltage was 25 V and different treatment times were tested (ranging from 0.08 to 1.5 h) at 25 °C. Anaerobic digestion of wine lees was evaluated in batch tests to investigate the effect of electro-oxidation on biogas yield. Electro-oxidation exhibited a significant positive effect on biogas production increasing its value up to 330 L kg−1 of volatile solids after 1.5 h of treatment, compared to 180 L kg−1 of volatile solids measured from raw wine lees. As a second approach, the addition of biochar to the anaerobic digestion of wine lees was investigated; in the experimental conditions considered in the present study, the addition of biochar did not show any positive effect on anaerobic digestion performance.","author":[{"dropping-particle":"","family":"Arenas Sevillano","given":"Cristian Bernabé","non-dropping-particle":"","parse-names":false,"suffix":""},{"dropping-particle":"","family":"Chiappero","given":"Marco","non-dropping-particle":"","parse-names":false,"suffix":""},{"dropping-particle":"","family":"Gomez","given":"Xiomar","non-dropping-particle":"","parse-names":false,"suffix":""},{"dropping-particle":"","family":"Fiore","given":"Silvia","non-dropping-particle":"","parse-names":false,"suffix":""},{"dropping-particle":"","family":"Martínez","given":"E. Judith","non-dropping-particle":"","parse-names":false,"suffix":""}],"container-title":"Energies","id":"ITEM-1","issue":"22","issued":{"date-parts":[["2020","11","16"]]},"page":"5971","publisher":"MDPI AG","title":"Improving the anaerobic digestion of wine-industry liquid wastes: Treatment by electro-oxidation and use of biochar as an additive","type":"article-journal","volume":"13"},"uris":["http://www.mendeley.com/documents/?uuid=68f67230-83c9-3861-9300-688543e8c9f1"]}],"mendeley":{"formattedCitation":"[17]","plainTextFormattedCitation":"[17]","previouslyFormattedCitation":"[17]"},"properties":{"noteIndex":0},"schema":"https://github.com/citation-style-language/schema/raw/master/csl-citation.json"}</w:instrText>
      </w:r>
      <w:r w:rsidR="00D7533F" w:rsidRPr="00A26AE1">
        <w:rPr>
          <w:szCs w:val="24"/>
        </w:rPr>
        <w:fldChar w:fldCharType="separate"/>
      </w:r>
      <w:r w:rsidR="002C4E05" w:rsidRPr="002C4E05">
        <w:rPr>
          <w:noProof/>
          <w:szCs w:val="24"/>
        </w:rPr>
        <w:t>[</w:t>
      </w:r>
      <w:r w:rsidR="00AE4DFE" w:rsidRPr="002C4E05">
        <w:rPr>
          <w:noProof/>
          <w:szCs w:val="24"/>
        </w:rPr>
        <w:t>1</w:t>
      </w:r>
      <w:r w:rsidR="00AE4DFE">
        <w:rPr>
          <w:noProof/>
          <w:szCs w:val="24"/>
        </w:rPr>
        <w:t>3</w:t>
      </w:r>
      <w:r w:rsidR="002C4E05" w:rsidRPr="002C4E05">
        <w:rPr>
          <w:noProof/>
          <w:szCs w:val="24"/>
        </w:rPr>
        <w:t>]</w:t>
      </w:r>
      <w:r w:rsidR="00D7533F" w:rsidRPr="00A26AE1">
        <w:rPr>
          <w:szCs w:val="24"/>
        </w:rPr>
        <w:fldChar w:fldCharType="end"/>
      </w:r>
      <w:r w:rsidR="00204DD9" w:rsidRPr="00A26AE1">
        <w:rPr>
          <w:szCs w:val="24"/>
          <w:lang w:val="en-US"/>
        </w:rPr>
        <w:t>.</w:t>
      </w:r>
      <w:r w:rsidR="00204DD9" w:rsidRPr="00204DD9">
        <w:rPr>
          <w:lang w:val="en-US"/>
        </w:rPr>
        <w:t xml:space="preserve"> </w:t>
      </w:r>
      <w:r w:rsidR="00EF066A">
        <w:t>Compared</w:t>
      </w:r>
      <w:r w:rsidR="00EF066A" w:rsidRPr="00204DD9">
        <w:t xml:space="preserve"> </w:t>
      </w:r>
      <w:r w:rsidR="00204DD9" w:rsidRPr="00204DD9">
        <w:t xml:space="preserve">to other wine residues, fewer studies </w:t>
      </w:r>
      <w:r w:rsidR="00035B0E" w:rsidRPr="00204DD9">
        <w:t>considered</w:t>
      </w:r>
      <w:r w:rsidR="00204DD9" w:rsidRPr="00204DD9">
        <w:t xml:space="preserve"> the AD </w:t>
      </w:r>
      <w:r w:rsidR="00531968">
        <w:t xml:space="preserve">of </w:t>
      </w:r>
      <w:r w:rsidR="00204DD9" w:rsidRPr="00204DD9">
        <w:t>WL</w:t>
      </w:r>
      <w:r w:rsidR="00FC3BD5">
        <w:t xml:space="preserve"> alone. A</w:t>
      </w:r>
      <w:r w:rsidR="00204DD9" w:rsidRPr="0040206A">
        <w:t xml:space="preserve"> yield of 0.370 Nm</w:t>
      </w:r>
      <w:r w:rsidR="00204DD9" w:rsidRPr="0040206A">
        <w:rPr>
          <w:vertAlign w:val="superscript"/>
        </w:rPr>
        <w:t>3</w:t>
      </w:r>
      <w:r w:rsidR="00204DD9" w:rsidRPr="0040206A">
        <w:t xml:space="preserve"> CH</w:t>
      </w:r>
      <w:r w:rsidR="00204DD9" w:rsidRPr="0040206A">
        <w:rPr>
          <w:vertAlign w:val="subscript"/>
        </w:rPr>
        <w:t>4</w:t>
      </w:r>
      <w:r w:rsidR="00204DD9" w:rsidRPr="0040206A">
        <w:t xml:space="preserve"> kgVS</w:t>
      </w:r>
      <w:r w:rsidR="00204DD9" w:rsidRPr="0040206A">
        <w:rPr>
          <w:vertAlign w:val="superscript"/>
        </w:rPr>
        <w:t>-1</w:t>
      </w:r>
      <w:r w:rsidR="00204DD9" w:rsidRPr="0040206A">
        <w:t xml:space="preserve"> </w:t>
      </w:r>
      <w:r w:rsidR="00DD6028">
        <w:t xml:space="preserve">was observed </w:t>
      </w:r>
      <w:r w:rsidR="00204DD9" w:rsidRPr="0040206A">
        <w:t xml:space="preserve">during </w:t>
      </w:r>
      <w:r w:rsidR="00FC3BD5">
        <w:t xml:space="preserve">batch </w:t>
      </w:r>
      <w:r w:rsidR="00204DD9" w:rsidRPr="0040206A">
        <w:t xml:space="preserve">thermophilic </w:t>
      </w:r>
      <w:r w:rsidR="002F5390">
        <w:t xml:space="preserve">AD </w:t>
      </w:r>
      <w:r w:rsidR="00DD6028">
        <w:t xml:space="preserve">of </w:t>
      </w:r>
      <w:r w:rsidR="00DD6028" w:rsidRPr="0040206A">
        <w:t xml:space="preserve">WL </w:t>
      </w:r>
      <w:r w:rsidR="002F5390" w:rsidRPr="00204DD9">
        <w:fldChar w:fldCharType="begin" w:fldLock="1"/>
      </w:r>
      <w:r w:rsidR="00934ECB">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mendeley":{"formattedCitation":"[18]","plainTextFormattedCitation":"[18]","previouslyFormattedCitation":"[18]"},"properties":{"noteIndex":0},"schema":"https://github.com/citation-style-language/schema/raw/master/csl-citation.json"}</w:instrText>
      </w:r>
      <w:r w:rsidR="002F5390" w:rsidRPr="00204DD9">
        <w:fldChar w:fldCharType="separate"/>
      </w:r>
      <w:r w:rsidR="002C4E05" w:rsidRPr="002C4E05">
        <w:rPr>
          <w:noProof/>
        </w:rPr>
        <w:t>[</w:t>
      </w:r>
      <w:r w:rsidR="00AE4DFE" w:rsidRPr="002C4E05">
        <w:rPr>
          <w:noProof/>
        </w:rPr>
        <w:t>1</w:t>
      </w:r>
      <w:r w:rsidR="00AE4DFE">
        <w:rPr>
          <w:noProof/>
        </w:rPr>
        <w:t>4</w:t>
      </w:r>
      <w:r w:rsidR="002C4E05" w:rsidRPr="002C4E05">
        <w:rPr>
          <w:noProof/>
        </w:rPr>
        <w:t>]</w:t>
      </w:r>
      <w:r w:rsidR="002F5390" w:rsidRPr="00204DD9">
        <w:fldChar w:fldCharType="end"/>
      </w:r>
      <w:r w:rsidR="002F5390" w:rsidRPr="002F5390">
        <w:t xml:space="preserve">, </w:t>
      </w:r>
      <w:r w:rsidR="00FC3BD5">
        <w:t>and</w:t>
      </w:r>
      <w:r w:rsidR="00DD6028">
        <w:t xml:space="preserve"> </w:t>
      </w:r>
      <w:r w:rsidR="00325764" w:rsidRPr="002F5390">
        <w:t>0.876 m</w:t>
      </w:r>
      <w:r w:rsidR="00325764" w:rsidRPr="002F5390">
        <w:rPr>
          <w:vertAlign w:val="superscript"/>
        </w:rPr>
        <w:t>3</w:t>
      </w:r>
      <w:r w:rsidR="00325764" w:rsidRPr="002F5390">
        <w:t xml:space="preserve"> Kg</w:t>
      </w:r>
      <w:r w:rsidR="00325764" w:rsidRPr="002F5390">
        <w:rPr>
          <w:vertAlign w:val="subscript"/>
        </w:rPr>
        <w:t>VS</w:t>
      </w:r>
      <w:r w:rsidR="00325764" w:rsidRPr="002F5390">
        <w:rPr>
          <w:vertAlign w:val="superscript"/>
        </w:rPr>
        <w:t>-1</w:t>
      </w:r>
      <w:r w:rsidR="00325764" w:rsidRPr="002F5390">
        <w:t xml:space="preserve"> during mesophilic AD of WL</w:t>
      </w:r>
      <w:r w:rsidR="002F5390">
        <w:t xml:space="preserve"> </w:t>
      </w:r>
      <w:r w:rsidR="002F5390">
        <w:fldChar w:fldCharType="begin" w:fldLock="1"/>
      </w:r>
      <w:r w:rsidR="00934ECB">
        <w:instrText>ADDIN CSL_CITATION {"citationItems":[{"id":"ITEM-1","itemData":{"DOI":"10.1016/j.seta.2020.100640","ISSN":"22131388","abstract":"The anaerobic digestion of organic residues generated from the wine production process was evaluated. Organic residues namely the stalks, pomace, vine shoots and waste-activated sludge (WAS) from the liquid waste treatment plant and wine lees were used as substrates. A physical and chemical characterization of the solid residues was carried out, demonstrating that the different residues had favorable properties for methane production, although most had acidic characteristics. It was concluded that the highest methane yields (LCH4/kg VS) were achieved in the digesters operating with wine lees and WAS from the aerobic treatment plant with values of 876 ± 45 and 690 ± 25 L CH4/kg VS for day 57 of the batch process. By contrast, the wine shoots gave the lowest methane yield achieving values of 93 ± 5 and 150 ± 6 L CH4/kg VS on days 30 and 57, respectively. An energy balance was made for the use of biogas in a wine production plant, observing that the amount of biogas generated was sufficient to supply all the necessary energy used by the production plant. An environmental analysis was also carried out focused on the emission of greenhouse gases.","author":[{"dropping-particle":"","family":"Montalvo","given":"S.","non-dropping-particle":"","parse-names":false,"suffix":""},{"dropping-particle":"","family":"Martinez","given":"J.","non-dropping-particle":"","parse-names":false,"suffix":""},{"dropping-particle":"","family":"Castillo","given":"A.","non-dropping-particle":"","parse-names":false,"suffix":""},{"dropping-particle":"","family":"Huiliñir","given":"C.","non-dropping-particle":"","parse-names":false,"suffix":""},{"dropping-particle":"","family":"Borja","given":"R.","non-dropping-particle":"","parse-names":false,"suffix":""},{"dropping-particle":"","family":"García","given":"Verónica","non-dropping-particle":"","parse-names":false,"suffix":""},{"dropping-particle":"","family":"Salazar","given":"Ricardo","non-dropping-particle":"","parse-names":false,"suffix":""}],"container-title":"Sustainable Energy Technologies and Assessments","id":"ITEM-1","issue":"December 2019","issued":{"date-parts":[["2020"]]},"page":"100640","publisher":"Elsevier","title":"Sustainable energy for a winery through biogas production and its utilization: A Chilean case study","type":"article-journal","volume":"37"},"uris":["http://www.mendeley.com/documents/?uuid=1023bc52-0d0e-442b-ba61-1d0d8bf2e82c"]}],"mendeley":{"formattedCitation":"[19]","plainTextFormattedCitation":"[19]","previouslyFormattedCitation":"[19]"},"properties":{"noteIndex":0},"schema":"https://github.com/citation-style-language/schema/raw/master/csl-citation.json"}</w:instrText>
      </w:r>
      <w:r w:rsidR="002F5390">
        <w:fldChar w:fldCharType="separate"/>
      </w:r>
      <w:r w:rsidR="002C4E05" w:rsidRPr="002C4E05">
        <w:rPr>
          <w:noProof/>
        </w:rPr>
        <w:t>[</w:t>
      </w:r>
      <w:r w:rsidR="00AE4DFE" w:rsidRPr="002C4E05">
        <w:rPr>
          <w:noProof/>
        </w:rPr>
        <w:t>1</w:t>
      </w:r>
      <w:r w:rsidR="00AE4DFE">
        <w:rPr>
          <w:noProof/>
        </w:rPr>
        <w:t>5</w:t>
      </w:r>
      <w:r w:rsidR="002C4E05" w:rsidRPr="002C4E05">
        <w:rPr>
          <w:noProof/>
        </w:rPr>
        <w:t>]</w:t>
      </w:r>
      <w:r w:rsidR="002F5390">
        <w:fldChar w:fldCharType="end"/>
      </w:r>
      <w:r w:rsidR="00325764" w:rsidRPr="00DD6028">
        <w:t xml:space="preserve">. </w:t>
      </w:r>
      <w:r w:rsidR="00FC3BD5">
        <w:t>B</w:t>
      </w:r>
      <w:r w:rsidR="00204DD9" w:rsidRPr="002F5390">
        <w:t>iogas yield</w:t>
      </w:r>
      <w:r w:rsidR="00FC3BD5">
        <w:t>s</w:t>
      </w:r>
      <w:r w:rsidR="00204DD9" w:rsidRPr="002F5390">
        <w:t xml:space="preserve"> ranging 0.254-0.856 Nm</w:t>
      </w:r>
      <w:r w:rsidR="00204DD9" w:rsidRPr="002F5390">
        <w:rPr>
          <w:vertAlign w:val="superscript"/>
        </w:rPr>
        <w:t>3</w:t>
      </w:r>
      <w:r w:rsidR="00204DD9" w:rsidRPr="002F5390">
        <w:t xml:space="preserve"> kg</w:t>
      </w:r>
      <w:r w:rsidR="00204DD9" w:rsidRPr="002F5390">
        <w:rPr>
          <w:vertAlign w:val="subscript"/>
        </w:rPr>
        <w:t>VS</w:t>
      </w:r>
      <w:r w:rsidR="00204DD9" w:rsidRPr="002F5390">
        <w:rPr>
          <w:vertAlign w:val="superscript"/>
        </w:rPr>
        <w:t xml:space="preserve">-1 </w:t>
      </w:r>
      <w:r w:rsidR="00204DD9" w:rsidRPr="002F5390">
        <w:t>with 55-60</w:t>
      </w:r>
      <w:r w:rsidR="00DD6028">
        <w:t xml:space="preserve"> </w:t>
      </w:r>
      <w:r w:rsidR="00204DD9" w:rsidRPr="002F5390">
        <w:t xml:space="preserve">% methane </w:t>
      </w:r>
      <w:r w:rsidR="00FC3BD5">
        <w:t>were</w:t>
      </w:r>
      <w:r w:rsidR="002F5390">
        <w:t xml:space="preserve"> </w:t>
      </w:r>
      <w:r w:rsidR="00FC3BD5">
        <w:t>obtained from</w:t>
      </w:r>
      <w:r w:rsidR="00204DD9" w:rsidRPr="002F5390">
        <w:t xml:space="preserve"> the mesophilic AD of WL</w:t>
      </w:r>
      <w:r w:rsidR="002F5390">
        <w:t xml:space="preserve"> </w:t>
      </w:r>
      <w:r w:rsidR="002F5390" w:rsidRPr="00204DD9">
        <w:fldChar w:fldCharType="begin" w:fldLock="1"/>
      </w:r>
      <w:r w:rsidR="00934ECB">
        <w:instrText>ADDIN CSL_CITATION {"citationItems":[{"id":"ITEM-1","itemData":{"ISSN":"16913043","abstract":"Biogas production from winemaking waste - yeast biomass and wine residue containing substrate (wine lees) was investigated. Laboratory scale 700 ml batch anaerobic digesters were used. The highest biogas yield reached in this study from local wine lees was 855.5 l??kgVS -1; 774.5 l??kgTS -1 or 204.5 l??kgCOD -1. Conclusions - (i) local wine lees are suitable substrate for biogas production in anaerobic fermentation process; (ii) local wine lees are easily degradable substrate with low buffering capacity.","author":[{"dropping-particle":"","family":"Jasko","given":"Janis","non-dropping-particle":"","parse-names":false,"suffix":""},{"dropping-particle":"","family":"Skripsts","given":"Eriks","non-dropping-particle":"","parse-names":false,"suffix":""},{"dropping-particle":"","family":"Dubrovskis","given":"Vilis","non-dropping-particle":"","parse-names":false,"suffix":""}],"container-title":"Engineering for Rural Development","id":"ITEM-1","issued":{"date-parts":[["2012"]]},"page":"576-579","title":"Biogas production of winemaking waste in anaerobic fermentation process","type":"article-journal","volume":"11"},"uris":["http://www.mendeley.com/documents/?uuid=9939d52c-0fee-42fe-b82c-86c20d5df504"]}],"mendeley":{"formattedCitation":"[20]","plainTextFormattedCitation":"[20]","previouslyFormattedCitation":"[20]"},"properties":{"noteIndex":0},"schema":"https://github.com/citation-style-language/schema/raw/master/csl-citation.json"}</w:instrText>
      </w:r>
      <w:r w:rsidR="002F5390" w:rsidRPr="00204DD9">
        <w:fldChar w:fldCharType="separate"/>
      </w:r>
      <w:r w:rsidR="002C4E05" w:rsidRPr="002C4E05">
        <w:rPr>
          <w:noProof/>
        </w:rPr>
        <w:t>[</w:t>
      </w:r>
      <w:r w:rsidR="00AE4DFE">
        <w:rPr>
          <w:noProof/>
        </w:rPr>
        <w:t>16</w:t>
      </w:r>
      <w:r w:rsidR="002C4E05" w:rsidRPr="002C4E05">
        <w:rPr>
          <w:noProof/>
        </w:rPr>
        <w:t>]</w:t>
      </w:r>
      <w:r w:rsidR="002F5390" w:rsidRPr="00204DD9">
        <w:fldChar w:fldCharType="end"/>
      </w:r>
      <w:r w:rsidR="00204DD9" w:rsidRPr="002F5390">
        <w:t xml:space="preserve">. </w:t>
      </w:r>
    </w:p>
    <w:p w14:paraId="7B25861B" w14:textId="2E433260" w:rsidR="00204DD9" w:rsidRPr="00A27C6D" w:rsidRDefault="0036598C" w:rsidP="00797792">
      <w:pPr>
        <w:jc w:val="both"/>
        <w:rPr>
          <w:lang w:val="en-US"/>
        </w:rPr>
      </w:pPr>
      <w:r w:rsidRPr="0036598C">
        <w:t>Wine lees are the by</w:t>
      </w:r>
      <w:r>
        <w:t>-</w:t>
      </w:r>
      <w:r w:rsidRPr="0036598C">
        <w:t xml:space="preserve">products </w:t>
      </w:r>
      <w:r>
        <w:t>remaining</w:t>
      </w:r>
      <w:r w:rsidRPr="0036598C">
        <w:t xml:space="preserve"> at the bottom of wine production tanks after fermentation, storage, or additional processing, including waste generated from filtering and centrifugation</w:t>
      </w:r>
      <w:r>
        <w:t xml:space="preserve"> </w:t>
      </w:r>
      <w:r>
        <w:fldChar w:fldCharType="begin" w:fldLock="1"/>
      </w:r>
      <w:r w:rsidR="00A672AE">
        <w:instrText>ADDIN CSL_CITATION {"citationItems":[{"id":"ITEM-1","itemData":{"DOI":"10.3390/su12020559","ISBN":"3496354321","ISSN":"20711050","abstract":"Wine production is one of the most important agricultural activities around the world. The production of wine involves the use of a large number of valuable resources, such as water, fertilizers, and other organic products. Moreover, it produces a large amount ofwastewater and organic waste that must be treated adequately to avoid contaminating the areas of production. The nature of the waste produced depends very closely on the specific vinification procedures, which also affect the physical-chemical properties of the residual material generated, whose characteristics determine its subsequent use and even condition the subsequent specific recovery circuit in which can be integrated.","author":[{"dropping-particle":"","family":"Maicas","given":"Sergi","non-dropping-particle":"","parse-names":false,"suffix":""},{"dropping-particle":"","family":"Mateo","given":"José Juan","non-dropping-particle":"","parse-names":false,"suffix":""}],"container-title":"Sustainability (Switzerland)","id":"ITEM-1","issue":"2","issued":{"date-parts":[["2020"]]},"title":"Sustainability of wine production","type":"article-journal","volume":"12"},"uris":["http://www.mendeley.com/documents/?uuid=e541a2d9-5d67-4dda-bfab-cad43c2e52ec"]}],"mendeley":{"formattedCitation":"[21]","plainTextFormattedCitation":"[21]","previouslyFormattedCitation":"[21]"},"properties":{"noteIndex":0},"schema":"https://github.com/citation-style-language/schema/raw/master/csl-citation.json"}</w:instrText>
      </w:r>
      <w:r>
        <w:fldChar w:fldCharType="separate"/>
      </w:r>
      <w:r w:rsidRPr="0036598C">
        <w:rPr>
          <w:noProof/>
        </w:rPr>
        <w:t>[</w:t>
      </w:r>
      <w:r w:rsidR="00AE4DFE">
        <w:rPr>
          <w:noProof/>
        </w:rPr>
        <w:t>17</w:t>
      </w:r>
      <w:r w:rsidRPr="0036598C">
        <w:rPr>
          <w:noProof/>
        </w:rPr>
        <w:t>]</w:t>
      </w:r>
      <w:r>
        <w:fldChar w:fldCharType="end"/>
      </w:r>
      <w:r w:rsidRPr="0036598C">
        <w:t>.</w:t>
      </w:r>
      <w:r>
        <w:t xml:space="preserve"> </w:t>
      </w:r>
      <w:r w:rsidR="00204DD9" w:rsidRPr="00204DD9">
        <w:t xml:space="preserve">WL are composed by </w:t>
      </w:r>
      <w:r w:rsidR="00204DD9" w:rsidRPr="00204DD9">
        <w:rPr>
          <w:lang w:val="en-US"/>
        </w:rPr>
        <w:t xml:space="preserve">yeast cells, tartrates, proteins, </w:t>
      </w:r>
      <w:r w:rsidR="00FC3BD5">
        <w:rPr>
          <w:lang w:val="en-US"/>
        </w:rPr>
        <w:t xml:space="preserve">and </w:t>
      </w:r>
      <w:r w:rsidR="00204DD9" w:rsidRPr="00204DD9">
        <w:rPr>
          <w:lang w:val="en-US"/>
        </w:rPr>
        <w:t>polysaccharide</w:t>
      </w:r>
      <w:r w:rsidR="00FC3BD5">
        <w:rPr>
          <w:lang w:val="en-US"/>
        </w:rPr>
        <w:t>s</w:t>
      </w:r>
      <w:r w:rsidR="00204DD9" w:rsidRPr="00204DD9">
        <w:rPr>
          <w:lang w:val="en-US"/>
        </w:rPr>
        <w:t xml:space="preserve"> </w:t>
      </w:r>
      <w:r w:rsidR="00204DD9" w:rsidRPr="00204DD9">
        <w:fldChar w:fldCharType="begin" w:fldLock="1"/>
      </w:r>
      <w:r w:rsidR="00A672AE">
        <w:instrText>ADDIN CSL_CITATION {"citationItems":[{"id":"ITEM-1","itemData":{"DOI":"10.1021/jf030499r","ISSN":"0021-8561","author":[{"dropping-particle":"","family":"Gómez","given":"Maria Ester","non-dropping-particle":"","parse-names":false,"suffix":""},{"dropping-particle":"","family":"Igartuburu","given":"José M.","non-dropping-particle":"","parse-names":false,"suffix":""},{"dropping-particle":"","family":"Pando","given":"Enrique","non-dropping-particle":"","parse-names":false,"suffix":""},{"dropping-particle":"","family":"Luis","given":"Francisco Rodríguez","non-dropping-particle":"","parse-names":false,"suffix":""},{"dropping-particle":"","family":"Mourente","given":"Gabriel","non-dropping-particle":"","parse-names":false,"suffix":""}],"container-title":"Journal of Agricultural and Food Chemistry","id":"ITEM-1","issue":"15","issued":{"date-parts":[["2004","7"]]},"page":"4791-4794","title":"Lipid composition of lees from sherry wine","type":"article-journal","volume":"52"},"uris":["http://www.mendeley.com/documents/?uuid=fc84eb44-f8f8-3cd2-81af-572ae7bda83a"]}],"mendeley":{"formattedCitation":"[22]","plainTextFormattedCitation":"[22]","previouslyFormattedCitation":"[22]"},"properties":{"noteIndex":0},"schema":"https://github.com/citation-style-language/schema/raw/master/csl-citation.json"}</w:instrText>
      </w:r>
      <w:r w:rsidR="00204DD9" w:rsidRPr="00204DD9">
        <w:fldChar w:fldCharType="separate"/>
      </w:r>
      <w:r w:rsidRPr="0036598C">
        <w:rPr>
          <w:noProof/>
        </w:rPr>
        <w:t>[</w:t>
      </w:r>
      <w:r w:rsidR="00AE4DFE">
        <w:rPr>
          <w:noProof/>
        </w:rPr>
        <w:t>18</w:t>
      </w:r>
      <w:r w:rsidRPr="0036598C">
        <w:rPr>
          <w:noProof/>
        </w:rPr>
        <w:t>]</w:t>
      </w:r>
      <w:r w:rsidR="00204DD9" w:rsidRPr="00204DD9">
        <w:fldChar w:fldCharType="end"/>
      </w:r>
      <w:r w:rsidR="00FC3BD5">
        <w:rPr>
          <w:lang w:val="en-US"/>
        </w:rPr>
        <w:t xml:space="preserve">. They </w:t>
      </w:r>
      <w:r w:rsidR="00204DD9" w:rsidRPr="00204DD9">
        <w:rPr>
          <w:lang w:val="en-US"/>
        </w:rPr>
        <w:t>present high COD (</w:t>
      </w:r>
      <w:r w:rsidR="00865EE6">
        <w:rPr>
          <w:lang w:val="en-US"/>
        </w:rPr>
        <w:t>&gt;</w:t>
      </w:r>
      <w:r w:rsidR="00204DD9" w:rsidRPr="00204DD9">
        <w:rPr>
          <w:lang w:val="en-US"/>
        </w:rPr>
        <w:t xml:space="preserve"> 30,000 mg L</w:t>
      </w:r>
      <w:r w:rsidR="00204DD9" w:rsidRPr="00204DD9">
        <w:rPr>
          <w:vertAlign w:val="superscript"/>
          <w:lang w:val="en-US"/>
        </w:rPr>
        <w:t>-1</w:t>
      </w:r>
      <w:r w:rsidR="00204DD9" w:rsidRPr="00204DD9">
        <w:rPr>
          <w:lang w:val="en-US"/>
        </w:rPr>
        <w:t>)</w:t>
      </w:r>
      <w:r w:rsidR="00FC3BD5">
        <w:rPr>
          <w:lang w:val="en-US"/>
        </w:rPr>
        <w:t xml:space="preserve"> and </w:t>
      </w:r>
      <w:r w:rsidR="00A7376C">
        <w:rPr>
          <w:lang w:val="en-US"/>
        </w:rPr>
        <w:t>are produced through</w:t>
      </w:r>
      <w:r w:rsidR="00975656">
        <w:rPr>
          <w:lang w:val="en-US"/>
        </w:rPr>
        <w:t>out</w:t>
      </w:r>
      <w:r w:rsidR="00A7376C">
        <w:rPr>
          <w:lang w:val="en-US"/>
        </w:rPr>
        <w:t xml:space="preserve"> the year</w:t>
      </w:r>
      <w:r w:rsidR="002D4277">
        <w:rPr>
          <w:lang w:val="en-US"/>
        </w:rPr>
        <w:t xml:space="preserve"> </w:t>
      </w:r>
      <w:r w:rsidR="00865EE6">
        <w:rPr>
          <w:lang w:val="en-US"/>
        </w:rPr>
        <w:t>(</w:t>
      </w:r>
      <w:r w:rsidR="00531968">
        <w:rPr>
          <w:lang w:val="en-US"/>
        </w:rPr>
        <w:t>in contrast to</w:t>
      </w:r>
      <w:r w:rsidR="002D4277">
        <w:rPr>
          <w:lang w:val="en-US"/>
        </w:rPr>
        <w:t xml:space="preserve"> other wine-making residues</w:t>
      </w:r>
      <w:r w:rsidR="00865EE6">
        <w:rPr>
          <w:lang w:val="en-US"/>
        </w:rPr>
        <w:t xml:space="preserve">), </w:t>
      </w:r>
      <w:r w:rsidR="00A26AE1">
        <w:rPr>
          <w:lang w:val="en-US"/>
        </w:rPr>
        <w:t>hence</w:t>
      </w:r>
      <w:r w:rsidR="00FC3BD5">
        <w:rPr>
          <w:lang w:val="en-US"/>
        </w:rPr>
        <w:t xml:space="preserve"> </w:t>
      </w:r>
      <w:r w:rsidR="00865EE6">
        <w:rPr>
          <w:lang w:val="en-US"/>
        </w:rPr>
        <w:t>WL could be a promising substrate for AD</w:t>
      </w:r>
      <w:r w:rsidR="002D4277">
        <w:rPr>
          <w:lang w:val="en-US"/>
        </w:rPr>
        <w:t xml:space="preserve">. </w:t>
      </w:r>
      <w:r w:rsidR="00204DD9" w:rsidRPr="00204DD9">
        <w:rPr>
          <w:lang w:val="en-US"/>
        </w:rPr>
        <w:t xml:space="preserve">On the other hand, </w:t>
      </w:r>
      <w:r w:rsidR="00865EE6">
        <w:rPr>
          <w:lang w:val="en-US"/>
        </w:rPr>
        <w:t xml:space="preserve">WL </w:t>
      </w:r>
      <w:r w:rsidR="00FC3BD5">
        <w:rPr>
          <w:lang w:val="en-US"/>
        </w:rPr>
        <w:t xml:space="preserve">also have </w:t>
      </w:r>
      <w:r w:rsidR="00FC3BD5" w:rsidRPr="00204DD9">
        <w:rPr>
          <w:lang w:val="en-US"/>
        </w:rPr>
        <w:t xml:space="preserve">acidic properties (pH </w:t>
      </w:r>
      <w:r w:rsidR="00FC3BD5">
        <w:rPr>
          <w:lang w:val="en-US"/>
        </w:rPr>
        <w:t xml:space="preserve">values </w:t>
      </w:r>
      <w:r w:rsidR="00FC3BD5">
        <w:rPr>
          <w:lang w:val="en-US"/>
        </w:rPr>
        <w:lastRenderedPageBreak/>
        <w:t>from</w:t>
      </w:r>
      <w:r w:rsidR="00FC3BD5" w:rsidRPr="00204DD9">
        <w:rPr>
          <w:lang w:val="en-US"/>
        </w:rPr>
        <w:t xml:space="preserve"> 3 </w:t>
      </w:r>
      <w:r w:rsidR="00FC3BD5">
        <w:rPr>
          <w:lang w:val="en-US"/>
        </w:rPr>
        <w:t>to</w:t>
      </w:r>
      <w:r w:rsidR="00FC3BD5" w:rsidRPr="00204DD9">
        <w:rPr>
          <w:lang w:val="en-US"/>
        </w:rPr>
        <w:t xml:space="preserve"> 6)</w:t>
      </w:r>
      <w:r w:rsidR="00FC3BD5">
        <w:rPr>
          <w:lang w:val="en-US"/>
        </w:rPr>
        <w:t xml:space="preserve">, </w:t>
      </w:r>
      <w:r w:rsidR="00865EE6">
        <w:rPr>
          <w:lang w:val="en-US"/>
        </w:rPr>
        <w:t>contain</w:t>
      </w:r>
      <w:r w:rsidR="002C70EE">
        <w:rPr>
          <w:lang w:val="en-US"/>
        </w:rPr>
        <w:t xml:space="preserve"> </w:t>
      </w:r>
      <w:r w:rsidR="00CC2486">
        <w:rPr>
          <w:lang w:val="en-US"/>
        </w:rPr>
        <w:t>phenolic compounds</w:t>
      </w:r>
      <w:r w:rsidR="00FC3BD5">
        <w:rPr>
          <w:lang w:val="en-US"/>
        </w:rPr>
        <w:t xml:space="preserve"> </w:t>
      </w:r>
      <w:r w:rsidR="00FC3BD5" w:rsidRPr="00204DD9">
        <w:rPr>
          <w:lang w:val="en-US"/>
        </w:rPr>
        <w:t>(up to 1,000 mg L</w:t>
      </w:r>
      <w:r w:rsidR="00FC3BD5" w:rsidRPr="00204DD9">
        <w:rPr>
          <w:vertAlign w:val="superscript"/>
          <w:lang w:val="en-US"/>
        </w:rPr>
        <w:t>-1</w:t>
      </w:r>
      <w:r w:rsidR="00FC3BD5" w:rsidRPr="00204DD9">
        <w:rPr>
          <w:lang w:val="en-US"/>
        </w:rPr>
        <w:t xml:space="preserve">) </w:t>
      </w:r>
      <w:r w:rsidR="00204DD9" w:rsidRPr="00204DD9">
        <w:rPr>
          <w:lang w:val="en-US"/>
        </w:rPr>
        <w:fldChar w:fldCharType="begin" w:fldLock="1"/>
      </w:r>
      <w:r w:rsidR="00A672AE">
        <w:rPr>
          <w:lang w:val="en-US"/>
        </w:rPr>
        <w:instrText>ADDIN CSL_CITATION {"citationItems":[{"id":"ITEM-1","itemData":{"DOI":"10.1016/j.biortech.2007.01.057","ISBN":"0960-8524 (Print)\\n0960-8524 (Linking)","ISSN":"09608524","PMID":"17399981","abstract":"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 2007 Elsevier Ltd. All rights reserved.","author":[{"dropping-particle":"","family":"Chen","given":"Ye","non-dropping-particle":"","parse-names":false,"suffix":""},{"dropping-particle":"","family":"Cheng","given":"Jay J.","non-dropping-particle":"","parse-names":false,"suffix":""},{"dropping-particle":"","family":"Creamer","given":"Kurt S.","non-dropping-particle":"","parse-names":false,"suffix":""}],"container-title":"Bioresource Technology","id":"ITEM-1","issue":"10","issued":{"date-parts":[["2008"]]},"page":"4044-4064","title":"Inhibition of anaerobic digestion process: A review","type":"article-journal","volume":"99"},"uris":["http://www.mendeley.com/documents/?uuid=59a79d94-6489-48fa-a6ad-2f146bfbe90a"]}],"mendeley":{"formattedCitation":"[23]","plainTextFormattedCitation":"[23]","previouslyFormattedCitation":"[23]"},"properties":{"noteIndex":0},"schema":"https://github.com/citation-style-language/schema/raw/master/csl-citation.json"}</w:instrText>
      </w:r>
      <w:r w:rsidR="00204DD9" w:rsidRPr="00204DD9">
        <w:rPr>
          <w:lang w:val="en-US"/>
        </w:rPr>
        <w:fldChar w:fldCharType="separate"/>
      </w:r>
      <w:r w:rsidRPr="0036598C">
        <w:rPr>
          <w:noProof/>
          <w:lang w:val="en-US"/>
        </w:rPr>
        <w:t>[</w:t>
      </w:r>
      <w:r w:rsidR="00AE4DFE">
        <w:rPr>
          <w:noProof/>
          <w:lang w:val="en-US"/>
        </w:rPr>
        <w:t>19</w:t>
      </w:r>
      <w:r w:rsidRPr="0036598C">
        <w:rPr>
          <w:noProof/>
          <w:lang w:val="en-US"/>
        </w:rPr>
        <w:t>]</w:t>
      </w:r>
      <w:r w:rsidR="00204DD9" w:rsidRPr="00204DD9">
        <w:fldChar w:fldCharType="end"/>
      </w:r>
      <w:r w:rsidR="00865EE6">
        <w:t xml:space="preserve">, and </w:t>
      </w:r>
      <w:r w:rsidR="00865EE6">
        <w:rPr>
          <w:lang w:val="en-US"/>
        </w:rPr>
        <w:t xml:space="preserve">during </w:t>
      </w:r>
      <w:r w:rsidR="00A26AE1">
        <w:rPr>
          <w:lang w:val="en-US"/>
        </w:rPr>
        <w:t xml:space="preserve">their </w:t>
      </w:r>
      <w:r w:rsidR="00865EE6">
        <w:rPr>
          <w:lang w:val="en-US"/>
        </w:rPr>
        <w:t xml:space="preserve">AD </w:t>
      </w:r>
      <w:r w:rsidR="00865EE6" w:rsidRPr="00204DD9">
        <w:rPr>
          <w:lang w:val="en-US"/>
        </w:rPr>
        <w:t xml:space="preserve">organic acids </w:t>
      </w:r>
      <w:r w:rsidR="00A26AE1">
        <w:rPr>
          <w:lang w:val="en-US"/>
        </w:rPr>
        <w:t xml:space="preserve">are </w:t>
      </w:r>
      <w:r w:rsidR="00A26AE1" w:rsidRPr="00AE4DFE">
        <w:rPr>
          <w:lang w:val="en-US"/>
        </w:rPr>
        <w:t xml:space="preserve">formed </w:t>
      </w:r>
      <w:r w:rsidR="00865EE6" w:rsidRPr="00AE4DFE">
        <w:rPr>
          <w:lang w:val="en-US"/>
        </w:rPr>
        <w:fldChar w:fldCharType="begin" w:fldLock="1"/>
      </w:r>
      <w:r w:rsidR="00934ECB" w:rsidRPr="00AE4DFE">
        <w:rPr>
          <w:lang w:val="en-US"/>
        </w:rPr>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mendeley":{"formattedCitation":"[18]","plainTextFormattedCitation":"[18]","previouslyFormattedCitation":"[18]"},"properties":{"noteIndex":0},"schema":"https://github.com/citation-style-language/schema/raw/master/csl-citation.json"}</w:instrText>
      </w:r>
      <w:r w:rsidR="00865EE6" w:rsidRPr="00AE4DFE">
        <w:rPr>
          <w:lang w:val="en-US"/>
        </w:rPr>
        <w:fldChar w:fldCharType="separate"/>
      </w:r>
      <w:r w:rsidR="002C4E05" w:rsidRPr="00AE4DFE">
        <w:rPr>
          <w:noProof/>
          <w:lang w:val="en-US"/>
        </w:rPr>
        <w:t>[</w:t>
      </w:r>
      <w:r w:rsidR="00AE4DFE" w:rsidRPr="00AE4DFE">
        <w:rPr>
          <w:noProof/>
          <w:lang w:val="en-US"/>
        </w:rPr>
        <w:t>15</w:t>
      </w:r>
      <w:r w:rsidR="002C4E05" w:rsidRPr="00AE4DFE">
        <w:rPr>
          <w:noProof/>
          <w:lang w:val="en-US"/>
        </w:rPr>
        <w:t>]</w:t>
      </w:r>
      <w:r w:rsidR="00865EE6" w:rsidRPr="00AE4DFE">
        <w:fldChar w:fldCharType="end"/>
      </w:r>
      <w:r w:rsidR="00865EE6" w:rsidRPr="00AE4DFE">
        <w:t>,</w:t>
      </w:r>
      <w:r w:rsidR="00865EE6" w:rsidRPr="00AE4DFE">
        <w:rPr>
          <w:lang w:val="en-US"/>
        </w:rPr>
        <w:t xml:space="preserve"> </w:t>
      </w:r>
      <w:r w:rsidR="00FC3BD5" w:rsidRPr="00AE4DFE">
        <w:t>all</w:t>
      </w:r>
      <w:r w:rsidR="00865EE6" w:rsidRPr="00AE4DFE">
        <w:t xml:space="preserve"> inhibitors of methanogenesis</w:t>
      </w:r>
      <w:r w:rsidR="00204DD9" w:rsidRPr="00AE4DFE">
        <w:rPr>
          <w:lang w:val="en-US"/>
        </w:rPr>
        <w:t xml:space="preserve">. </w:t>
      </w:r>
      <w:r w:rsidR="002C70EE" w:rsidRPr="00AE4DFE">
        <w:rPr>
          <w:lang w:val="en-US"/>
        </w:rPr>
        <w:t>To</w:t>
      </w:r>
      <w:r w:rsidR="00204DD9" w:rsidRPr="00AE4DFE">
        <w:rPr>
          <w:lang w:val="en-US"/>
        </w:rPr>
        <w:t xml:space="preserve"> overcome these limitations, different strategies have been proposed </w:t>
      </w:r>
      <w:r w:rsidR="00865EE6" w:rsidRPr="00AE4DFE">
        <w:rPr>
          <w:lang w:val="en-US"/>
        </w:rPr>
        <w:t xml:space="preserve">to </w:t>
      </w:r>
      <w:r w:rsidR="00FE2CEF" w:rsidRPr="00AE4DFE">
        <w:rPr>
          <w:lang w:val="en-US"/>
        </w:rPr>
        <w:t>apply AD to WL</w:t>
      </w:r>
      <w:r w:rsidR="002C70EE" w:rsidRPr="00AE4DFE">
        <w:rPr>
          <w:lang w:val="en-US"/>
        </w:rPr>
        <w:t xml:space="preserve">: </w:t>
      </w:r>
      <w:r w:rsidR="00204DD9" w:rsidRPr="00AE4DFE">
        <w:rPr>
          <w:lang w:val="en-US"/>
        </w:rPr>
        <w:t xml:space="preserve">co-digestion </w:t>
      </w:r>
      <w:r w:rsidR="00FE2CEF" w:rsidRPr="00AE4DFE">
        <w:rPr>
          <w:lang w:val="en-US"/>
        </w:rPr>
        <w:t>with</w:t>
      </w:r>
      <w:r w:rsidR="00204DD9" w:rsidRPr="00AE4DFE">
        <w:rPr>
          <w:lang w:val="en-US"/>
        </w:rPr>
        <w:t xml:space="preserve"> waste activated sludge </w:t>
      </w:r>
      <w:r w:rsidR="00204DD9" w:rsidRPr="00AE4DFE">
        <w:rPr>
          <w:lang w:val="en-US"/>
        </w:rPr>
        <w:fldChar w:fldCharType="begin" w:fldLock="1"/>
      </w:r>
      <w:r w:rsidR="00A672AE" w:rsidRPr="00AE4DFE">
        <w:rPr>
          <w:lang w:val="en-US"/>
        </w:rPr>
        <w:instrText>ADDIN CSL_CITATION {"citationItems":[{"id":"ITEM-1","itemData":{"DOI":"10.1016/j.wasman.2014.07.017","ISSN":"18792456","abstract":"In this study biogas and high quality digestate were recovered from winery waste (wine lees) through anaerobic co-digestion with waste activated sludge both in mesophilic and thermophilic conditions. The two conditions studied showed similar yields (0.40m&lt;sup&gt;3&lt;/sup&gt;/kgCOD&lt;inf&gt;fed&lt;/inf&gt;) but different biological process stability: in fact the mesophilic process was clearly more stable than the thermophilic one in terms of bioprocess parameters. The resulting digestates showed good characteristics for both the tested conditions: heavy metals, dioxins (PCDD/F), and dioxin like bi-phenyls (PCBs) were concentred in the effluent if compared with the influent because of the important reduction of the solid dry matter, but remained at levels acceptable for agricultural reuse. Pathogens in digestate decreased. Best reductions were observed in thermophilic condition, while at 37. °C the concentration of Escherichia coli was at concentrations level as high as 1000. UFC/g. Dewatering properties of digestates were evaluated by means of the capillary suction time (CST) and specific resistance to filtration (SRF) tests and it was found that a good dewatering level was achievable only when high doses of polymer (more than 25. g per kg dry solids) were added to sludge.","author":[{"dropping-particle":"","family":"Ros","given":"C.","non-dropping-particle":"Da","parse-names":false,"suffix":""},{"dropping-particle":"","family":"Cavinato","given":"C.","non-dropping-particle":"","parse-names":false,"suffix":""},{"dropping-particle":"","family":"Pavan","given":"P.","non-dropping-particle":"","parse-names":false,"suffix":""},{"dropping-particle":"","family":"Bolzonella","given":"D.","non-dropping-particle":"","parse-names":false,"suffix":""}],"container-title":"Waste Management","id":"ITEM-1","issue":"11","issued":{"date-parts":[["2014"]]},"page":"2028-2035","publisher":"Elsevier Ltd","title":"Winery waste recycling through anaerobic co-digestion with waste activated sludge","type":"article-journal","volume":"34"},"uris":["http://www.mendeley.com/documents/?uuid=12011901-57c4-42d1-88d3-35fc6f58cba9"]},{"id":"ITEM-2","itemData":{"DOI":"10.1016/j.jenvman.2016.03.029","ISSN":"10958630","abstract":"In this work, winery wastes generated by a cellar producing approximately 300,000 hL of wine per year was monitored for a period of one year. On average, 196 L of wastewater, 0.1 kg of waste activated sludge (dry matter) and 1.6 kg of wine lees were produced per hectoliter of wine produced. Different winery wastes, deriving from different production steps, namely waste activated sludge from wastewater treatment and wine lees, were co-treated using an anaerobic digestion process. Testing was conducted on a pilot scale for both mesophilic and thermophilic conditions. The process was stable for a long period at 37 °C, with an average biogas production of 0.386 m3/kg CODfed. On the other hand, for thermophilic conditions, volatile fatty acids accumulated in the reactor and the process failed after one hydraulic retention time (23 days). In order to fix the biological process, trace elements (iron, cobalt and nickel) were added to the feed of the thermophilic reactor. Metals augmentation improved process stability and yields at 55 °C. The pH ranged between 7.8 and 8.0, and specific gas production was 0.450 m3/kg CODfed, which corresponded to dry matter and COD removals of 34% and 88%, respectively. Although the observed performances in terms of biogas production were good, the thermophilic process exhibited some limitations related to both the necessity of metals addition and the worse dewaterability properties. In fact, while the mesophilic digestates reached a good dewatering quality via the addition of 6.5 g of polymer per kg of dry matter, the required dosage for the thermophilic sludge was greater than 10 g/kg of dry matter.","author":[{"dropping-particle":"","family":"Ros","given":"C.","non-dropping-particle":"Da","parse-names":false,"suffix":""},{"dropping-particle":"","family":"Cavinato","given":"C.","non-dropping-particle":"","parse-names":false,"suffix":""},{"dropping-particle":"","family":"Pavan","given":"P.","non-dropping-particle":"","parse-names":false,"suffix":""},{"dropping-particle":"","family":"Bolzonella","given":"D.","non-dropping-particle":"","parse-names":false,"suffix":""}],"container-title":"Journal of Environmental Management","id":"ITEM-2","issued":{"date-parts":[["2017"]]},"page":"745-752","publisher":"Elsevier Ltd","title":"Mesophilic and thermophilic anaerobic co-digestion of winery wastewater sludge and wine lees: An integrated approach for sustainable wine production","type":"article-journal","volume":"203"},"uris":["http://www.mendeley.com/documents/?uuid=9f59d20f-a54b-4eba-9d33-c845f39ec297"]}],"mendeley":{"formattedCitation":"[24,25]","plainTextFormattedCitation":"[24,25]","previouslyFormattedCitation":"[24,25]"},"properties":{"noteIndex":0},"schema":"https://github.com/citation-style-language/schema/raw/master/csl-citation.json"}</w:instrText>
      </w:r>
      <w:r w:rsidR="00204DD9" w:rsidRPr="00AE4DFE">
        <w:rPr>
          <w:lang w:val="en-US"/>
        </w:rPr>
        <w:fldChar w:fldCharType="separate"/>
      </w:r>
      <w:r w:rsidRPr="00AE4DFE">
        <w:rPr>
          <w:noProof/>
        </w:rPr>
        <w:t>[</w:t>
      </w:r>
      <w:r w:rsidR="00AE4DFE" w:rsidRPr="00AE4DFE">
        <w:rPr>
          <w:noProof/>
        </w:rPr>
        <w:t>2</w:t>
      </w:r>
      <w:r w:rsidR="00AE4DFE">
        <w:rPr>
          <w:noProof/>
        </w:rPr>
        <w:t>0</w:t>
      </w:r>
      <w:r w:rsidRPr="00AE4DFE">
        <w:rPr>
          <w:noProof/>
        </w:rPr>
        <w:t>,</w:t>
      </w:r>
      <w:r w:rsidR="00AE4DFE" w:rsidRPr="00AE4DFE">
        <w:rPr>
          <w:noProof/>
        </w:rPr>
        <w:t>2</w:t>
      </w:r>
      <w:r w:rsidR="00AE4DFE">
        <w:rPr>
          <w:noProof/>
        </w:rPr>
        <w:t>1</w:t>
      </w:r>
      <w:r w:rsidRPr="00AE4DFE">
        <w:rPr>
          <w:noProof/>
        </w:rPr>
        <w:t>]</w:t>
      </w:r>
      <w:r w:rsidR="00204DD9" w:rsidRPr="00AE4DFE">
        <w:fldChar w:fldCharType="end"/>
      </w:r>
      <w:r w:rsidR="00204DD9" w:rsidRPr="00AE4DFE">
        <w:rPr>
          <w:lang w:val="en-US"/>
        </w:rPr>
        <w:t>,</w:t>
      </w:r>
      <w:r w:rsidR="00575D47" w:rsidRPr="00AE4DFE">
        <w:rPr>
          <w:lang w:val="en-US"/>
        </w:rPr>
        <w:t xml:space="preserve"> co-digestion </w:t>
      </w:r>
      <w:r w:rsidR="002C70EE" w:rsidRPr="00AE4DFE">
        <w:rPr>
          <w:lang w:val="en-US"/>
        </w:rPr>
        <w:t>with</w:t>
      </w:r>
      <w:r w:rsidR="00575D47" w:rsidRPr="00AE4DFE">
        <w:rPr>
          <w:lang w:val="en-US"/>
        </w:rPr>
        <w:t xml:space="preserve"> </w:t>
      </w:r>
      <w:r w:rsidR="00204DD9" w:rsidRPr="00AE4DFE">
        <w:rPr>
          <w:lang w:val="en-US"/>
        </w:rPr>
        <w:t xml:space="preserve">other winery wastes </w:t>
      </w:r>
      <w:r w:rsidR="00AD5733" w:rsidRPr="008C18E8">
        <w:rPr>
          <w:lang w:val="en-US"/>
        </w:rPr>
        <w:fldChar w:fldCharType="begin" w:fldLock="1"/>
      </w:r>
      <w:r w:rsidR="00A672AE" w:rsidRPr="008C18E8">
        <w:rPr>
          <w:lang w:val="en-US"/>
        </w:rPr>
        <w:instrText>ADDIN CSL_CITATION {"citationItems":[{"id":"ITEM-1","itemData":{"DOI":"10.1016/j.renene.2016.05.049","ISBN":"0960-1481","ISSN":"18790682","abstract":"This work proposes a semi-pilot scale procedure for the evaluation of biogas production potential and the employment of its results for the scale-up of the process. AD tests were performed at 35 °C in 6 L reactors, feeding 3-6% w/w TS in a fed-batch mode. Several substrates, generated by food-processing industries, were considered in the study. Assuming solubilization as the limiting step, a theoretical model was proposed and the values of the disintegration kinetic constant (kdis) were calculated from the experimental data. The obtained model was employed as a control tool during tests afterward performed on pilot scale in a 300 L digester fed in a semi-continuous mode. Biogas yields between 0.5 and 0.9 Nm3/kgVS, and methane contents of 55-63% v/v were obtained on both scales. The model derived from the results of the proposed procedure appeared adequate for a consistent evaluation of the scale-up of the AD process.","author":[{"dropping-particle":"","family":"Fiore","given":"S.","non-dropping-particle":"","parse-names":false,"suffix":""},{"dropping-particle":"","family":"Ruffino","given":"B.","non-dropping-particle":"","parse-names":false,"suffix":""},{"dropping-particle":"","family":"Campo","given":"G.","non-dropping-particle":"","parse-names":false,"suffix":""},{"dropping-particle":"","family":"Roati","given":"C.","non-dropping-particle":"","parse-names":false,"suffix":""},{"dropping-particle":"","family":"Zanetti","given":"M. C.","non-dropping-particle":"","parse-names":false,"suffix":""}],"container-title":"Renewable Energy","id":"ITEM-1","issued":{"date-parts":[["2016"]]},"page":"949-959","title":"Scale-up evaluation of the anaerobic digestion of food-processing industrial wastes","type":"article-journal","volume":"96"},"uris":["http://www.mendeley.com/documents/?uuid=d7fc5bf9-9b31-427c-bed3-a902346fe197"]},{"id":"ITEM-2","itemData":{"DOI":"10.1080/09593330.2020.1737735","ISSN":"1479487X","PMID":"32114938","abstract":"Grapes are one the world’s leading fruit crops, with close to 77 million tonnes harvested per year. Grapes are commonly used to produce wine; a process which generates different wastes such as grape mark waste (skins, seeds and stalks), lees and other residues. This study evaluates the treatment of winery waste derived from ecological cultivation by anaerobic digestion to produce energy in the form of methane. Grape marc waste, Verdejo and Pedro Ximenez (PX) wine lees were digested under stable conditions at mesophilic conditions. The PX lees showed the highest methane yield production (433 LSTP CH4/kg VS) with a maximum OLR of 4.58 kg VS/m3·d. In the evaluated range the process was stable with a range of biodegradability of 51–79%. Due to different types of winery waste are generated at consecutive stages of the main production process, the sequential treatment of PX lees, Verdejo lees and grape marc waste in the same anaerobic digester could be an interesting option. This procedure would facilitate the management of the residual streams generated in wineries during the year and promotes the circular economy in the Montilla-Moriles Protected Designation of Origin.","author":[{"dropping-particle":"","family":"Hungría","given":"J.","non-dropping-particle":"","parse-names":false,"suffix":""},{"dropping-particle":"","family":"Siles","given":"J. A.","non-dropping-particle":"","parse-names":false,"suffix":""},{"dropping-particle":"","family":"Chica","given":"A. F.","non-dropping-particle":"","parse-names":false,"suffix":""},{"dropping-particle":"","family":"Gil","given":"A.","non-dropping-particle":"","parse-names":false,"suffix":""},{"dropping-particle":"","family":"Martín","given":"M. A.","non-dropping-particle":"","parse-names":false,"suffix":""}],"container-title":"Environmental Technology (United Kingdom)","id":"ITEM-2","issue":"0","issued":{"date-parts":[["2020"]]},"page":"1-9","publisher":"Taylor &amp; Francis","title":"Anaerobic co-digestion of winery waste: comparative assessment of grape marc waste and lees derived from organic crops","type":"article-journal","volume":"0"},"uris":["http://www.mendeley.com/documents/?uuid=1b404a2b-abd7-4f97-a1d2-bd3b1e26f186"]},{"id":"ITEM-3","itemData":{"DOI":"10.1016/j.seta.2020.100640","ISSN":"22131388","abstract":"The anaerobic digestion of organic residues generated from the wine production process was evaluated. Organic residues namely the stalks, pomace, vine shoots and waste-activated sludge (WAS) from the liquid waste treatment plant and wine lees were used as substrates. A physical and chemical characterization of the solid residues was carried out, demonstrating that the different residues had favorable properties for methane production, although most had acidic characteristics. It was concluded that the highest methane yields (LCH4/kg VS) were achieved in the digesters operating with wine lees and WAS from the aerobic treatment plant with values of 876 ± 45 and 690 ± 25 L CH4/kg VS for day 57 of the batch process. By contrast, the wine shoots gave the lowest methane yield achieving values of 93 ± 5 and 150 ± 6 L CH4/kg VS on days 30 and 57, respectively. An energy balance was made for the use of biogas in a wine production plant, observing that the amount of biogas generated was sufficient to supply all the necessary energy used by the production plant. An environmental analysis was also carried out focused on the emission of greenhouse gases.","author":[{"dropping-particle":"","family":"Montalvo","given":"S.","non-dropping-particle":"","parse-names":false,"suffix":""},{"dropping-particle":"","family":"Martinez","given":"J.","non-dropping-particle":"","parse-names":false,"suffix":""},{"dropping-particle":"","family":"Castillo","given":"A.","non-dropping-particle":"","parse-names":false,"suffix":""},{"dropping-particle":"","family":"Huiliñir","given":"C.","non-dropping-particle":"","parse-names":false,"suffix":""},{"dropping-particle":"","family":"Borja","given":"R.","non-dropping-particle":"","parse-names":false,"suffix":""},{"dropping-particle":"","family":"García","given":"Verónica","non-dropping-particle":"","parse-names":false,"suffix":""},{"dropping-particle":"","family":"Salazar","given":"Ricardo","non-dropping-particle":"","parse-names":false,"suffix":""}],"container-title":"Sustainable Energy Technologies and Assessments","id":"ITEM-3","issue":"December 2019","issued":{"date-parts":[["2020"]]},"page":"100640","publisher":"Elsevier","title":"Sustainable energy for a winery through biogas production and its utilization: A Chilean case study","type":"article-journal","volume":"37"},"uris":["http://www.mendeley.com/documents/?uuid=1023bc52-0d0e-442b-ba61-1d0d8bf2e82c"]}],"mendeley":{"formattedCitation":"[19,26,27]","plainTextFormattedCitation":"[19,26,27]","previouslyFormattedCitation":"[19,26,27]"},"properties":{"noteIndex":0},"schema":"https://github.com/citation-style-language/schema/raw/master/csl-citation.json"}</w:instrText>
      </w:r>
      <w:r w:rsidR="00AD5733" w:rsidRPr="008C18E8">
        <w:rPr>
          <w:lang w:val="en-US"/>
        </w:rPr>
        <w:fldChar w:fldCharType="separate"/>
      </w:r>
      <w:r w:rsidRPr="008C18E8">
        <w:rPr>
          <w:noProof/>
        </w:rPr>
        <w:t>[</w:t>
      </w:r>
      <w:r w:rsidR="00AE4DFE" w:rsidRPr="008C18E8">
        <w:rPr>
          <w:noProof/>
        </w:rPr>
        <w:t>2</w:t>
      </w:r>
      <w:r w:rsidR="008C18E8" w:rsidRPr="006A2003">
        <w:rPr>
          <w:noProof/>
        </w:rPr>
        <w:t>1</w:t>
      </w:r>
      <w:r w:rsidRPr="008C18E8">
        <w:rPr>
          <w:noProof/>
        </w:rPr>
        <w:t>,</w:t>
      </w:r>
      <w:r w:rsidR="00AE4DFE" w:rsidRPr="008C18E8">
        <w:rPr>
          <w:noProof/>
        </w:rPr>
        <w:t>2</w:t>
      </w:r>
      <w:r w:rsidR="008C18E8" w:rsidRPr="006A2003">
        <w:rPr>
          <w:noProof/>
        </w:rPr>
        <w:t>2</w:t>
      </w:r>
      <w:r w:rsidRPr="008C18E8">
        <w:rPr>
          <w:noProof/>
        </w:rPr>
        <w:t>]</w:t>
      </w:r>
      <w:r w:rsidR="00AD5733" w:rsidRPr="008C18E8">
        <w:rPr>
          <w:lang w:val="en-US"/>
        </w:rPr>
        <w:fldChar w:fldCharType="end"/>
      </w:r>
      <w:r w:rsidR="002C70EE" w:rsidRPr="00AE4DFE">
        <w:t xml:space="preserve">; </w:t>
      </w:r>
      <w:r w:rsidR="00FC3BD5" w:rsidRPr="00AE4DFE">
        <w:t xml:space="preserve">and </w:t>
      </w:r>
      <w:r w:rsidR="00FE2CEF" w:rsidRPr="00AE4DFE">
        <w:t xml:space="preserve">pre-treatment via </w:t>
      </w:r>
      <w:r w:rsidR="00204DD9" w:rsidRPr="00AE4DFE">
        <w:t xml:space="preserve">electro-oxidation </w:t>
      </w:r>
      <w:r w:rsidR="00D7533F" w:rsidRPr="00AE4DFE">
        <w:fldChar w:fldCharType="begin" w:fldLock="1"/>
      </w:r>
      <w:r w:rsidR="00934ECB" w:rsidRPr="00AE4DFE">
        <w:instrText>ADDIN CSL_CITATION {"citationItems":[{"id":"ITEM-1","itemData":{"DOI":"10.3390/en13225971","ISSN":"1996-1073","abstract":"Wine lees have a great potential to obtain clean energy in the form of biogas through anaerobic digestion due to their high organic load. However, wine lees are a complex substrate and may likely give rise to instabilities leading to failure of the biological process. This work analysed the digestion of wine lees using two different approaches. First, electro-oxidation was applied as pre-treatment using boron-doped diamond-based electrodes. The voltage was 25 V and different treatment times were tested (ranging from 0.08 to 1.5 h) at 25 °C. Anaerobic digestion of wine lees was evaluated in batch tests to investigate the effect of electro-oxidation on biogas yield. Electro-oxidation exhibited a significant positive effect on biogas production increasing its value up to 330 L kg−1 of volatile solids after 1.5 h of treatment, compared to 180 L kg−1 of volatile solids measured from raw wine lees. As a second approach, the addition of biochar to the anaerobic digestion of wine lees was investigated; in the experimental conditions considered in the present study, the addition of biochar did not show any positive effect on anaerobic digestion performance.","author":[{"dropping-particle":"","family":"Arenas Sevillano","given":"Cristian Bernabé","non-dropping-particle":"","parse-names":false,"suffix":""},{"dropping-particle":"","family":"Chiappero","given":"Marco","non-dropping-particle":"","parse-names":false,"suffix":""},{"dropping-particle":"","family":"Gomez","given":"Xiomar","non-dropping-particle":"","parse-names":false,"suffix":""},{"dropping-particle":"","family":"Fiore","given":"Silvia","non-dropping-particle":"","parse-names":false,"suffix":""},{"dropping-particle":"","family":"Martínez","given":"E. Judith","non-dropping-particle":"","parse-names":false,"suffix":""}],"container-title":"Energies","id":"ITEM-1","issue":"22","issued":{"date-parts":[["2020","11","16"]]},"page":"5971","publisher":"MDPI AG","title":"Improving the anaerobic digestion of wine-industry liquid wastes: Treatment by electro-oxidation and use of biochar as an additive","type":"article-journal","volume":"13"},"uris":["http://www.mendeley.com/documents/?uuid=68f67230-83c9-3861-9300-688543e8c9f1"]}],"mendeley":{"formattedCitation":"[17]","plainTextFormattedCitation":"[17]","previouslyFormattedCitation":"[17]"},"properties":{"noteIndex":0},"schema":"https://github.com/citation-style-language/schema/raw/master/csl-citation.json"}</w:instrText>
      </w:r>
      <w:r w:rsidR="00D7533F" w:rsidRPr="00AE4DFE">
        <w:fldChar w:fldCharType="separate"/>
      </w:r>
      <w:r w:rsidR="002C4E05" w:rsidRPr="00AE4DFE">
        <w:rPr>
          <w:noProof/>
        </w:rPr>
        <w:t>[</w:t>
      </w:r>
      <w:r w:rsidR="00AE4DFE" w:rsidRPr="00AE4DFE">
        <w:rPr>
          <w:noProof/>
        </w:rPr>
        <w:t>1</w:t>
      </w:r>
      <w:r w:rsidR="008C18E8">
        <w:rPr>
          <w:noProof/>
        </w:rPr>
        <w:t>3</w:t>
      </w:r>
      <w:r w:rsidR="002C4E05" w:rsidRPr="00AE4DFE">
        <w:rPr>
          <w:noProof/>
        </w:rPr>
        <w:t>]</w:t>
      </w:r>
      <w:r w:rsidR="00D7533F" w:rsidRPr="00AE4DFE">
        <w:fldChar w:fldCharType="end"/>
      </w:r>
      <w:r w:rsidR="00204DD9" w:rsidRPr="00AE4DFE">
        <w:t>.</w:t>
      </w:r>
      <w:r w:rsidR="00204DD9" w:rsidRPr="00204DD9">
        <w:t xml:space="preserve"> </w:t>
      </w:r>
    </w:p>
    <w:p w14:paraId="04B7D445" w14:textId="60DE885F" w:rsidR="008F6943" w:rsidRDefault="00CB7025" w:rsidP="009633EE">
      <w:pPr>
        <w:jc w:val="both"/>
        <w:rPr>
          <w:lang w:val="en-US"/>
        </w:rPr>
      </w:pPr>
      <w:r>
        <w:t>Biochar (</w:t>
      </w:r>
      <w:r w:rsidR="00F20DAE" w:rsidRPr="00204DD9">
        <w:t>BC</w:t>
      </w:r>
      <w:r>
        <w:t>)</w:t>
      </w:r>
      <w:r w:rsidR="00F20DAE" w:rsidRPr="00204DD9">
        <w:t xml:space="preserve"> is the solid residue </w:t>
      </w:r>
      <w:r w:rsidR="00F20DAE">
        <w:t>produced during</w:t>
      </w:r>
      <w:r w:rsidR="00F20DAE" w:rsidRPr="00204DD9">
        <w:t xml:space="preserve"> the thermo-chemical </w:t>
      </w:r>
      <w:r w:rsidR="00F20DAE">
        <w:t>treatment</w:t>
      </w:r>
      <w:r w:rsidR="00F20DAE" w:rsidRPr="00204DD9">
        <w:t xml:space="preserve"> of biomass in absence or with limited air. As carbonaceous porous material, BC can be used </w:t>
      </w:r>
      <w:r w:rsidR="00F20DAE">
        <w:t xml:space="preserve">as adsorbent and catalyst </w:t>
      </w:r>
      <w:r w:rsidR="00F20DAE" w:rsidRPr="00204DD9">
        <w:t xml:space="preserve">in </w:t>
      </w:r>
      <w:r w:rsidR="00F20DAE">
        <w:t>many</w:t>
      </w:r>
      <w:r w:rsidR="00F20DAE" w:rsidRPr="00204DD9">
        <w:t xml:space="preserve"> environmental applications</w:t>
      </w:r>
      <w:r w:rsidR="002C4E05">
        <w:fldChar w:fldCharType="begin" w:fldLock="1"/>
      </w:r>
      <w:r w:rsidR="00A672AE">
        <w:instrText>ADDIN CSL_CITATION {"citationItems":[{"id":"ITEM-1","itemData":{"DOI":"10.1016/j.fuel.2021.122510","ISSN":"00162361","abstract":"The accelerated urbanization and industrialization worldwide has increased the pollution via toxic chemicals, thus generating environmental hazards to public health and ecosystems. As a consequence, the national authorities and scientists are paying more attention to the development and implementation of viable cost-effective detoxification solutions. Biochar has emerged as a biomass-derived material that can be produced through a variety of feedstocks and carbonization techniques. Distinct characteristics of biochar can be appropriate, cost-effective, and eco-friendly for removing a wide spectrum of inorganic and organic pollutants. This review aims to emphasize the crucial function of biochar-based materials in the abatement of toxic emerging pollutants. It covers the synthesis and applications of engineered biochars by discussing extensive research and knowledge in this area. The relationships of biochar properties with feedstock, synthesis conditions, technologies and modification methods have also been discussed. Biochars with different surface functionalities (e.g., COO−, Fe-O, etc.,) can be obtained by either varying the feedstock material (lignocellulosic or non-lignocellulosic) or by modifying it with different chemicals (e.g., metal ions, rare earth elements, surfactants) including the preparation of composites. The interaction mechanisms between biochar and various pollutants are reviewed and analyzed. The type of interactions (e.g., electrostatic, π-π stacking, hydrogen bonding) depends on the different surface functionalities of biochar. This review also illustrates that biochar and its related composites have shown remarkable properties and versatility for their effective application in adsorption, photocatalysis and oxidation processes in aqueous phase. Finally, prospective research directions and opportunity areas for biochar research are also discussed. The article provides a comprehensive review on the production, modification and environmental application of engineered biochar.","author":[{"dropping-particle":"","family":"Monga","given":"Divya","non-dropping-particle":"","parse-names":false,"suffix":""},{"dropping-particle":"","family":"Shetti","given":"Nagaraj P.","non-dropping-particle":"","parse-names":false,"suffix":""},{"dropping-particle":"","family":"Basu","given":"Soumen","non-dropping-particle":"","parse-names":false,"suffix":""},{"dropping-particle":"","family":"Raghava Reddy","given":"Kakarla","non-dropping-particle":"","parse-names":false,"suffix":""},{"dropping-particle":"","family":"Badawi","given":"Michael","non-dropping-particle":"","parse-names":false,"suffix":""},{"dropping-particle":"","family":"Bonilla-Petriciolet","given":"Adrián","non-dropping-particle":"","parse-names":false,"suffix":""},{"dropping-particle":"","family":"Aminabhavi","given":"Tejraj M.","non-dropping-particle":"","parse-names":false,"suffix":""}],"container-title":"Fuel","id":"ITEM-1","issue":"October 2021","issued":{"date-parts":[["2022"]]},"title":"Engineered biochar: A way forward to environmental remediation","type":"article-journal","volume":"311"},"uris":["http://www.mendeley.com/documents/?uuid=5923867b-8517-4ba7-9f69-312b94d823df"]},{"id":"ITEM-2","itemData":{"DOI":"10.1007/s12649-015-9459-z","ISSN":"1877-2641","author":[{"dropping-particle":"","family":"Nanda","given":"Sonil","non-dropping-particle":"","parse-names":false,"suffix":""},{"dropping-particle":"","family":"Dalai","given":"Ajay K.","non-dropping-particle":"","parse-names":false,"suffix":""},{"dropping-particle":"","family":"Berruti","given":"Franco","non-dropping-particle":"","parse-names":false,"suffix":""},{"dropping-particle":"","family":"Kozinski","given":"Janusz A.","non-dropping-particle":"","parse-names":false,"suffix":""}],"container-title":"Waste and Biomass Valorization","id":"ITEM-2","issued":{"date-parts":[["2016","4","19"]]},"page":"201-235","publisher":"Springer","title":"Biochar as an exceptional bioresource for energy, agronomy, carbon sequestration, activated carbon and specialty materials","type":"article-journal","volume":"7"},"uris":["http://www.mendeley.com/documents/?uuid=fb816b1c-90bd-3e55-b8e0-e842a7b8b9f3"]}],"mendeley":{"formattedCitation":"[28,29]","plainTextFormattedCitation":"[28,29]","previouslyFormattedCitation":"[28,29]"},"properties":{"noteIndex":0},"schema":"https://github.com/citation-style-language/schema/raw/master/csl-citation.json"}</w:instrText>
      </w:r>
      <w:r w:rsidR="002C4E05">
        <w:fldChar w:fldCharType="separate"/>
      </w:r>
      <w:r w:rsidR="0036598C" w:rsidRPr="0036598C">
        <w:rPr>
          <w:noProof/>
        </w:rPr>
        <w:t>[</w:t>
      </w:r>
      <w:r w:rsidR="00AE4DFE" w:rsidRPr="0036598C">
        <w:rPr>
          <w:noProof/>
        </w:rPr>
        <w:t>2</w:t>
      </w:r>
      <w:r w:rsidR="008C18E8">
        <w:rPr>
          <w:noProof/>
        </w:rPr>
        <w:t>4</w:t>
      </w:r>
      <w:r w:rsidR="0036598C" w:rsidRPr="008C18E8">
        <w:rPr>
          <w:noProof/>
        </w:rPr>
        <w:t>,</w:t>
      </w:r>
      <w:r w:rsidR="00AE4DFE" w:rsidRPr="008C18E8">
        <w:rPr>
          <w:noProof/>
        </w:rPr>
        <w:t>2</w:t>
      </w:r>
      <w:r w:rsidR="008C18E8" w:rsidRPr="008C18E8">
        <w:rPr>
          <w:noProof/>
        </w:rPr>
        <w:t>5</w:t>
      </w:r>
      <w:r w:rsidR="0036598C" w:rsidRPr="0036598C">
        <w:rPr>
          <w:noProof/>
        </w:rPr>
        <w:t>]</w:t>
      </w:r>
      <w:r w:rsidR="002C4E05">
        <w:fldChar w:fldCharType="end"/>
      </w:r>
      <w:r w:rsidR="00F20DAE" w:rsidRPr="00204DD9">
        <w:t xml:space="preserve">. </w:t>
      </w:r>
      <w:r w:rsidR="001A66D3">
        <w:t>BC</w:t>
      </w:r>
      <w:r w:rsidR="005F13ED">
        <w:t xml:space="preserve"> addition can improve</w:t>
      </w:r>
      <w:r w:rsidR="00204DD9" w:rsidRPr="00204DD9">
        <w:t xml:space="preserve"> the AD of </w:t>
      </w:r>
      <w:r w:rsidR="001A66D3">
        <w:t xml:space="preserve">readily </w:t>
      </w:r>
      <w:r w:rsidR="00204DD9" w:rsidRPr="00204DD9">
        <w:t xml:space="preserve">biodegradable substrates </w:t>
      </w:r>
      <w:r w:rsidR="00204DD9" w:rsidRPr="00204DD9">
        <w:fldChar w:fldCharType="begin" w:fldLock="1"/>
      </w:r>
      <w:r w:rsidR="00A672AE">
        <w:instrText>ADDIN CSL_CITATION {"citationItems":[{"id":"ITEM-1","itemData":{"DOI":"10.1177/0734242X17704716","ISSN":"0734-242X","abstract":"A modified version of an in-situ CO2 removal process was applied during anaerobic digestion of food waste with two types of walnut shell biochar at bench scale under batch operating mode. Compared with the coarse walnut shell biochar, the fine walnut shell biochar has a higher ash content (43 vs. 36 wt%) and higher concentrations of calcium (31 vs. 19 wt% of ash), magnesium (8.4 vs. 5.6 wt% of ash) and sodium (23.4 vs. 0.3 wt% of ash), but a lower potassium concentration (0.2 vs. 40% wt% of ash). The 0.96–3.83 g biochar (g VSadded)-1 fine walnut shell biochar amended digesters produced biogas with 77.5%–98.1% CH4 content by removing 40%–96% of the CO2 compared with the control digesters at mesophilic and thermophilic temperature conditions. In a direct comparison at 1.83 g biochar (g VSadded)-1, the fine walnut shell biochar amended digesters (85.7% CH4 content and 61% CO2 removal) outperformed the coarse walnut shell biochar amended digesters (78.9% CH4 content and 51% CO2 removal). Biochar addition also...","author":[{"dropping-particle":"","family":"Linville","given":"J.L.","non-dropping-particle":"","parse-names":false,"suffix":""},{"dropping-particle":"","family":"Shen","given":"Y.","non-dropping-particle":"","parse-names":false,"suffix":""},{"dropping-particle":"","family":"Ignacio-de Leon","given":"P.A.","non-dropping-particle":"","parse-names":false,"suffix":""},{"dropping-particle":"","family":"Schoene","given":"R.P.","non-dropping-particle":"","parse-names":false,"suffix":""},{"dropping-particle":"","family":"Urgun-Demirtas","given":"M.","non-dropping-particle":"","parse-names":false,"suffix":""}],"container-title":"Waste Management &amp; Research","id":"ITEM-1","issue":"6","issued":{"date-parts":[["2017","6","10"]]},"page":"669-679","title":"In-situ biogas upgrading during anaerobic digestion of food waste amended with walnut shell biochar at bench scale","type":"article-journal","volume":"35"},"uris":["http://www.mendeley.com/documents/?uuid=aa1106cc-25be-4d8c-8140-3df5af823acd"]},{"id":"ITEM-2","itemData":{"DOI":"10.1016/j.biortech.2016.12.060","ISBN":"09608524","ISSN":"18732976","abstract":"Acid-buffering of VCBC and VC was evaluated using 4 VFAs, and their application on anaerobic digestion of CM and KW was investigated. Results indicated acid-buffering capacity of VCBC to acetic, propionic, butyric, and valeric acid was 2.5, 1.1, 1.9 and 1.6-fold higher comparing with VC. CM digestion was not initiated at higher organic loading of 50 g TS/kg, while it worked well with 5.0% VCBC or VC. KW was not digested even though VC or VCBC was increased to 15% and 20%. However, KW digestion can be alleviated with increasing VCBC or VC proportion, in which the alleviation by VCBC was better than VC. Average VFAs concentration during CM digestion with VC was 4077.7 mg/L comparing with 2835.8 mg/L of VCBC, and biogas release was delayed for 10-days accompanying rapid pH decrease in CM digestion with VC, which reflected acid-buffering of biochar played a crucial role on improving anaerobic digestion.","author":[{"dropping-particle":"","family":"Wang","given":"Dou","non-dropping-particle":"","parse-names":false,"suffix":""},{"dropping-particle":"","family":"Ai","given":"Jing","non-dropping-particle":"","parse-names":false,"suffix":""},{"dropping-particle":"","family":"Shen","given":"Fei","non-dropping-particle":"","parse-names":false,"suffix":""},{"dropping-particle":"","family":"Yang","given":"Gang","non-dropping-particle":"","parse-names":false,"suffix":""},{"dropping-particle":"","family":"Zhang","given":"Yanzong","non-dropping-particle":"","parse-names":false,"suffix":""},{"dropping-particle":"","family":"Deng","given":"Shihuai","non-dropping-particle":"","parse-names":false,"suffix":""},{"dropping-particle":"","family":"Zhang","given":"Jing","non-dropping-particle":"","parse-names":false,"suffix":""},{"dropping-particle":"","family":"Zeng","given":"Yongmei","non-dropping-particle":"","parse-names":false,"suffix":""},{"dropping-particle":"","family":"Song","given":"Chun","non-dropping-particle":"","parse-names":false,"suffix":""}],"container-title":"Bioresource Technology","id":"ITEM-2","issued":{"date-parts":[["2017"]]},"page":"286-296","publisher":"Elsevier Ltd","title":"Improving anaerobic digestion of easy-acidification substrates by promoting buffering capacity using biochar derived from vermicompost","type":"article-journal","volume":"227"},"uris":["http://www.mendeley.com/documents/?uuid=14036034-e410-41e9-8fbf-783c58cae521"]},{"id":"ITEM-3","itemData":{"DOI":"10.1016/j.biortech.2017.11.002","abstract":"Batch experiments were conducted using biochar (BC) to promote stable and efficient methane production from thermophilic co-digestion of food waste (FW) and waste activated sludge (WAS) at feedstock/seed sludge (F/S) ratios of 0.25, 0.75, 1.5, 2.25, and 3. The results showed that the presence of BC dramatically shortened the lag time of methane production and increased the methane production rate with increased organic loading. The higher buffer capacity and large specific surface area of BC promoted microorganism growth and adaption to VFAs accumulation. Additionally, the electron exchange in syntrophic oxidation of butyrate and acetate as intermediate products was significantly facilitated by BC possibly due to the selective succession of bacteria and methanogens which may have participated in direct interspecies electron transfer, in contrast with the control group with low-efficient electron ferried between syntrophic oxidizers and methanogens using hydrogen as the electron carrier.","author":[{"dropping-particle":"","family":"Li","given":"Q.","non-dropping-particle":"","parse-names":false,"suffix":""},{"dropping-particle":"","family":"Xu","given":"M.","non-dropping-particle":"","parse-names":false,"suffix":""},{"dropping-particle":"","family":"Wang","given":"G.","non-dropping-particle":"","parse-names":false,"suffix":""},{"dropping-particle":"","family":"Chen","given":"R.","non-dropping-particle":"","parse-names":false,"suffix":""},{"dropping-particle":"","family":"Qiao","given":"W.","non-dropping-particle":"","parse-names":false,"suffix":""},{"dropping-particle":"","family":"Wang","given":"X.","non-dropping-particle":"","parse-names":false,"suffix":""}],"container-title":"Bioresource Technology","id":"ITEM-3","issued":{"date-parts":[["2018"]]},"page":"1009-1016","title":"Biochar assisted thermophilic co-digestion of food waste and waste activated sludge under high feedstock to seed sludge ratio in batch experiment","type":"article-journal","volume":"249"},"uris":["http://www.mendeley.com/documents/?uuid=cc67b666-8c28-3bb6-93c2-3c0c19f59966"]}],"mendeley":{"formattedCitation":"[30–32]","plainTextFormattedCitation":"[30–32]","previouslyFormattedCitation":"[30–32]"},"properties":{"noteIndex":0},"schema":"https://github.com/citation-style-language/schema/raw/master/csl-citation.json"}</w:instrText>
      </w:r>
      <w:r w:rsidR="00204DD9" w:rsidRPr="00204DD9">
        <w:fldChar w:fldCharType="separate"/>
      </w:r>
      <w:r w:rsidR="0036598C" w:rsidRPr="0036598C">
        <w:rPr>
          <w:noProof/>
        </w:rPr>
        <w:t>[</w:t>
      </w:r>
      <w:r w:rsidR="00AE4DFE">
        <w:rPr>
          <w:noProof/>
        </w:rPr>
        <w:t>2</w:t>
      </w:r>
      <w:r w:rsidR="008C18E8">
        <w:rPr>
          <w:noProof/>
        </w:rPr>
        <w:t>6</w:t>
      </w:r>
      <w:r w:rsidR="00AE4DFE">
        <w:rPr>
          <w:noProof/>
        </w:rPr>
        <w:t>-2</w:t>
      </w:r>
      <w:r w:rsidR="008C18E8">
        <w:rPr>
          <w:noProof/>
        </w:rPr>
        <w:t>8</w:t>
      </w:r>
      <w:r w:rsidR="0036598C" w:rsidRPr="0036598C">
        <w:rPr>
          <w:noProof/>
        </w:rPr>
        <w:t>]</w:t>
      </w:r>
      <w:r w:rsidR="00204DD9" w:rsidRPr="00204DD9">
        <w:fldChar w:fldCharType="end"/>
      </w:r>
      <w:r w:rsidR="00204DD9" w:rsidRPr="00204DD9">
        <w:t xml:space="preserve"> </w:t>
      </w:r>
      <w:r w:rsidR="001A66D3">
        <w:t xml:space="preserve">also in presence of </w:t>
      </w:r>
      <w:r w:rsidR="00204DD9" w:rsidRPr="00204DD9">
        <w:t xml:space="preserve">inhibitory substrates </w:t>
      </w:r>
      <w:r w:rsidR="00204DD9" w:rsidRPr="00204DD9">
        <w:fldChar w:fldCharType="begin" w:fldLock="1"/>
      </w:r>
      <w:r w:rsidR="00A672AE">
        <w:instrText>ADDIN CSL_CITATION {"citationItems":[{"id":"ITEM-1","itemData":{"DOI":"10.1016/j.bej.2018.06.010","abstract":"In this study, the effects on process performance and changes in microbial populations with the addition of biochar to the anaerobic digestion of sludge and orange peels were evaluated. Biochar had a positive influence in batch digestions, leading to a decrease in the lag phase and an increase in methane yields; this was even more evident for citrus peel wastes, which reached an increase of approximately 33% when 10 g L of biochar was added and 56% when 30 g L was added. Particle size analysis performed for the experiments shows greater surface area available in biochar systems for biomass immobilization. Analysis of the microbial communities by means of 16S rRNA gene pyrosequencing shows that the biochar addition favoured the electro-active microorganisms consortia creating a synthrophic metabolism between eubacterial and archaeal populations, which resulted in an improvement of the anaerobic digestion performance. The codigestion of the mixture under a semicontinuous regimen showed an improvement in methane yields of approximately 60% and at hydraulic retention times of 30–20 days (reaching methane production values above 500 L CH kg VS at an OLR of 1.49 kg VS m d ). The enhancement observe in biochar supplemented fermentations may be explained by the adsorption of inhibitors and the relatively high surface area favoured the adhesion and growth of microorganisms. −1 −1 −1 −3 −1 4","author":[{"dropping-particle":"","family":"Martínez","given":"E.J.","non-dropping-particle":"","parse-names":false,"suffix":""},{"dropping-particle":"","family":"Rosas","given":"J.G.","non-dropping-particle":"","parse-names":false,"suffix":""},{"dropping-particle":"","family":"Sotres","given":"A.","non-dropping-particle":"","parse-names":false,"suffix":""},{"dropping-particle":"","family":"Moran","given":"A.","non-dropping-particle":"","parse-names":false,"suffix":""},{"dropping-particle":"","family":"Cara","given":"J.","non-dropping-particle":"","parse-names":false,"suffix":""},{"dropping-particle":"","family":"Sánchez","given":"M.E.","non-dropping-particle":"","parse-names":false,"suffix":""},{"dropping-particle":"","family":"Gómez","given":"X.","non-dropping-particle":"","parse-names":false,"suffix":""}],"container-title":"Biochemical Engineering Journal","id":"ITEM-1","issued":{"date-parts":[["2018"]]},"page":"314-325","title":"Codigestion of sludge and citrus peel wastes: Evaluating the effect of biochar addition on microbial communities","type":"article-journal","volume":"137"},"uris":["http://www.mendeley.com/documents/?uuid=4f881ca2-c263-34ba-aab3-eeea69a1d670"]},{"id":"ITEM-2","itemData":{"DOI":"10.1016/j.biortech.2016.04.106","ISSN":"18732976","abstract":"In this study, the impact of different types of biochar and biochar ratios on the anaerobic digestion of citrus peel waste was investigated. Citrus peel has an inhibitory effect on anaerobic digestion. The presence of biochar had two effects: a reduction in the length of the lag phase and greater production of methane relative to citrus peel waste only incubations. The microbial lag phases decreased with increase in citrus peel to biochar ratios, with 2:1 having the longest lag phase of 9.4 days and 1:3, the shortest, with the value of 7.5 days. The cumulative methane production in incubations containing biochar and citrus peel ranged from 163.9 to 186.8 ml CH4g VS-1, while citrus peel only produced 165.9 ml CH4g VS-1. Examination of the biochar material revealed colonies of putative methanogens. The synergy of d-limonene adsorption and microbial immobilization by biochar appears to improve the performance of anaerobic digestion.","author":[{"dropping-particle":"","family":"Fagbohungbe","given":"Michael O.","non-dropping-particle":"","parse-names":false,"suffix":""},{"dropping-particle":"","family":"Herbert","given":"Ben M.J.","non-dropping-particle":"","parse-names":false,"suffix":""},{"dropping-particle":"","family":"Hurst","given":"Lois","non-dropping-particle":"","parse-names":false,"suffix":""},{"dropping-particle":"","family":"Li","given":"Hong","non-dropping-particle":"","parse-names":false,"suffix":""},{"dropping-particle":"","family":"Usmani","given":"Shams Q.","non-dropping-particle":"","parse-names":false,"suffix":""},{"dropping-particle":"","family":"Semple","given":"Kirk T.","non-dropping-particle":"","parse-names":false,"suffix":""}],"container-title":"Bioresource Technology","id":"ITEM-2","issued":{"date-parts":[["2016"]]},"page":"142-149","publisher":"Elsevier Ltd","title":"Impact of biochar on the anaerobic digestion of citrus peel waste","type":"article-journal","volume":"216"},"uris":["http://www.mendeley.com/documents/?uuid=cb5ed29a-1f11-479c-9e88-16691460b6e6"]}],"mendeley":{"formattedCitation":"[33,34]","plainTextFormattedCitation":"[33,34]","previouslyFormattedCitation":"[33,34]"},"properties":{"noteIndex":0},"schema":"https://github.com/citation-style-language/schema/raw/master/csl-citation.json"}</w:instrText>
      </w:r>
      <w:r w:rsidR="00204DD9" w:rsidRPr="00204DD9">
        <w:fldChar w:fldCharType="separate"/>
      </w:r>
      <w:r w:rsidR="0036598C" w:rsidRPr="0036598C">
        <w:rPr>
          <w:noProof/>
        </w:rPr>
        <w:t>[</w:t>
      </w:r>
      <w:r w:rsidR="008C18E8">
        <w:rPr>
          <w:noProof/>
        </w:rPr>
        <w:t>29,</w:t>
      </w:r>
      <w:r w:rsidR="00AE4DFE" w:rsidRPr="0036598C">
        <w:rPr>
          <w:noProof/>
        </w:rPr>
        <w:t>3</w:t>
      </w:r>
      <w:r w:rsidR="00AE4DFE">
        <w:rPr>
          <w:noProof/>
        </w:rPr>
        <w:t>0</w:t>
      </w:r>
      <w:r w:rsidR="0036598C" w:rsidRPr="0036598C">
        <w:rPr>
          <w:noProof/>
        </w:rPr>
        <w:t>]</w:t>
      </w:r>
      <w:r w:rsidR="00204DD9" w:rsidRPr="00204DD9">
        <w:fldChar w:fldCharType="end"/>
      </w:r>
      <w:r w:rsidR="00DC2C03">
        <w:t>.</w:t>
      </w:r>
      <w:r w:rsidR="00204DD9" w:rsidRPr="00204DD9">
        <w:t xml:space="preserve"> </w:t>
      </w:r>
      <w:r>
        <w:t>BC</w:t>
      </w:r>
      <w:r w:rsidR="00E162B9">
        <w:t xml:space="preserve"> </w:t>
      </w:r>
      <w:r w:rsidR="00F20DAE">
        <w:t>has been</w:t>
      </w:r>
      <w:r w:rsidR="00E162B9">
        <w:t xml:space="preserve"> reported to increase the</w:t>
      </w:r>
      <w:r w:rsidR="00204DD9" w:rsidRPr="00204DD9">
        <w:t xml:space="preserve"> buffer capacity of AD system, </w:t>
      </w:r>
      <w:r w:rsidR="003801BD">
        <w:t xml:space="preserve">act as biomass support, and </w:t>
      </w:r>
      <w:r w:rsidR="00204DD9" w:rsidRPr="00204DD9">
        <w:t>accelerat</w:t>
      </w:r>
      <w:r w:rsidR="003801BD">
        <w:t>e</w:t>
      </w:r>
      <w:r w:rsidR="00204DD9" w:rsidRPr="00204DD9">
        <w:t xml:space="preserve"> the syntrophic degradation of </w:t>
      </w:r>
      <w:r w:rsidR="003801BD">
        <w:t>organic acids</w:t>
      </w:r>
      <w:r w:rsidR="00204DD9" w:rsidRPr="00204DD9">
        <w:t xml:space="preserve"> </w:t>
      </w:r>
      <w:r w:rsidR="00204DD9" w:rsidRPr="00204DD9">
        <w:fldChar w:fldCharType="begin" w:fldLock="1"/>
      </w:r>
      <w:r w:rsidR="00A672AE">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35]","plainTextFormattedCitation":"[35]","previouslyFormattedCitation":"[35]"},"properties":{"noteIndex":0},"schema":"https://github.com/citation-style-language/schema/raw/master/csl-citation.json"}</w:instrText>
      </w:r>
      <w:r w:rsidR="00204DD9" w:rsidRPr="00204DD9">
        <w:fldChar w:fldCharType="separate"/>
      </w:r>
      <w:r w:rsidR="0036598C" w:rsidRPr="0036598C">
        <w:rPr>
          <w:noProof/>
        </w:rPr>
        <w:t>[</w:t>
      </w:r>
      <w:r w:rsidR="00AE4DFE" w:rsidRPr="0036598C">
        <w:rPr>
          <w:noProof/>
        </w:rPr>
        <w:t>3</w:t>
      </w:r>
      <w:r w:rsidR="008C18E8">
        <w:rPr>
          <w:noProof/>
        </w:rPr>
        <w:t>1</w:t>
      </w:r>
      <w:r w:rsidR="0036598C" w:rsidRPr="0036598C">
        <w:rPr>
          <w:noProof/>
        </w:rPr>
        <w:t>]</w:t>
      </w:r>
      <w:r w:rsidR="00204DD9" w:rsidRPr="00204DD9">
        <w:fldChar w:fldCharType="end"/>
      </w:r>
      <w:r w:rsidR="00204DD9" w:rsidRPr="00204DD9">
        <w:t xml:space="preserve">. </w:t>
      </w:r>
      <w:r w:rsidR="006E470E" w:rsidRPr="00204DD9">
        <w:t xml:space="preserve">BC </w:t>
      </w:r>
      <w:r w:rsidR="001A66D3">
        <w:t>also</w:t>
      </w:r>
      <w:r w:rsidR="006E470E" w:rsidRPr="00204DD9">
        <w:t xml:space="preserve"> enhance</w:t>
      </w:r>
      <w:r w:rsidR="00BD3311">
        <w:t>s</w:t>
      </w:r>
      <w:r w:rsidR="006E470E" w:rsidRPr="00204DD9">
        <w:t xml:space="preserve"> digestate quality as soil improver </w:t>
      </w:r>
      <w:r w:rsidR="006E470E" w:rsidRPr="00204DD9">
        <w:fldChar w:fldCharType="begin" w:fldLock="1"/>
      </w:r>
      <w:r w:rsidR="00A672AE">
        <w:instrText>ADDIN CSL_CITATION {"citationItems":[{"id":"ITEM-1","itemData":{"DOI":"10.1016/j.wasman.2016.11.028","ISBN":"0956-053X","ISSN":"18792456","PMID":"27923546","abstract":"Biochar, like most other adsorbents, is a carbonaceous material, which is formed from the combustion of plant materials, in low-zero oxygen conditions and results in a material, which has the capacity to sorb chemicals onto its surfaces. Currently, research is being carried out to investigate the relevance of biochar in improving the soil ecosystem, digestate quality and most recently the anaerobic digestion process. Anaerobic digestion (AD) of organic substrates provides both a sustainable source of energy and a digestate with the potential to enhance plant growth and soil health. In order to ensure that these benefits are realised, the anaerobic digestion system must be optimized for process stability and high nutrient retention capacity in the digestate produced. Substrate-induced inhibition is a major issue, which can disrupt the stable functioning of the AD system reducing microbial breakdown of the organic waste and formation of methane, which in turn reduces energy output. Likewise, the spreading of digestate on land can often result in nutrient loss, surface runoff and leaching. This review will examine substrate inhibition and their impact on anaerobic digestion, nutrient leaching and their environmental implications, the properties and functionality of biochar material in counteracting these challenges.","author":[{"dropping-particle":"","family":"Fagbohungbe","given":"Michael O.","non-dropping-particle":"","parse-names":false,"suffix":""},{"dropping-particle":"","family":"Herbert","given":"Ben M.J.","non-dropping-particle":"","parse-names":false,"suffix":""},{"dropping-particle":"","family":"Hurst","given":"Lois","non-dropping-particle":"","parse-names":false,"suffix":""},{"dropping-particle":"","family":"Ibeto","given":"Cynthia N.","non-dropping-particle":"","parse-names":false,"suffix":""},{"dropping-particle":"","family":"Li","given":"Hong","non-dropping-particle":"","parse-names":false,"suffix":""},{"dropping-particle":"","family":"Usmani","given":"Shams Q.","non-dropping-particle":"","parse-names":false,"suffix":""},{"dropping-particle":"","family":"Semple","given":"Kirk T.","non-dropping-particle":"","parse-names":false,"suffix":""}],"container-title":"Waste Management","id":"ITEM-1","issued":{"date-parts":[["2017"]]},"page":"236-249","publisher":"Elsevier Ltd","title":"The challenges of anaerobic digestion and the role of biochar in optimizing anaerobic digestion","type":"article-journal","volume":"61"},"uris":["http://www.mendeley.com/documents/?uuid=c6bbe996-7175-41dc-b035-fee1b16c6185"]}],"mendeley":{"formattedCitation":"[36]","plainTextFormattedCitation":"[36]","previouslyFormattedCitation":"[36]"},"properties":{"noteIndex":0},"schema":"https://github.com/citation-style-language/schema/raw/master/csl-citation.json"}</w:instrText>
      </w:r>
      <w:r w:rsidR="006E470E" w:rsidRPr="00204DD9">
        <w:fldChar w:fldCharType="separate"/>
      </w:r>
      <w:r w:rsidR="0036598C" w:rsidRPr="0036598C">
        <w:rPr>
          <w:noProof/>
        </w:rPr>
        <w:t>[</w:t>
      </w:r>
      <w:r w:rsidR="00AE4DFE" w:rsidRPr="0036598C">
        <w:rPr>
          <w:noProof/>
        </w:rPr>
        <w:t>3</w:t>
      </w:r>
      <w:r w:rsidR="008C18E8">
        <w:rPr>
          <w:noProof/>
        </w:rPr>
        <w:t>2</w:t>
      </w:r>
      <w:r w:rsidR="0036598C" w:rsidRPr="0036598C">
        <w:rPr>
          <w:noProof/>
        </w:rPr>
        <w:t>]</w:t>
      </w:r>
      <w:r w:rsidR="006E470E" w:rsidRPr="00204DD9">
        <w:fldChar w:fldCharType="end"/>
      </w:r>
      <w:r w:rsidR="006E470E" w:rsidRPr="00204DD9">
        <w:t xml:space="preserve">. </w:t>
      </w:r>
      <w:r w:rsidR="00BD3311">
        <w:t>T</w:t>
      </w:r>
      <w:r w:rsidR="00204DD9" w:rsidRPr="00204DD9">
        <w:t xml:space="preserve">o </w:t>
      </w:r>
      <w:r>
        <w:t xml:space="preserve">our knowledge, </w:t>
      </w:r>
      <w:r w:rsidR="00204DD9" w:rsidRPr="00204DD9">
        <w:t xml:space="preserve">the supplementation of BC to </w:t>
      </w:r>
      <w:r>
        <w:t xml:space="preserve">the </w:t>
      </w:r>
      <w:r w:rsidR="00204DD9" w:rsidRPr="00204DD9">
        <w:t xml:space="preserve">AD of </w:t>
      </w:r>
      <w:r w:rsidR="00AF653C">
        <w:t>WL</w:t>
      </w:r>
      <w:r w:rsidR="004905FF">
        <w:t xml:space="preserve"> without any pre-treatment</w:t>
      </w:r>
      <w:r w:rsidR="00204DD9" w:rsidRPr="00204DD9">
        <w:t xml:space="preserve"> has </w:t>
      </w:r>
      <w:r w:rsidR="00BD3311">
        <w:t>been poorly explored</w:t>
      </w:r>
      <w:r w:rsidR="001F2DF4">
        <w:t xml:space="preserve">, with only one study available </w:t>
      </w:r>
      <w:r w:rsidR="00AF3286">
        <w:fldChar w:fldCharType="begin" w:fldLock="1"/>
      </w:r>
      <w:r w:rsidR="00934ECB">
        <w:instrText>ADDIN CSL_CITATION {"citationItems":[{"id":"ITEM-1","itemData":{"DOI":"10.3390/en13225971","ISSN":"1996-1073","abstract":"Wine lees have a great potential to obtain clean energy in the form of biogas through anaerobic digestion due to their high organic load. However, wine lees are a complex substrate and may likely give rise to instabilities leading to failure of the biological process. This work analysed the digestion of wine lees using two different approaches. First, electro-oxidation was applied as pre-treatment using boron-doped diamond-based electrodes. The voltage was 25 V and different treatment times were tested (ranging from 0.08 to 1.5 h) at 25 °C. Anaerobic digestion of wine lees was evaluated in batch tests to investigate the effect of electro-oxidation on biogas yield. Electro-oxidation exhibited a significant positive effect on biogas production increasing its value up to 330 L kg−1 of volatile solids after 1.5 h of treatment, compared to 180 L kg−1 of volatile solids measured from raw wine lees. As a second approach, the addition of biochar to the anaerobic digestion of wine lees was investigated; in the experimental conditions considered in the present study, the addition of biochar did not show any positive effect on anaerobic digestion performance.","author":[{"dropping-particle":"","family":"Arenas Sevillano","given":"Cristian Bernabé","non-dropping-particle":"","parse-names":false,"suffix":""},{"dropping-particle":"","family":"Chiappero","given":"Marco","non-dropping-particle":"","parse-names":false,"suffix":""},{"dropping-particle":"","family":"Gomez","given":"Xiomar","non-dropping-particle":"","parse-names":false,"suffix":""},{"dropping-particle":"","family":"Fiore","given":"Silvia","non-dropping-particle":"","parse-names":false,"suffix":""},{"dropping-particle":"","family":"Martínez","given":"E. Judith","non-dropping-particle":"","parse-names":false,"suffix":""}],"container-title":"Energies","id":"ITEM-1","issue":"22","issued":{"date-parts":[["2020","11","16"]]},"page":"5971","publisher":"MDPI AG","title":"Improving the anaerobic digestion of wine-industry liquid wastes: Treatment by electro-oxidation and use of biochar as an additive","type":"article-journal","volume":"13"},"uris":["http://www.mendeley.com/documents/?uuid=68f67230-83c9-3861-9300-688543e8c9f1"]}],"mendeley":{"formattedCitation":"[17]","plainTextFormattedCitation":"[17]","previouslyFormattedCitation":"[17]"},"properties":{"noteIndex":0},"schema":"https://github.com/citation-style-language/schema/raw/master/csl-citation.json"}</w:instrText>
      </w:r>
      <w:r w:rsidR="00AF3286">
        <w:fldChar w:fldCharType="separate"/>
      </w:r>
      <w:r w:rsidR="002C4E05" w:rsidRPr="002C4E05">
        <w:rPr>
          <w:noProof/>
        </w:rPr>
        <w:t>[</w:t>
      </w:r>
      <w:r w:rsidR="008C18E8" w:rsidRPr="008C18E8">
        <w:rPr>
          <w:noProof/>
        </w:rPr>
        <w:t>13</w:t>
      </w:r>
      <w:r w:rsidR="002C4E05" w:rsidRPr="002C4E05">
        <w:rPr>
          <w:noProof/>
        </w:rPr>
        <w:t>]</w:t>
      </w:r>
      <w:r w:rsidR="00AF3286">
        <w:fldChar w:fldCharType="end"/>
      </w:r>
      <w:r>
        <w:t xml:space="preserve">. However, the existing literature related to the </w:t>
      </w:r>
      <w:r w:rsidR="00CB7A07">
        <w:t xml:space="preserve">analysis of </w:t>
      </w:r>
      <w:r w:rsidR="00204DD9" w:rsidRPr="00204DD9">
        <w:t>BC</w:t>
      </w:r>
      <w:r w:rsidR="00797792">
        <w:t xml:space="preserve"> role</w:t>
      </w:r>
      <w:r w:rsidR="00204DD9" w:rsidRPr="00204DD9">
        <w:t xml:space="preserve"> </w:t>
      </w:r>
      <w:r w:rsidR="00CB7A07">
        <w:t>in</w:t>
      </w:r>
      <w:r>
        <w:t xml:space="preserve"> the AD of other substrates </w:t>
      </w:r>
      <w:r w:rsidR="00B91A6A">
        <w:fldChar w:fldCharType="begin" w:fldLock="1"/>
      </w:r>
      <w:r w:rsidR="00A672AE">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35]","plainTextFormattedCitation":"[35]","previouslyFormattedCitation":"[35]"},"properties":{"noteIndex":0},"schema":"https://github.com/citation-style-language/schema/raw/master/csl-citation.json"}</w:instrText>
      </w:r>
      <w:r w:rsidR="00B91A6A">
        <w:fldChar w:fldCharType="separate"/>
      </w:r>
      <w:r w:rsidR="0036598C" w:rsidRPr="0036598C">
        <w:rPr>
          <w:noProof/>
        </w:rPr>
        <w:t>[</w:t>
      </w:r>
      <w:r w:rsidR="00AE4DFE" w:rsidRPr="0036598C">
        <w:rPr>
          <w:noProof/>
        </w:rPr>
        <w:t>3</w:t>
      </w:r>
      <w:r w:rsidR="008C18E8">
        <w:rPr>
          <w:noProof/>
        </w:rPr>
        <w:t>3</w:t>
      </w:r>
      <w:r w:rsidR="0036598C" w:rsidRPr="0036598C">
        <w:rPr>
          <w:noProof/>
        </w:rPr>
        <w:t>]</w:t>
      </w:r>
      <w:r w:rsidR="00B91A6A">
        <w:fldChar w:fldCharType="end"/>
      </w:r>
      <w:r>
        <w:t xml:space="preserve"> suggests that BC addition to WL </w:t>
      </w:r>
      <w:r w:rsidR="00BD3311">
        <w:t>may</w:t>
      </w:r>
      <w:r w:rsidR="00204DD9" w:rsidRPr="00204DD9">
        <w:t xml:space="preserve"> </w:t>
      </w:r>
      <w:r w:rsidR="00A26AE1" w:rsidRPr="00204DD9">
        <w:t>relieve</w:t>
      </w:r>
      <w:r w:rsidR="00204DD9" w:rsidRPr="00204DD9">
        <w:t xml:space="preserve"> </w:t>
      </w:r>
      <w:r w:rsidR="00BD3311">
        <w:t>organic acids</w:t>
      </w:r>
      <w:r w:rsidR="00A26AE1">
        <w:t>’</w:t>
      </w:r>
      <w:r w:rsidR="00BD3311">
        <w:t xml:space="preserve"> </w:t>
      </w:r>
      <w:r w:rsidR="00204DD9" w:rsidRPr="00204DD9">
        <w:t xml:space="preserve">stress </w:t>
      </w:r>
      <w:r>
        <w:t>and</w:t>
      </w:r>
      <w:r w:rsidR="00204DD9" w:rsidRPr="00204DD9">
        <w:t xml:space="preserve"> mitigat</w:t>
      </w:r>
      <w:r w:rsidR="00BD3311">
        <w:t>e</w:t>
      </w:r>
      <w:r w:rsidR="00204DD9" w:rsidRPr="00204DD9">
        <w:t xml:space="preserve"> inhibition </w:t>
      </w:r>
      <w:r w:rsidR="00BD3311">
        <w:t>phenomena</w:t>
      </w:r>
      <w:r w:rsidR="00204DD9" w:rsidRPr="00204DD9">
        <w:t xml:space="preserve">. </w:t>
      </w:r>
      <w:r>
        <w:rPr>
          <w:lang w:val="en-US"/>
        </w:rPr>
        <w:t xml:space="preserve">The </w:t>
      </w:r>
      <w:r w:rsidR="001C7583">
        <w:rPr>
          <w:lang w:val="en-US"/>
        </w:rPr>
        <w:t xml:space="preserve">overall </w:t>
      </w:r>
      <w:r>
        <w:rPr>
          <w:lang w:val="en-US"/>
        </w:rPr>
        <w:t xml:space="preserve">novelty of this study consists in the investigation of the </w:t>
      </w:r>
      <w:r w:rsidR="00FC5219">
        <w:rPr>
          <w:lang w:val="en-US"/>
        </w:rPr>
        <w:t>AD of WL</w:t>
      </w:r>
      <w:r w:rsidR="001C7583">
        <w:rPr>
          <w:lang w:val="en-US"/>
        </w:rPr>
        <w:t xml:space="preserve"> as single substrate</w:t>
      </w:r>
      <w:r w:rsidR="00CB7A07">
        <w:rPr>
          <w:lang w:val="en-US"/>
        </w:rPr>
        <w:t xml:space="preserve"> in mesophilic conditions (37 °C)</w:t>
      </w:r>
      <w:r w:rsidR="004C0FB8">
        <w:rPr>
          <w:lang w:val="en-US"/>
        </w:rPr>
        <w:t xml:space="preserve"> focusing on the control of methanogenesis and </w:t>
      </w:r>
      <w:r w:rsidR="00615054">
        <w:rPr>
          <w:lang w:val="en-US"/>
        </w:rPr>
        <w:t xml:space="preserve">on the limitation of </w:t>
      </w:r>
      <w:r w:rsidR="004C0FB8">
        <w:rPr>
          <w:lang w:val="en-US"/>
        </w:rPr>
        <w:t>inhibition phenomena</w:t>
      </w:r>
      <w:r w:rsidR="00615054">
        <w:rPr>
          <w:lang w:val="en-US"/>
        </w:rPr>
        <w:t>.</w:t>
      </w:r>
      <w:r w:rsidR="004C0FB8">
        <w:rPr>
          <w:lang w:val="en-US"/>
        </w:rPr>
        <w:t xml:space="preserve"> </w:t>
      </w:r>
      <w:r w:rsidR="001C7583">
        <w:rPr>
          <w:lang w:val="en-US"/>
        </w:rPr>
        <w:t>Specifically, t</w:t>
      </w:r>
      <w:r w:rsidR="0008370C">
        <w:rPr>
          <w:lang w:val="en-US"/>
        </w:rPr>
        <w:t xml:space="preserve">his study had two main </w:t>
      </w:r>
      <w:r w:rsidR="001C7583">
        <w:rPr>
          <w:lang w:val="en-US"/>
        </w:rPr>
        <w:t>novelties and objectives</w:t>
      </w:r>
      <w:r w:rsidR="0008370C">
        <w:rPr>
          <w:lang w:val="en-US"/>
        </w:rPr>
        <w:t xml:space="preserve">: </w:t>
      </w:r>
      <w:r w:rsidR="009633EE">
        <w:rPr>
          <w:lang w:val="en-US"/>
        </w:rPr>
        <w:t>1. I</w:t>
      </w:r>
      <w:r w:rsidR="0008370C" w:rsidRPr="0008370C">
        <w:rPr>
          <w:lang w:val="en-US"/>
        </w:rPr>
        <w:t>nvestigat</w:t>
      </w:r>
      <w:r w:rsidR="00797792">
        <w:rPr>
          <w:lang w:val="en-US"/>
        </w:rPr>
        <w:t>ing</w:t>
      </w:r>
      <w:r w:rsidR="0008370C" w:rsidRPr="0008370C">
        <w:rPr>
          <w:lang w:val="en-US"/>
        </w:rPr>
        <w:t xml:space="preserve"> </w:t>
      </w:r>
      <w:r w:rsidR="00A26AE1">
        <w:rPr>
          <w:lang w:val="en-US"/>
        </w:rPr>
        <w:t>if</w:t>
      </w:r>
      <w:r w:rsidR="0008370C" w:rsidRPr="0008370C">
        <w:rPr>
          <w:lang w:val="en-US"/>
        </w:rPr>
        <w:t xml:space="preserve"> AD constitutes a valid technology to treat WL: </w:t>
      </w:r>
      <w:r w:rsidR="00AF653C">
        <w:rPr>
          <w:lang w:val="en-US"/>
        </w:rPr>
        <w:t>three</w:t>
      </w:r>
      <w:r w:rsidR="00AF653C" w:rsidRPr="00AF653C">
        <w:rPr>
          <w:lang w:val="en-US"/>
        </w:rPr>
        <w:t xml:space="preserve"> </w:t>
      </w:r>
      <w:r w:rsidR="00615054" w:rsidRPr="0008370C">
        <w:rPr>
          <w:lang w:val="en-US"/>
        </w:rPr>
        <w:t xml:space="preserve">WL samples, collected in different phases of </w:t>
      </w:r>
      <w:r w:rsidR="0008370C" w:rsidRPr="0008370C">
        <w:rPr>
          <w:lang w:val="en-US"/>
        </w:rPr>
        <w:t>red</w:t>
      </w:r>
      <w:r w:rsidR="00615054" w:rsidRPr="0008370C">
        <w:rPr>
          <w:lang w:val="en-US"/>
        </w:rPr>
        <w:t xml:space="preserve"> wine-making fermentation (1, </w:t>
      </w:r>
      <w:r w:rsidR="0008370C" w:rsidRPr="0008370C">
        <w:rPr>
          <w:lang w:val="en-US"/>
        </w:rPr>
        <w:t>5</w:t>
      </w:r>
      <w:r w:rsidR="00615054" w:rsidRPr="0008370C">
        <w:rPr>
          <w:lang w:val="en-US"/>
        </w:rPr>
        <w:t xml:space="preserve"> and 10 months after the harvesting)</w:t>
      </w:r>
      <w:r w:rsidR="00797792">
        <w:rPr>
          <w:lang w:val="en-US"/>
        </w:rPr>
        <w:t>,</w:t>
      </w:r>
      <w:r w:rsidR="00615054" w:rsidRPr="0008370C">
        <w:rPr>
          <w:lang w:val="en-US"/>
        </w:rPr>
        <w:t xml:space="preserve"> have been considered</w:t>
      </w:r>
      <w:r w:rsidR="00B97F05" w:rsidRPr="0008370C">
        <w:rPr>
          <w:lang w:val="en-US"/>
        </w:rPr>
        <w:t xml:space="preserve"> </w:t>
      </w:r>
      <w:r w:rsidR="00A26AE1">
        <w:rPr>
          <w:lang w:val="en-US"/>
        </w:rPr>
        <w:t xml:space="preserve">as substrate </w:t>
      </w:r>
      <w:r w:rsidR="00B97F05" w:rsidRPr="0008370C">
        <w:rPr>
          <w:lang w:val="en-US"/>
        </w:rPr>
        <w:t xml:space="preserve">to account for </w:t>
      </w:r>
      <w:r w:rsidR="00A26AE1">
        <w:rPr>
          <w:lang w:val="en-US"/>
        </w:rPr>
        <w:t>its</w:t>
      </w:r>
      <w:r w:rsidR="00B97F05" w:rsidRPr="0008370C">
        <w:rPr>
          <w:lang w:val="en-US"/>
        </w:rPr>
        <w:t xml:space="preserve"> qualitative variability along the year.</w:t>
      </w:r>
      <w:r w:rsidR="00615054" w:rsidRPr="0008370C">
        <w:rPr>
          <w:lang w:val="en-US"/>
        </w:rPr>
        <w:t xml:space="preserve"> </w:t>
      </w:r>
      <w:r w:rsidR="00B97F05" w:rsidRPr="0008370C">
        <w:rPr>
          <w:lang w:val="en-US"/>
        </w:rPr>
        <w:t xml:space="preserve">AD </w:t>
      </w:r>
      <w:r w:rsidR="00615054" w:rsidRPr="0008370C">
        <w:rPr>
          <w:lang w:val="en-US"/>
        </w:rPr>
        <w:t xml:space="preserve">tests were performed </w:t>
      </w:r>
      <w:r w:rsidR="0008370C" w:rsidRPr="0008370C">
        <w:rPr>
          <w:lang w:val="en-US"/>
        </w:rPr>
        <w:t xml:space="preserve">adopting a substrate-to-inoculum ratio equal to 1:2, </w:t>
      </w:r>
      <w:r w:rsidR="00615054" w:rsidRPr="0008370C">
        <w:rPr>
          <w:lang w:val="en-US"/>
        </w:rPr>
        <w:t xml:space="preserve">feeding </w:t>
      </w:r>
      <w:r w:rsidR="004C0FB8" w:rsidRPr="0008370C">
        <w:rPr>
          <w:lang w:val="en-US"/>
        </w:rPr>
        <w:t xml:space="preserve">2-3 % total solids </w:t>
      </w:r>
      <w:r w:rsidR="00B97F05" w:rsidRPr="0008370C">
        <w:rPr>
          <w:lang w:val="en-US"/>
        </w:rPr>
        <w:t>in batch and fed-batch modes</w:t>
      </w:r>
      <w:r w:rsidR="0008370C" w:rsidRPr="0008370C">
        <w:rPr>
          <w:lang w:val="en-US"/>
        </w:rPr>
        <w:t xml:space="preserve">, </w:t>
      </w:r>
      <w:r w:rsidR="004C0FB8" w:rsidRPr="0008370C">
        <w:rPr>
          <w:lang w:val="en-US"/>
        </w:rPr>
        <w:t>and</w:t>
      </w:r>
      <w:r w:rsidR="00204DD9" w:rsidRPr="0008370C">
        <w:rPr>
          <w:lang w:val="en-US"/>
        </w:rPr>
        <w:t xml:space="preserve"> </w:t>
      </w:r>
      <w:r w:rsidR="0008370C" w:rsidRPr="0008370C">
        <w:rPr>
          <w:lang w:val="en-US"/>
        </w:rPr>
        <w:lastRenderedPageBreak/>
        <w:t>applying (or not) pH adjustment</w:t>
      </w:r>
      <w:r w:rsidR="009633EE">
        <w:rPr>
          <w:lang w:val="en-US"/>
        </w:rPr>
        <w:t>. 2. E</w:t>
      </w:r>
      <w:r w:rsidR="00582177">
        <w:rPr>
          <w:lang w:val="en-US"/>
        </w:rPr>
        <w:t>xplor</w:t>
      </w:r>
      <w:r w:rsidR="00797792">
        <w:rPr>
          <w:lang w:val="en-US"/>
        </w:rPr>
        <w:t>ing</w:t>
      </w:r>
      <w:r w:rsidR="00582177">
        <w:rPr>
          <w:lang w:val="en-US"/>
        </w:rPr>
        <w:t xml:space="preserve"> the</w:t>
      </w:r>
      <w:r w:rsidR="008F6943" w:rsidRPr="0008370C">
        <w:rPr>
          <w:lang w:val="en-US"/>
        </w:rPr>
        <w:t xml:space="preserve"> application of</w:t>
      </w:r>
      <w:r w:rsidR="006A17F4" w:rsidRPr="0008370C">
        <w:rPr>
          <w:lang w:val="en-US"/>
        </w:rPr>
        <w:t xml:space="preserve"> BC to </w:t>
      </w:r>
      <w:r w:rsidR="00582177">
        <w:rPr>
          <w:lang w:val="en-US"/>
        </w:rPr>
        <w:t>control</w:t>
      </w:r>
      <w:r w:rsidR="006A17F4" w:rsidRPr="0008370C">
        <w:rPr>
          <w:lang w:val="en-US"/>
        </w:rPr>
        <w:t xml:space="preserve"> </w:t>
      </w:r>
      <w:r w:rsidR="00582177">
        <w:rPr>
          <w:lang w:val="en-US"/>
        </w:rPr>
        <w:t xml:space="preserve">AD </w:t>
      </w:r>
      <w:r w:rsidR="006A17F4" w:rsidRPr="0008370C">
        <w:rPr>
          <w:lang w:val="en-US"/>
        </w:rPr>
        <w:t>inhibition</w:t>
      </w:r>
      <w:r w:rsidR="00582177">
        <w:rPr>
          <w:lang w:val="en-US"/>
        </w:rPr>
        <w:t xml:space="preserve"> phenomena: </w:t>
      </w:r>
      <w:r w:rsidR="00AF653C">
        <w:rPr>
          <w:lang w:val="en-US"/>
        </w:rPr>
        <w:t>two</w:t>
      </w:r>
      <w:r w:rsidR="00582177">
        <w:rPr>
          <w:lang w:val="en-US"/>
        </w:rPr>
        <w:t xml:space="preserve"> different BC samples</w:t>
      </w:r>
      <w:r w:rsidR="00797792">
        <w:rPr>
          <w:lang w:val="en-US"/>
        </w:rPr>
        <w:t xml:space="preserve"> </w:t>
      </w:r>
      <w:r w:rsidR="00582177">
        <w:rPr>
          <w:lang w:val="en-US"/>
        </w:rPr>
        <w:t>deriving from woody biomas</w:t>
      </w:r>
      <w:r w:rsidR="00797792">
        <w:rPr>
          <w:lang w:val="en-US"/>
        </w:rPr>
        <w:t>s</w:t>
      </w:r>
      <w:r w:rsidR="00582177">
        <w:rPr>
          <w:lang w:val="en-US"/>
        </w:rPr>
        <w:t xml:space="preserve"> have been supplemented to the digesters</w:t>
      </w:r>
      <w:r w:rsidR="00F91D4B">
        <w:rPr>
          <w:lang w:val="en-US"/>
        </w:rPr>
        <w:t>, and the effect of</w:t>
      </w:r>
      <w:r w:rsidR="00582177">
        <w:rPr>
          <w:lang w:val="en-US"/>
        </w:rPr>
        <w:t xml:space="preserve"> different doses (3 and 10 g L</w:t>
      </w:r>
      <w:r w:rsidR="00582177" w:rsidRPr="00D7069B">
        <w:rPr>
          <w:vertAlign w:val="superscript"/>
          <w:lang w:val="en-US"/>
        </w:rPr>
        <w:t>-1</w:t>
      </w:r>
      <w:r w:rsidR="00582177">
        <w:rPr>
          <w:lang w:val="en-US"/>
        </w:rPr>
        <w:t>)</w:t>
      </w:r>
      <w:r w:rsidR="00F91D4B">
        <w:rPr>
          <w:lang w:val="en-US"/>
        </w:rPr>
        <w:t xml:space="preserve"> was </w:t>
      </w:r>
      <w:r w:rsidR="009633EE">
        <w:rPr>
          <w:lang w:val="en-US"/>
        </w:rPr>
        <w:t>researched</w:t>
      </w:r>
      <w:r w:rsidR="00582177">
        <w:rPr>
          <w:lang w:val="en-US"/>
        </w:rPr>
        <w:t>.</w:t>
      </w:r>
    </w:p>
    <w:p w14:paraId="03FF85BD" w14:textId="77777777" w:rsidR="009633EE" w:rsidRPr="0008370C" w:rsidRDefault="009633EE" w:rsidP="009633EE">
      <w:pPr>
        <w:pStyle w:val="Paragrafoelenco"/>
        <w:ind w:left="284"/>
        <w:jc w:val="both"/>
        <w:rPr>
          <w:lang w:val="en-US"/>
        </w:rPr>
      </w:pPr>
    </w:p>
    <w:p w14:paraId="0819E8A4" w14:textId="29E65782" w:rsidR="00865B78" w:rsidRPr="00040B4A" w:rsidRDefault="00865B78" w:rsidP="00D7069B">
      <w:pPr>
        <w:pStyle w:val="Titolo1"/>
        <w:spacing w:before="360"/>
      </w:pPr>
      <w:r w:rsidRPr="00040B4A">
        <w:t>2. Material</w:t>
      </w:r>
      <w:r w:rsidR="006F34F1">
        <w:t>s</w:t>
      </w:r>
      <w:r w:rsidRPr="00040B4A">
        <w:t xml:space="preserve"> and </w:t>
      </w:r>
      <w:r w:rsidR="00040B4A">
        <w:t>m</w:t>
      </w:r>
      <w:r w:rsidRPr="00040B4A">
        <w:t>ethods</w:t>
      </w:r>
    </w:p>
    <w:p w14:paraId="2FA88ACB" w14:textId="194F465D" w:rsidR="00865B78" w:rsidRPr="00040B4A" w:rsidRDefault="00865B78" w:rsidP="00D7069B">
      <w:pPr>
        <w:pStyle w:val="Titolo2"/>
        <w:spacing w:after="120"/>
      </w:pPr>
      <w:r w:rsidRPr="00040B4A">
        <w:t>2.1. Materials</w:t>
      </w:r>
    </w:p>
    <w:p w14:paraId="3CA85F2A" w14:textId="05C4C711" w:rsidR="003B4BFE" w:rsidRDefault="00E87494" w:rsidP="00797792">
      <w:pPr>
        <w:jc w:val="both"/>
        <w:rPr>
          <w:lang w:val="en-US"/>
        </w:rPr>
      </w:pPr>
      <w:r w:rsidRPr="00E87494">
        <w:rPr>
          <w:lang w:val="en-US"/>
        </w:rPr>
        <w:t>The substrate</w:t>
      </w:r>
      <w:r w:rsidR="00592667">
        <w:rPr>
          <w:lang w:val="en-US"/>
        </w:rPr>
        <w:t>s</w:t>
      </w:r>
      <w:r w:rsidRPr="00E87494">
        <w:rPr>
          <w:lang w:val="en-US"/>
        </w:rPr>
        <w:t xml:space="preserve"> consisted of </w:t>
      </w:r>
      <w:r w:rsidR="00592667">
        <w:rPr>
          <w:lang w:val="en-US"/>
        </w:rPr>
        <w:t>wine lees (</w:t>
      </w:r>
      <w:r w:rsidR="00F20DAE">
        <w:rPr>
          <w:lang w:val="en-US"/>
        </w:rPr>
        <w:t>WL</w:t>
      </w:r>
      <w:r w:rsidR="00592667">
        <w:rPr>
          <w:lang w:val="en-US"/>
        </w:rPr>
        <w:t>)</w:t>
      </w:r>
      <w:r w:rsidRPr="00E87494">
        <w:rPr>
          <w:lang w:val="en-US"/>
        </w:rPr>
        <w:t xml:space="preserve"> derived from Barbaresco </w:t>
      </w:r>
      <w:r w:rsidR="004E322A">
        <w:rPr>
          <w:lang w:val="en-US"/>
        </w:rPr>
        <w:t>(B</w:t>
      </w:r>
      <w:r w:rsidR="00711B8C">
        <w:rPr>
          <w:lang w:val="en-US"/>
        </w:rPr>
        <w:t>S</w:t>
      </w:r>
      <w:r w:rsidR="004E322A">
        <w:rPr>
          <w:lang w:val="en-US"/>
        </w:rPr>
        <w:t xml:space="preserve">) </w:t>
      </w:r>
      <w:r w:rsidR="004E322A" w:rsidRPr="00F84C22">
        <w:rPr>
          <w:lang w:val="en-US"/>
        </w:rPr>
        <w:t>and Barbera (B</w:t>
      </w:r>
      <w:r w:rsidR="00C059C8">
        <w:rPr>
          <w:lang w:val="en-US"/>
        </w:rPr>
        <w:t>R</w:t>
      </w:r>
      <w:r w:rsidR="004E322A" w:rsidRPr="00F84C22">
        <w:rPr>
          <w:lang w:val="en-US"/>
        </w:rPr>
        <w:t xml:space="preserve">) </w:t>
      </w:r>
      <w:r w:rsidR="001A0257" w:rsidRPr="00F84C22">
        <w:rPr>
          <w:lang w:val="en-US"/>
        </w:rPr>
        <w:t xml:space="preserve">red </w:t>
      </w:r>
      <w:r w:rsidRPr="00F84C22">
        <w:rPr>
          <w:lang w:val="en-US"/>
        </w:rPr>
        <w:t>wine</w:t>
      </w:r>
      <w:r w:rsidR="00A26AE1">
        <w:rPr>
          <w:lang w:val="en-US"/>
        </w:rPr>
        <w:t>s’</w:t>
      </w:r>
      <w:r w:rsidRPr="00F84C22">
        <w:rPr>
          <w:lang w:val="en-US"/>
        </w:rPr>
        <w:t xml:space="preserve"> production</w:t>
      </w:r>
      <w:r w:rsidR="00592667">
        <w:rPr>
          <w:lang w:val="en-US"/>
        </w:rPr>
        <w:t xml:space="preserve"> in Piedmont </w:t>
      </w:r>
      <w:r w:rsidRPr="00E87494">
        <w:rPr>
          <w:lang w:val="en-US"/>
        </w:rPr>
        <w:t xml:space="preserve">(Italy). </w:t>
      </w:r>
      <w:r w:rsidR="00797792">
        <w:t>This study wa</w:t>
      </w:r>
      <w:r w:rsidR="003B4BFE">
        <w:t xml:space="preserve">s based on </w:t>
      </w:r>
      <w:r w:rsidR="004E322A">
        <w:rPr>
          <w:lang w:val="en-US"/>
        </w:rPr>
        <w:t>four</w:t>
      </w:r>
      <w:r w:rsidRPr="00E87494">
        <w:rPr>
          <w:lang w:val="en-US"/>
        </w:rPr>
        <w:t xml:space="preserve"> </w:t>
      </w:r>
      <w:r w:rsidR="00685427">
        <w:rPr>
          <w:lang w:val="en-US"/>
        </w:rPr>
        <w:t xml:space="preserve">experiments </w:t>
      </w:r>
      <w:r w:rsidRPr="00E87494">
        <w:rPr>
          <w:lang w:val="en-US"/>
        </w:rPr>
        <w:t xml:space="preserve">of </w:t>
      </w:r>
      <w:r w:rsidR="003B4BFE">
        <w:rPr>
          <w:lang w:val="en-US"/>
        </w:rPr>
        <w:t xml:space="preserve">AD tests </w:t>
      </w:r>
      <w:r w:rsidR="00B039B7">
        <w:rPr>
          <w:lang w:val="en-US"/>
        </w:rPr>
        <w:t>(Table 1)</w:t>
      </w:r>
      <w:r w:rsidRPr="00E87494">
        <w:rPr>
          <w:lang w:val="en-US"/>
        </w:rPr>
        <w:t xml:space="preserve">: </w:t>
      </w:r>
      <w:r w:rsidR="004E322A">
        <w:rPr>
          <w:lang w:val="en-US"/>
        </w:rPr>
        <w:t>WL</w:t>
      </w:r>
      <w:r w:rsidRPr="00E87494">
        <w:rPr>
          <w:lang w:val="en-US"/>
        </w:rPr>
        <w:t xml:space="preserve"> </w:t>
      </w:r>
      <w:r w:rsidR="004E322A">
        <w:rPr>
          <w:lang w:val="en-US"/>
        </w:rPr>
        <w:t xml:space="preserve">from Barbaresco </w:t>
      </w:r>
      <w:r w:rsidRPr="00E87494">
        <w:rPr>
          <w:lang w:val="en-US"/>
        </w:rPr>
        <w:t xml:space="preserve">in </w:t>
      </w:r>
      <w:r w:rsidR="00685427">
        <w:rPr>
          <w:lang w:val="en-US"/>
        </w:rPr>
        <w:t>experiments</w:t>
      </w:r>
      <w:r w:rsidR="004E322A">
        <w:rPr>
          <w:lang w:val="en-US"/>
        </w:rPr>
        <w:t xml:space="preserve"> 1</w:t>
      </w:r>
      <w:r w:rsidRPr="00E87494">
        <w:rPr>
          <w:lang w:val="en-US"/>
        </w:rPr>
        <w:t xml:space="preserve"> (</w:t>
      </w:r>
      <w:r w:rsidR="00711B8C">
        <w:rPr>
          <w:lang w:val="en-US"/>
        </w:rPr>
        <w:t>BS</w:t>
      </w:r>
      <w:r w:rsidRPr="00E87494">
        <w:rPr>
          <w:lang w:val="en-US"/>
        </w:rPr>
        <w:t xml:space="preserve">1) and </w:t>
      </w:r>
      <w:r w:rsidR="004E322A">
        <w:rPr>
          <w:lang w:val="en-US"/>
        </w:rPr>
        <w:t>2</w:t>
      </w:r>
      <w:r w:rsidRPr="00E87494">
        <w:rPr>
          <w:lang w:val="en-US"/>
        </w:rPr>
        <w:t xml:space="preserve"> (</w:t>
      </w:r>
      <w:r w:rsidR="00711B8C">
        <w:rPr>
          <w:lang w:val="en-US"/>
        </w:rPr>
        <w:t>BS</w:t>
      </w:r>
      <w:r w:rsidRPr="00E87494">
        <w:rPr>
          <w:lang w:val="en-US"/>
        </w:rPr>
        <w:t>2)</w:t>
      </w:r>
      <w:r w:rsidR="00797792">
        <w:rPr>
          <w:lang w:val="en-US"/>
        </w:rPr>
        <w:t>,</w:t>
      </w:r>
      <w:r w:rsidRPr="00E87494">
        <w:rPr>
          <w:lang w:val="en-US"/>
        </w:rPr>
        <w:t xml:space="preserve"> sampled respectively in </w:t>
      </w:r>
      <w:r w:rsidR="00975656" w:rsidRPr="00E87494">
        <w:rPr>
          <w:lang w:val="en-US"/>
        </w:rPr>
        <w:t>July</w:t>
      </w:r>
      <w:r w:rsidRPr="00E87494">
        <w:rPr>
          <w:lang w:val="en-US"/>
        </w:rPr>
        <w:t xml:space="preserve"> 2019 and February 2020</w:t>
      </w:r>
      <w:r w:rsidR="004E322A">
        <w:rPr>
          <w:lang w:val="en-US"/>
        </w:rPr>
        <w:t xml:space="preserve">; WL from Barbera </w:t>
      </w:r>
      <w:r w:rsidR="0011174F">
        <w:rPr>
          <w:lang w:val="en-US"/>
        </w:rPr>
        <w:t>(</w:t>
      </w:r>
      <w:r w:rsidR="00C059C8">
        <w:rPr>
          <w:lang w:val="en-US"/>
        </w:rPr>
        <w:t>BR</w:t>
      </w:r>
      <w:r w:rsidR="0011174F">
        <w:rPr>
          <w:lang w:val="en-US"/>
        </w:rPr>
        <w:t xml:space="preserve">) </w:t>
      </w:r>
      <w:r w:rsidR="004E322A">
        <w:rPr>
          <w:lang w:val="en-US"/>
        </w:rPr>
        <w:t xml:space="preserve">in </w:t>
      </w:r>
      <w:r w:rsidR="00685427">
        <w:rPr>
          <w:lang w:val="en-US"/>
        </w:rPr>
        <w:t>experiments</w:t>
      </w:r>
      <w:r w:rsidR="004E322A">
        <w:rPr>
          <w:lang w:val="en-US"/>
        </w:rPr>
        <w:t xml:space="preserve"> 3 and 4</w:t>
      </w:r>
      <w:r w:rsidR="00797792">
        <w:rPr>
          <w:lang w:val="en-US"/>
        </w:rPr>
        <w:t>,</w:t>
      </w:r>
      <w:r w:rsidR="004E322A">
        <w:rPr>
          <w:lang w:val="en-US"/>
        </w:rPr>
        <w:t xml:space="preserve"> </w:t>
      </w:r>
      <w:r w:rsidR="00BE7E2E">
        <w:rPr>
          <w:lang w:val="en-US"/>
        </w:rPr>
        <w:t>sampled</w:t>
      </w:r>
      <w:r w:rsidR="004E322A">
        <w:rPr>
          <w:lang w:val="en-US"/>
        </w:rPr>
        <w:t xml:space="preserve"> in October 2020</w:t>
      </w:r>
      <w:r w:rsidRPr="00E87494">
        <w:rPr>
          <w:lang w:val="en-US"/>
        </w:rPr>
        <w:t xml:space="preserve">. </w:t>
      </w:r>
      <w:r w:rsidR="00797792">
        <w:t xml:space="preserve">Multiple WL samples were considered, </w:t>
      </w:r>
      <w:r w:rsidR="00797792">
        <w:rPr>
          <w:lang w:val="en-US"/>
        </w:rPr>
        <w:t>to account for the variability in the composition of the substrates, depending on the phases of the wine fermentation process</w:t>
      </w:r>
      <w:r w:rsidR="00797792">
        <w:t xml:space="preserve">. </w:t>
      </w:r>
      <w:r w:rsidR="003B4BFE">
        <w:rPr>
          <w:lang w:val="en-US"/>
        </w:rPr>
        <w:t>BR were collected at the beginning of the fermentation, one month after the harvesting</w:t>
      </w:r>
      <w:r w:rsidR="00185844">
        <w:rPr>
          <w:lang w:val="en-US"/>
        </w:rPr>
        <w:t xml:space="preserve"> of the grapes</w:t>
      </w:r>
      <w:r w:rsidR="003B4BFE">
        <w:rPr>
          <w:lang w:val="en-US"/>
        </w:rPr>
        <w:t xml:space="preserve">; while BS were collected </w:t>
      </w:r>
      <w:r w:rsidR="001D1EE1">
        <w:rPr>
          <w:lang w:val="en-US"/>
        </w:rPr>
        <w:t xml:space="preserve">5-10 months after the harvesting, when the fermentation process was </w:t>
      </w:r>
      <w:r w:rsidR="00A26AE1">
        <w:rPr>
          <w:lang w:val="en-US"/>
        </w:rPr>
        <w:t>forward</w:t>
      </w:r>
      <w:r w:rsidR="001D1EE1">
        <w:rPr>
          <w:lang w:val="en-US"/>
        </w:rPr>
        <w:t>.</w:t>
      </w:r>
      <w:r w:rsidR="002453FD">
        <w:rPr>
          <w:lang w:val="en-US"/>
        </w:rPr>
        <w:t xml:space="preserve"> BS1 was characterized and stored in a freezer until the AD tests.</w:t>
      </w:r>
    </w:p>
    <w:p w14:paraId="4C36FAED" w14:textId="54227DAD" w:rsidR="00E87494" w:rsidRPr="00E87494" w:rsidRDefault="00C926E7" w:rsidP="00797792">
      <w:pPr>
        <w:jc w:val="both"/>
        <w:rPr>
          <w:lang w:val="en-US"/>
        </w:rPr>
      </w:pPr>
      <w:r>
        <w:rPr>
          <w:lang w:val="en-US"/>
        </w:rPr>
        <w:t>T</w:t>
      </w:r>
      <w:r w:rsidR="00E87494" w:rsidRPr="00E87494">
        <w:rPr>
          <w:lang w:val="en-US"/>
        </w:rPr>
        <w:t xml:space="preserve">he inoculum </w:t>
      </w:r>
      <w:r>
        <w:rPr>
          <w:lang w:val="en-US"/>
        </w:rPr>
        <w:t xml:space="preserve">employed in the AD tests </w:t>
      </w:r>
      <w:r w:rsidR="0011174F">
        <w:rPr>
          <w:lang w:val="en-US"/>
        </w:rPr>
        <w:t>consisted of</w:t>
      </w:r>
      <w:r w:rsidR="00E87494" w:rsidRPr="00E87494">
        <w:rPr>
          <w:lang w:val="en-US"/>
        </w:rPr>
        <w:t xml:space="preserve"> anaerobic digestate from a mesophilic digester </w:t>
      </w:r>
      <w:r w:rsidR="008004BA">
        <w:rPr>
          <w:lang w:val="en-US"/>
        </w:rPr>
        <w:t>serving</w:t>
      </w:r>
      <w:r w:rsidR="0011174F">
        <w:rPr>
          <w:lang w:val="en-US"/>
        </w:rPr>
        <w:t xml:space="preserve"> a </w:t>
      </w:r>
      <w:r w:rsidR="008E0636">
        <w:rPr>
          <w:lang w:val="en-US"/>
        </w:rPr>
        <w:t xml:space="preserve">large-scale </w:t>
      </w:r>
      <w:r w:rsidR="00E87494" w:rsidRPr="00E87494">
        <w:rPr>
          <w:lang w:val="en-US"/>
        </w:rPr>
        <w:t xml:space="preserve">wastewater treatment plant </w:t>
      </w:r>
      <w:r w:rsidR="0011174F">
        <w:rPr>
          <w:lang w:val="en-US"/>
        </w:rPr>
        <w:t>in Piedmont</w:t>
      </w:r>
      <w:r w:rsidR="00E87494" w:rsidRPr="00E87494">
        <w:rPr>
          <w:lang w:val="en-US"/>
        </w:rPr>
        <w:t xml:space="preserve">. </w:t>
      </w:r>
      <w:r>
        <w:rPr>
          <w:lang w:val="en-US"/>
        </w:rPr>
        <w:t xml:space="preserve">The inoculum was sampled before each </w:t>
      </w:r>
      <w:r w:rsidR="009633EE">
        <w:rPr>
          <w:lang w:val="en-US"/>
        </w:rPr>
        <w:t>set</w:t>
      </w:r>
      <w:r>
        <w:rPr>
          <w:lang w:val="en-US"/>
        </w:rPr>
        <w:t xml:space="preserve"> of AD tests and </w:t>
      </w:r>
      <w:r w:rsidR="00E87494" w:rsidRPr="00E87494">
        <w:rPr>
          <w:lang w:val="en-US"/>
        </w:rPr>
        <w:t>stored at 37 °C in</w:t>
      </w:r>
      <w:r>
        <w:rPr>
          <w:lang w:val="en-US"/>
        </w:rPr>
        <w:t xml:space="preserve"> a</w:t>
      </w:r>
      <w:r w:rsidR="00E87494" w:rsidRPr="00E87494">
        <w:rPr>
          <w:lang w:val="en-US"/>
        </w:rPr>
        <w:t xml:space="preserve"> water bath for </w:t>
      </w:r>
      <w:r w:rsidR="00CA0D10">
        <w:rPr>
          <w:lang w:val="en-US"/>
        </w:rPr>
        <w:t>5-7 days</w:t>
      </w:r>
      <w:r w:rsidR="00E87494" w:rsidRPr="00E87494">
        <w:rPr>
          <w:lang w:val="en-US"/>
        </w:rPr>
        <w:t xml:space="preserve"> </w:t>
      </w:r>
      <w:r w:rsidR="00E87494" w:rsidRPr="00E87494">
        <w:rPr>
          <w:lang w:val="en-US"/>
        </w:rPr>
        <w:fldChar w:fldCharType="begin" w:fldLock="1"/>
      </w:r>
      <w:r w:rsidR="00A672AE">
        <w:rPr>
          <w:lang w:val="en-US"/>
        </w:rPr>
        <w:instrText>ADDIN CSL_CITATION {"citationItems":[{"id":"ITEM-1","itemData":{"DOI":"10.2166/wst.2016.336","ISSN":"0273-1223","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Claude","non-dropping-particle":"","parse-names":false,"suffix":""},{"dropping-particle":"","family":"Laclos","given":"Hélène Fruteau","non-dropping-particle":"de","parse-names":false,"suffix":""},{"dropping-particle":"","family":"Ghasimi","given":"Dara S. 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Rüsch Pfund","given":"Florian","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11","issued":{"date-parts":[["2016","12","14"]]},"page":"2515-2522","publisher":"IWA Publishing","title":"Towards a standardization of biomethane potential tests","type":"article-journal","volume":"74"},"uris":["http://www.mendeley.com/documents/?uuid=3c621c24-4ed0-36fc-85ce-510b4edc99e1"]}],"mendeley":{"formattedCitation":"[37]","plainTextFormattedCitation":"[37]","previouslyFormattedCitation":"[37]"},"properties":{"noteIndex":0},"schema":"https://github.com/citation-style-language/schema/raw/master/csl-citation.json"}</w:instrText>
      </w:r>
      <w:r w:rsidR="00E87494" w:rsidRPr="00E87494">
        <w:rPr>
          <w:lang w:val="en-US"/>
        </w:rPr>
        <w:fldChar w:fldCharType="separate"/>
      </w:r>
      <w:r w:rsidR="0036598C" w:rsidRPr="0036598C">
        <w:rPr>
          <w:noProof/>
          <w:lang w:val="en-US"/>
        </w:rPr>
        <w:t>[</w:t>
      </w:r>
      <w:r w:rsidR="00AE4DFE" w:rsidRPr="0036598C">
        <w:rPr>
          <w:noProof/>
          <w:lang w:val="en-US"/>
        </w:rPr>
        <w:t>3</w:t>
      </w:r>
      <w:r w:rsidR="008C18E8">
        <w:rPr>
          <w:noProof/>
          <w:lang w:val="en-US"/>
        </w:rPr>
        <w:t>3</w:t>
      </w:r>
      <w:r w:rsidR="0036598C" w:rsidRPr="0036598C">
        <w:rPr>
          <w:noProof/>
          <w:lang w:val="en-US"/>
        </w:rPr>
        <w:t>]</w:t>
      </w:r>
      <w:r w:rsidR="00E87494" w:rsidRPr="00E87494">
        <w:fldChar w:fldCharType="end"/>
      </w:r>
      <w:r w:rsidR="00E87494" w:rsidRPr="00E87494">
        <w:rPr>
          <w:lang w:val="en-US"/>
        </w:rPr>
        <w:t xml:space="preserve">. </w:t>
      </w:r>
    </w:p>
    <w:p w14:paraId="21723F62" w14:textId="17A638EB" w:rsidR="00F55339" w:rsidRDefault="008A2275" w:rsidP="00797792">
      <w:pPr>
        <w:jc w:val="both"/>
        <w:rPr>
          <w:lang w:val="en-US"/>
        </w:rPr>
      </w:pPr>
      <w:r>
        <w:rPr>
          <w:lang w:val="en-US"/>
        </w:rPr>
        <w:t xml:space="preserve">Two </w:t>
      </w:r>
      <w:r w:rsidR="00884897">
        <w:rPr>
          <w:lang w:val="en-US"/>
        </w:rPr>
        <w:t>biochar (</w:t>
      </w:r>
      <w:r>
        <w:rPr>
          <w:lang w:val="en-US"/>
        </w:rPr>
        <w:t>BC</w:t>
      </w:r>
      <w:r w:rsidR="00884897">
        <w:rPr>
          <w:lang w:val="en-US"/>
        </w:rPr>
        <w:t>)</w:t>
      </w:r>
      <w:r>
        <w:rPr>
          <w:lang w:val="en-US"/>
        </w:rPr>
        <w:t xml:space="preserve"> samples</w:t>
      </w:r>
      <w:r w:rsidR="00884897">
        <w:rPr>
          <w:lang w:val="en-US"/>
        </w:rPr>
        <w:t>, both deriving from woody biomass,</w:t>
      </w:r>
      <w:r>
        <w:rPr>
          <w:lang w:val="en-US"/>
        </w:rPr>
        <w:t xml:space="preserve"> were </w:t>
      </w:r>
      <w:r w:rsidR="00884897">
        <w:rPr>
          <w:lang w:val="en-US"/>
        </w:rPr>
        <w:t>supplemented to the</w:t>
      </w:r>
      <w:r>
        <w:rPr>
          <w:lang w:val="en-US"/>
        </w:rPr>
        <w:t xml:space="preserve"> AD tests. The first BC sample</w:t>
      </w:r>
      <w:r w:rsidR="00884897">
        <w:rPr>
          <w:lang w:val="en-US"/>
        </w:rPr>
        <w:t xml:space="preserve"> </w:t>
      </w:r>
      <w:r w:rsidR="00884897" w:rsidRPr="00E87494">
        <w:rPr>
          <w:lang w:val="en-US"/>
        </w:rPr>
        <w:t xml:space="preserve">(SWP550) </w:t>
      </w:r>
      <w:r w:rsidR="00C926E7">
        <w:rPr>
          <w:lang w:val="en-US"/>
        </w:rPr>
        <w:t>is a standard material</w:t>
      </w:r>
      <w:r>
        <w:rPr>
          <w:lang w:val="en-US"/>
        </w:rPr>
        <w:t xml:space="preserve"> </w:t>
      </w:r>
      <w:r w:rsidR="00C926E7">
        <w:rPr>
          <w:lang w:val="en-US"/>
        </w:rPr>
        <w:t>supplied</w:t>
      </w:r>
      <w:r w:rsidR="00D773D9">
        <w:rPr>
          <w:lang w:val="en-US"/>
        </w:rPr>
        <w:t xml:space="preserve"> by</w:t>
      </w:r>
      <w:r w:rsidR="00E87494" w:rsidRPr="00E87494">
        <w:rPr>
          <w:lang w:val="en-US"/>
        </w:rPr>
        <w:t xml:space="preserve"> </w:t>
      </w:r>
      <w:r w:rsidR="00E01506">
        <w:rPr>
          <w:lang w:val="en-US"/>
        </w:rPr>
        <w:t xml:space="preserve">the </w:t>
      </w:r>
      <w:r w:rsidR="00E87494" w:rsidRPr="00E87494">
        <w:rPr>
          <w:lang w:val="en-US"/>
        </w:rPr>
        <w:t xml:space="preserve">UK </w:t>
      </w:r>
      <w:r w:rsidR="00E87494" w:rsidRPr="00E87494">
        <w:rPr>
          <w:lang w:val="en-US"/>
        </w:rPr>
        <w:lastRenderedPageBreak/>
        <w:t xml:space="preserve">Biochar Research Centre (UKBRC, </w:t>
      </w:r>
      <w:r w:rsidR="00C926E7" w:rsidRPr="00E87494">
        <w:rPr>
          <w:lang w:val="en-US"/>
        </w:rPr>
        <w:t>Edinburgh</w:t>
      </w:r>
      <w:r w:rsidR="00E87494" w:rsidRPr="00E87494">
        <w:rPr>
          <w:lang w:val="en-US"/>
        </w:rPr>
        <w:t>, United Kingdom</w:t>
      </w:r>
      <w:r w:rsidR="00C926E7">
        <w:rPr>
          <w:lang w:val="en-US"/>
        </w:rPr>
        <w:t xml:space="preserve">, </w:t>
      </w:r>
      <w:r w:rsidR="00C926E7" w:rsidRPr="00C926E7">
        <w:rPr>
          <w:lang w:val="en-US"/>
        </w:rPr>
        <w:t>www.biochar.ac.uk</w:t>
      </w:r>
      <w:r w:rsidR="00E87494" w:rsidRPr="00E87494">
        <w:rPr>
          <w:lang w:val="en-US"/>
        </w:rPr>
        <w:t xml:space="preserve">). </w:t>
      </w:r>
      <w:r>
        <w:rPr>
          <w:lang w:val="en-US"/>
        </w:rPr>
        <w:t xml:space="preserve">SWP550 </w:t>
      </w:r>
      <w:r w:rsidR="00E87494" w:rsidRPr="00E87494">
        <w:rPr>
          <w:lang w:val="en-US"/>
        </w:rPr>
        <w:t xml:space="preserve">was produced </w:t>
      </w:r>
      <w:r w:rsidR="00D773D9">
        <w:rPr>
          <w:lang w:val="en-US"/>
        </w:rPr>
        <w:t>through slow pyrolysis of</w:t>
      </w:r>
      <w:r w:rsidR="00E87494" w:rsidRPr="00E87494">
        <w:rPr>
          <w:lang w:val="en-US"/>
        </w:rPr>
        <w:t xml:space="preserve"> soft wood pellets in a pilot-scale rotary kiln pyrolysis unit at 550°C</w:t>
      </w:r>
      <w:r w:rsidR="00D773D9">
        <w:rPr>
          <w:lang w:val="en-US"/>
        </w:rPr>
        <w:t xml:space="preserve"> for 30 min </w:t>
      </w:r>
      <w:r w:rsidR="00D773D9" w:rsidRPr="00D773D9">
        <w:fldChar w:fldCharType="begin" w:fldLock="1"/>
      </w:r>
      <w:r w:rsidR="00A672AE">
        <w:instrText>ADDIN CSL_CITATION {"citationItems":[{"id":"ITEM-1","itemData":{"DOI":"10.1016/j.jaap.2018.02.020","ISSN":"01652370","abstract":"Users of biochar in the field require this product to reliably meet its declared specifications. For the first time, this work investigated, whether these specifications could be reproducibly obtained as a sole function of the thermal history of the biomass feedstock during slow pyrolysis, irrespective of the type and scale of the production unit. Using volatile matter content as a proxy for a wider set of biochar quality parameters, biochar from units at scales from grams to hundreds of kilograms, representing three main types of slow pyrolysis units (fixed bed, screw reactor and rotary kiln) were investigated. For the first time we showed that comparable biochar could be produced by these very different pyrolysis units, with good reproducibility within individual as well as among separate production runs.","author":[{"dropping-particle":"","family":"Mašek","given":"Ondřej","non-dropping-particle":"","parse-names":false,"suffix":""},{"dropping-particle":"","family":"Buss","given":"Wolfram","non-dropping-particle":"","parse-names":false,"suffix":""},{"dropping-particle":"","family":"Roy-Poirier","given":"Audrey","non-dropping-particle":"","parse-names":false,"suffix":""},{"dropping-particle":"","family":"Lowe","given":"Walter","non-dropping-particle":"","parse-names":false,"suffix":""},{"dropping-particle":"","family":"Peters","given":"Clare","non-dropping-particle":"","parse-names":false,"suffix":""},{"dropping-particle":"","family":"Brownsort","given":"Peter","non-dropping-particle":"","parse-names":false,"suffix":""},{"dropping-particle":"","family":"Mignard","given":"Dimitri","non-dropping-particle":"","parse-names":false,"suffix":""},{"dropping-particle":"","family":"Pritchard","given":"Colin","non-dropping-particle":"","parse-names":false,"suffix":""},{"dropping-particle":"","family":"Sohi","given":"Saran","non-dropping-particle":"","parse-names":false,"suffix":""}],"container-title":"Journal of Analytical and Applied Pyrolysis","id":"ITEM-1","issued":{"date-parts":[["2018","6","1"]]},"page":"200-210","publisher":"Elsevier B.V.","title":"Consistency of biochar properties over time and production scales: A characterisation of standard materials","type":"article-journal","volume":"132"},"uris":["http://www.mendeley.com/documents/?uuid=9a40cdc7-a548-3397-afea-e05b7669a7eb"]}],"mendeley":{"formattedCitation":"[38]","plainTextFormattedCitation":"[38]","previouslyFormattedCitation":"[38]"},"properties":{"noteIndex":0},"schema":"https://github.com/citation-style-language/schema/raw/master/csl-citation.json"}</w:instrText>
      </w:r>
      <w:r w:rsidR="00D773D9" w:rsidRPr="00D773D9">
        <w:fldChar w:fldCharType="separate"/>
      </w:r>
      <w:r w:rsidR="0036598C" w:rsidRPr="0036598C">
        <w:rPr>
          <w:noProof/>
        </w:rPr>
        <w:t>[</w:t>
      </w:r>
      <w:r w:rsidR="00AE4DFE" w:rsidRPr="0036598C">
        <w:rPr>
          <w:noProof/>
        </w:rPr>
        <w:t>3</w:t>
      </w:r>
      <w:r w:rsidR="008C18E8">
        <w:rPr>
          <w:noProof/>
        </w:rPr>
        <w:t>4</w:t>
      </w:r>
      <w:r w:rsidR="0036598C" w:rsidRPr="0036598C">
        <w:rPr>
          <w:noProof/>
        </w:rPr>
        <w:t>]</w:t>
      </w:r>
      <w:r w:rsidR="00D773D9" w:rsidRPr="00D773D9">
        <w:rPr>
          <w:lang w:val="en-US"/>
        </w:rPr>
        <w:fldChar w:fldCharType="end"/>
      </w:r>
      <w:r w:rsidR="00D773D9">
        <w:rPr>
          <w:lang w:val="en-US"/>
        </w:rPr>
        <w:t xml:space="preserve"> </w:t>
      </w:r>
      <w:r w:rsidR="00E87494" w:rsidRPr="00E87494">
        <w:rPr>
          <w:lang w:val="en-US"/>
        </w:rPr>
        <w:t xml:space="preserve">. </w:t>
      </w:r>
      <w:r>
        <w:rPr>
          <w:lang w:val="en-US"/>
        </w:rPr>
        <w:t xml:space="preserve">The second BC </w:t>
      </w:r>
      <w:r w:rsidR="00C926E7">
        <w:rPr>
          <w:lang w:val="en-US"/>
        </w:rPr>
        <w:t xml:space="preserve">sample </w:t>
      </w:r>
      <w:r w:rsidR="00BC0C58">
        <w:rPr>
          <w:lang w:val="en-US"/>
        </w:rPr>
        <w:t xml:space="preserve">was produced the pyrolysis of </w:t>
      </w:r>
      <w:r>
        <w:rPr>
          <w:lang w:val="en-US"/>
        </w:rPr>
        <w:t>wood pallets</w:t>
      </w:r>
      <w:r w:rsidR="00E01506">
        <w:rPr>
          <w:lang w:val="en-US"/>
        </w:rPr>
        <w:t xml:space="preserve"> </w:t>
      </w:r>
      <w:r w:rsidR="00B94528">
        <w:rPr>
          <w:lang w:val="en-US"/>
        </w:rPr>
        <w:t>(B</w:t>
      </w:r>
      <w:r w:rsidR="001A7F69">
        <w:rPr>
          <w:lang w:val="en-US"/>
        </w:rPr>
        <w:t>-</w:t>
      </w:r>
      <w:r w:rsidR="00B94528">
        <w:rPr>
          <w:lang w:val="en-US"/>
        </w:rPr>
        <w:t>BC)</w:t>
      </w:r>
      <w:r w:rsidR="00BC0C58">
        <w:rPr>
          <w:lang w:val="en-US"/>
        </w:rPr>
        <w:t xml:space="preserve"> at 1000 °C in an industrial scale pyrolysis unit; the B-BC</w:t>
      </w:r>
      <w:r w:rsidR="00B94528">
        <w:rPr>
          <w:lang w:val="en-US"/>
        </w:rPr>
        <w:t xml:space="preserve"> </w:t>
      </w:r>
      <w:r w:rsidR="00E01506">
        <w:rPr>
          <w:lang w:val="en-US"/>
        </w:rPr>
        <w:t xml:space="preserve">was </w:t>
      </w:r>
      <w:r w:rsidR="00A26AE1">
        <w:rPr>
          <w:lang w:val="en-US"/>
        </w:rPr>
        <w:t>provided</w:t>
      </w:r>
      <w:r w:rsidR="008E0636">
        <w:rPr>
          <w:lang w:val="en-US"/>
        </w:rPr>
        <w:t xml:space="preserve"> by</w:t>
      </w:r>
      <w:r w:rsidR="00E01506">
        <w:rPr>
          <w:lang w:val="en-US"/>
        </w:rPr>
        <w:t xml:space="preserve"> </w:t>
      </w:r>
      <w:r w:rsidRPr="008A2275">
        <w:rPr>
          <w:lang w:val="en-US"/>
        </w:rPr>
        <w:t>the Institute for Chemical and Fuels from Alternative Resources (ICFAR</w:t>
      </w:r>
      <w:r w:rsidR="008E0636">
        <w:rPr>
          <w:lang w:val="en-US"/>
        </w:rPr>
        <w:t xml:space="preserve">, </w:t>
      </w:r>
      <w:hyperlink r:id="rId10" w:history="1">
        <w:r w:rsidR="008E0636" w:rsidRPr="00A14A54">
          <w:rPr>
            <w:rStyle w:val="Collegamentoipertestuale"/>
            <w:lang w:val="en-US"/>
          </w:rPr>
          <w:t>www.icfar.ca</w:t>
        </w:r>
      </w:hyperlink>
      <w:r w:rsidR="008E0636">
        <w:rPr>
          <w:lang w:val="en-US"/>
        </w:rPr>
        <w:t>) at the</w:t>
      </w:r>
      <w:r w:rsidRPr="008A2275">
        <w:rPr>
          <w:lang w:val="en-US"/>
        </w:rPr>
        <w:t xml:space="preserve"> Western University</w:t>
      </w:r>
      <w:r w:rsidR="008E0636">
        <w:rPr>
          <w:lang w:val="en-US"/>
        </w:rPr>
        <w:t xml:space="preserve"> of Ontario</w:t>
      </w:r>
      <w:r w:rsidRPr="008A2275">
        <w:rPr>
          <w:lang w:val="en-US"/>
        </w:rPr>
        <w:t>, Canada</w:t>
      </w:r>
      <w:r>
        <w:rPr>
          <w:lang w:val="en-US"/>
        </w:rPr>
        <w:t xml:space="preserve">. </w:t>
      </w:r>
      <w:r w:rsidR="00A26AE1">
        <w:rPr>
          <w:lang w:val="en-US"/>
        </w:rPr>
        <w:t>Before</w:t>
      </w:r>
      <w:r w:rsidR="00D773D9">
        <w:rPr>
          <w:lang w:val="en-US"/>
        </w:rPr>
        <w:t xml:space="preserve"> their addition to </w:t>
      </w:r>
      <w:r w:rsidR="00C926E7">
        <w:rPr>
          <w:lang w:val="en-US"/>
        </w:rPr>
        <w:t xml:space="preserve">the </w:t>
      </w:r>
      <w:r w:rsidR="00D773D9">
        <w:rPr>
          <w:lang w:val="en-US"/>
        </w:rPr>
        <w:t xml:space="preserve">digesters, </w:t>
      </w:r>
      <w:r w:rsidR="00C926E7">
        <w:rPr>
          <w:lang w:val="en-US"/>
        </w:rPr>
        <w:t xml:space="preserve">the </w:t>
      </w:r>
      <w:r w:rsidR="00140500">
        <w:rPr>
          <w:lang w:val="en-US"/>
        </w:rPr>
        <w:t>BC samples were</w:t>
      </w:r>
      <w:r w:rsidR="00D773D9">
        <w:rPr>
          <w:lang w:val="en-US"/>
        </w:rPr>
        <w:t xml:space="preserve"> </w:t>
      </w:r>
      <w:r w:rsidR="00E87494" w:rsidRPr="00E87494">
        <w:rPr>
          <w:lang w:val="en-US"/>
        </w:rPr>
        <w:t>manually powdered in an agate mortar.</w:t>
      </w:r>
    </w:p>
    <w:p w14:paraId="52E9755C" w14:textId="77777777" w:rsidR="008C18E8" w:rsidRDefault="008C18E8" w:rsidP="00A26AE1">
      <w:pPr>
        <w:pStyle w:val="Titolo2"/>
        <w:spacing w:before="360" w:after="120"/>
      </w:pPr>
    </w:p>
    <w:p w14:paraId="384D0B0D" w14:textId="11505C16" w:rsidR="00A26AE1" w:rsidRPr="006F49FA" w:rsidRDefault="00A26AE1" w:rsidP="00A26AE1">
      <w:pPr>
        <w:pStyle w:val="Titolo2"/>
        <w:spacing w:before="360" w:after="120"/>
      </w:pPr>
      <w:r w:rsidRPr="006F49FA">
        <w:t>2.2. Anaerobic digestion tests</w:t>
      </w:r>
    </w:p>
    <w:p w14:paraId="7EADD107" w14:textId="23371854" w:rsidR="00A26AE1" w:rsidRDefault="00A26AE1" w:rsidP="00A26AE1">
      <w:pPr>
        <w:jc w:val="both"/>
        <w:rPr>
          <w:lang w:val="en-US"/>
        </w:rPr>
      </w:pPr>
      <w:r>
        <w:rPr>
          <w:lang w:val="en-US"/>
        </w:rPr>
        <w:t xml:space="preserve">The AD </w:t>
      </w:r>
      <w:r w:rsidRPr="004D71A1">
        <w:rPr>
          <w:lang w:val="en-US"/>
        </w:rPr>
        <w:t>tests were carried out in mesophilic conditions at 37</w:t>
      </w:r>
      <w:r>
        <w:rPr>
          <w:lang w:val="en-US"/>
        </w:rPr>
        <w:t xml:space="preserve"> </w:t>
      </w:r>
      <w:r w:rsidRPr="004D71A1">
        <w:rPr>
          <w:lang w:val="en-US"/>
        </w:rPr>
        <w:t>°C</w:t>
      </w:r>
      <w:r>
        <w:rPr>
          <w:lang w:val="en-US"/>
        </w:rPr>
        <w:t xml:space="preserve"> </w:t>
      </w:r>
      <w:r w:rsidRPr="00F50278">
        <w:rPr>
          <w:lang w:val="en-US"/>
        </w:rPr>
        <w:t>(Table 1).</w:t>
      </w:r>
      <w:r>
        <w:rPr>
          <w:lang w:val="en-US"/>
        </w:rPr>
        <w:t xml:space="preserve"> E</w:t>
      </w:r>
      <w:r w:rsidRPr="004D71A1">
        <w:rPr>
          <w:lang w:val="en-US"/>
        </w:rPr>
        <w:t xml:space="preserve">ach reactor consisted of a </w:t>
      </w:r>
      <w:r>
        <w:rPr>
          <w:lang w:val="en-US"/>
        </w:rPr>
        <w:t xml:space="preserve">0.5 L </w:t>
      </w:r>
      <w:r w:rsidRPr="004D71A1">
        <w:rPr>
          <w:lang w:val="en-US"/>
        </w:rPr>
        <w:t xml:space="preserve">Duran glass bottle, connected to </w:t>
      </w:r>
      <w:r>
        <w:rPr>
          <w:lang w:val="en-US"/>
        </w:rPr>
        <w:t>a</w:t>
      </w:r>
      <w:r w:rsidRPr="004D71A1">
        <w:rPr>
          <w:lang w:val="en-US"/>
        </w:rPr>
        <w:t xml:space="preserve"> </w:t>
      </w:r>
      <w:r>
        <w:rPr>
          <w:lang w:val="en-US"/>
        </w:rPr>
        <w:t>gas</w:t>
      </w:r>
      <w:r w:rsidRPr="004D71A1">
        <w:rPr>
          <w:lang w:val="en-US"/>
        </w:rPr>
        <w:t xml:space="preserve"> sampling apparatus</w:t>
      </w:r>
      <w:r>
        <w:rPr>
          <w:lang w:val="en-US"/>
        </w:rPr>
        <w:t xml:space="preserve"> (see Section 2.4)</w:t>
      </w:r>
      <w:r w:rsidRPr="004D71A1">
        <w:rPr>
          <w:lang w:val="en-US"/>
        </w:rPr>
        <w:t xml:space="preserve">. Substrate and inoculum were added to </w:t>
      </w:r>
      <w:r>
        <w:rPr>
          <w:lang w:val="en-US"/>
        </w:rPr>
        <w:t>e</w:t>
      </w:r>
      <w:r w:rsidRPr="004D71A1">
        <w:rPr>
          <w:lang w:val="en-US"/>
        </w:rPr>
        <w:t xml:space="preserve">ach reactor </w:t>
      </w:r>
      <w:r>
        <w:rPr>
          <w:lang w:val="en-US"/>
        </w:rPr>
        <w:t>implementing a substrate to inoculum ratio (S/I) equal to</w:t>
      </w:r>
      <w:r w:rsidRPr="004D71A1">
        <w:rPr>
          <w:lang w:val="en-US"/>
        </w:rPr>
        <w:t xml:space="preserve"> </w:t>
      </w:r>
      <w:r>
        <w:rPr>
          <w:lang w:val="en-US"/>
        </w:rPr>
        <w:t>1:2</w:t>
      </w:r>
      <w:r w:rsidRPr="004D71A1">
        <w:rPr>
          <w:lang w:val="en-US"/>
        </w:rPr>
        <w:t xml:space="preserve"> </w:t>
      </w:r>
      <w:r>
        <w:rPr>
          <w:lang w:val="en-US"/>
        </w:rPr>
        <w:t>expressed as volatile solids (VS)</w:t>
      </w:r>
      <w:r w:rsidR="002B54C2">
        <w:rPr>
          <w:lang w:val="en-US"/>
        </w:rPr>
        <w:t xml:space="preserve">, </w:t>
      </w:r>
      <w:r w:rsidR="00427714">
        <w:rPr>
          <w:lang w:val="en-US"/>
        </w:rPr>
        <w:t>that was</w:t>
      </w:r>
      <w:r w:rsidR="004A7B4E">
        <w:rPr>
          <w:lang w:val="en-US"/>
        </w:rPr>
        <w:t xml:space="preserve"> adjusted</w:t>
      </w:r>
      <w:r w:rsidR="00427714">
        <w:rPr>
          <w:lang w:val="en-US"/>
        </w:rPr>
        <w:t xml:space="preserve"> respect to</w:t>
      </w:r>
      <w:r w:rsidR="004A7B4E">
        <w:rPr>
          <w:lang w:val="en-US"/>
        </w:rPr>
        <w:t xml:space="preserve"> a previous study </w:t>
      </w:r>
      <w:r w:rsidR="00427714">
        <w:rPr>
          <w:lang w:val="en-US"/>
        </w:rPr>
        <w:t xml:space="preserve">(S/I equal to 1:1) </w:t>
      </w:r>
      <w:r w:rsidR="004A7B4E">
        <w:rPr>
          <w:lang w:val="en-US"/>
        </w:rPr>
        <w:t xml:space="preserve">to minimize acidification </w:t>
      </w:r>
      <w:r w:rsidR="004A7B4E" w:rsidRPr="008C18E8">
        <w:rPr>
          <w:lang w:val="en-US"/>
        </w:rPr>
        <w:fldChar w:fldCharType="begin" w:fldLock="1"/>
      </w:r>
      <w:r w:rsidR="00934ECB" w:rsidRPr="008C18E8">
        <w:rPr>
          <w:lang w:val="en-US"/>
        </w:rPr>
        <w:instrText>ADDIN CSL_CITATION {"citationItems":[{"id":"ITEM-1","itemData":{"DOI":"10.3390/en13225971","ISSN":"1996-1073","abstract":"Wine lees have a great potential to obtain clean energy in the form of biogas through anaerobic digestion due to their high organic load. However, wine lees are a complex substrate and may likely give rise to instabilities leading to failure of the biological process. This work analysed the digestion of wine lees using two different approaches. First, electro-oxidation was applied as pre-treatment using boron-doped diamond-based electrodes. The voltage was 25 V and different treatment times were tested (ranging from 0.08 to 1.5 h) at 25 °C. Anaerobic digestion of wine lees was evaluated in batch tests to investigate the effect of electro-oxidation on biogas yield. Electro-oxidation exhibited a significant positive effect on biogas production increasing its value up to 330 L kg−1 of volatile solids after 1.5 h of treatment, compared to 180 L kg−1 of volatile solids measured from raw wine lees. As a second approach, the addition of biochar to the anaerobic digestion of wine lees was investigated; in the experimental conditions considered in the present study, the addition of biochar did not show any positive effect on anaerobic digestion performance.","author":[{"dropping-particle":"","family":"Arenas Sevillano","given":"Cristian Bernabé","non-dropping-particle":"","parse-names":false,"suffix":""},{"dropping-particle":"","family":"Chiappero","given":"Marco","non-dropping-particle":"","parse-names":false,"suffix":""},{"dropping-particle":"","family":"Gomez","given":"Xiomar","non-dropping-particle":"","parse-names":false,"suffix":""},{"dropping-particle":"","family":"Fiore","given":"Silvia","non-dropping-particle":"","parse-names":false,"suffix":""},{"dropping-particle":"","family":"Martínez","given":"E. Judith","non-dropping-particle":"","parse-names":false,"suffix":""}],"container-title":"Energies","id":"ITEM-1","issue":"22","issued":{"date-parts":[["2020","11","16"]]},"page":"5971","publisher":"MDPI AG","title":"Improving the anaerobic digestion of wine-industry liquid wastes: Treatment by electro-oxidation and use of biochar as an additive","type":"article-journal","volume":"13"},"uris":["http://www.mendeley.com/documents/?uuid=68f67230-83c9-3861-9300-688543e8c9f1"]}],"mendeley":{"formattedCitation":"[17]","plainTextFormattedCitation":"[17]","previouslyFormattedCitation":"[17]"},"properties":{"noteIndex":0},"schema":"https://github.com/citation-style-language/schema/raw/master/csl-citation.json"}</w:instrText>
      </w:r>
      <w:r w:rsidR="004A7B4E" w:rsidRPr="008C18E8">
        <w:rPr>
          <w:lang w:val="en-US"/>
        </w:rPr>
        <w:fldChar w:fldCharType="separate"/>
      </w:r>
      <w:r w:rsidR="002C4E05" w:rsidRPr="008C18E8">
        <w:rPr>
          <w:noProof/>
          <w:lang w:val="en-US"/>
        </w:rPr>
        <w:t>[</w:t>
      </w:r>
      <w:r w:rsidR="008C18E8" w:rsidRPr="008C18E8">
        <w:rPr>
          <w:noProof/>
          <w:lang w:val="en-US"/>
        </w:rPr>
        <w:t>13</w:t>
      </w:r>
      <w:r w:rsidR="002C4E05" w:rsidRPr="008C18E8">
        <w:rPr>
          <w:noProof/>
          <w:lang w:val="en-US"/>
        </w:rPr>
        <w:t>]</w:t>
      </w:r>
      <w:r w:rsidR="004A7B4E" w:rsidRPr="008C18E8">
        <w:rPr>
          <w:lang w:val="en-US"/>
        </w:rPr>
        <w:fldChar w:fldCharType="end"/>
      </w:r>
      <w:r w:rsidRPr="004D71A1">
        <w:rPr>
          <w:lang w:val="en-US"/>
        </w:rPr>
        <w:t xml:space="preserve">. </w:t>
      </w:r>
      <w:r>
        <w:rPr>
          <w:lang w:val="en-US"/>
        </w:rPr>
        <w:t xml:space="preserve">The total solids (TS) content of WL in the digesters was tuned to 2-3 % by adding distilled water. The </w:t>
      </w:r>
      <w:r w:rsidRPr="004D71A1">
        <w:rPr>
          <w:lang w:val="en-US"/>
        </w:rPr>
        <w:t xml:space="preserve">pH </w:t>
      </w:r>
      <w:r>
        <w:rPr>
          <w:lang w:val="en-US"/>
        </w:rPr>
        <w:t>of the substrate</w:t>
      </w:r>
      <w:r w:rsidRPr="004D71A1">
        <w:rPr>
          <w:lang w:val="en-US"/>
        </w:rPr>
        <w:t xml:space="preserve"> was adjusted to 7.5 by </w:t>
      </w:r>
      <w:r>
        <w:rPr>
          <w:lang w:val="en-US"/>
        </w:rPr>
        <w:t xml:space="preserve">adding </w:t>
      </w:r>
      <w:r w:rsidRPr="004D71A1">
        <w:rPr>
          <w:lang w:val="en-US"/>
        </w:rPr>
        <w:t>NaHCO</w:t>
      </w:r>
      <w:r w:rsidRPr="004D71A1">
        <w:rPr>
          <w:vertAlign w:val="subscript"/>
          <w:lang w:val="en-US"/>
        </w:rPr>
        <w:t>3</w:t>
      </w:r>
      <w:r w:rsidRPr="004D71A1">
        <w:rPr>
          <w:lang w:val="en-US"/>
        </w:rPr>
        <w:t xml:space="preserve">. </w:t>
      </w:r>
      <w:r w:rsidR="00333817">
        <w:rPr>
          <w:lang w:val="en-US"/>
        </w:rPr>
        <w:t xml:space="preserve">The reactors were not supplied with any solution of macro- and micro-nutrients. </w:t>
      </w:r>
    </w:p>
    <w:p w14:paraId="30C14618" w14:textId="01AAD40D" w:rsidR="00984C9E" w:rsidRDefault="00984C9E" w:rsidP="00797792">
      <w:pPr>
        <w:jc w:val="both"/>
        <w:rPr>
          <w:lang w:val="en-US"/>
        </w:rPr>
      </w:pPr>
    </w:p>
    <w:p w14:paraId="7883FD77" w14:textId="00161910" w:rsidR="00984C9E" w:rsidRPr="00984C9E" w:rsidRDefault="00984C9E" w:rsidP="00A26AE1">
      <w:pPr>
        <w:jc w:val="both"/>
      </w:pPr>
      <w:r w:rsidRPr="00407D30">
        <w:rPr>
          <w:b/>
          <w:bCs/>
        </w:rPr>
        <w:t>Table 1</w:t>
      </w:r>
      <w:r>
        <w:t xml:space="preserve">. </w:t>
      </w:r>
      <w:r w:rsidR="00A26AE1">
        <w:t>E</w:t>
      </w:r>
      <w:r w:rsidRPr="00407D30">
        <w:t xml:space="preserve">xperimental conditions </w:t>
      </w:r>
      <w:r w:rsidR="00A26AE1">
        <w:t>appli</w:t>
      </w:r>
      <w:r w:rsidRPr="00407D30">
        <w:t xml:space="preserve">ed in the anaerobic digestion of wine </w:t>
      </w:r>
      <w:proofErr w:type="gramStart"/>
      <w:r w:rsidRPr="00407D30">
        <w:t>lees</w:t>
      </w:r>
      <w:proofErr w:type="gramEnd"/>
    </w:p>
    <w:tbl>
      <w:tblPr>
        <w:tblStyle w:val="Grigliatabella"/>
        <w:tblW w:w="10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926"/>
        <w:gridCol w:w="1149"/>
        <w:gridCol w:w="1073"/>
        <w:gridCol w:w="912"/>
        <w:gridCol w:w="1185"/>
        <w:gridCol w:w="992"/>
        <w:gridCol w:w="1134"/>
        <w:gridCol w:w="1039"/>
      </w:tblGrid>
      <w:tr w:rsidR="00984C9E" w:rsidRPr="0029210E" w14:paraId="75F0E7DF" w14:textId="77777777" w:rsidTr="00700E48">
        <w:trPr>
          <w:trHeight w:val="216"/>
          <w:jc w:val="center"/>
        </w:trPr>
        <w:tc>
          <w:tcPr>
            <w:tcW w:w="2410" w:type="dxa"/>
            <w:tcBorders>
              <w:bottom w:val="single" w:sz="4" w:space="0" w:color="auto"/>
            </w:tcBorders>
          </w:tcPr>
          <w:p w14:paraId="7A9FB464" w14:textId="77777777" w:rsidR="00984C9E" w:rsidRPr="0029210E" w:rsidRDefault="00984C9E" w:rsidP="00700E48">
            <w:pPr>
              <w:pStyle w:val="Nessunaspaziatura"/>
              <w:rPr>
                <w:rFonts w:cs="Times New Roman"/>
                <w:sz w:val="22"/>
              </w:rPr>
            </w:pPr>
          </w:p>
        </w:tc>
        <w:tc>
          <w:tcPr>
            <w:tcW w:w="2075" w:type="dxa"/>
            <w:gridSpan w:val="2"/>
            <w:tcBorders>
              <w:top w:val="single" w:sz="4" w:space="0" w:color="auto"/>
              <w:bottom w:val="single" w:sz="4" w:space="0" w:color="auto"/>
            </w:tcBorders>
          </w:tcPr>
          <w:p w14:paraId="5BD84B66" w14:textId="749EC017" w:rsidR="00984C9E" w:rsidRPr="009633EE" w:rsidRDefault="009633EE" w:rsidP="00700E48">
            <w:pPr>
              <w:pStyle w:val="Nessunaspaziatura"/>
              <w:jc w:val="center"/>
              <w:rPr>
                <w:rFonts w:cs="Times New Roman"/>
                <w:sz w:val="22"/>
              </w:rPr>
            </w:pPr>
            <w:r w:rsidRPr="009633EE">
              <w:rPr>
                <w:lang w:val="en-US"/>
              </w:rPr>
              <w:t>experiment</w:t>
            </w:r>
            <w:r w:rsidR="00984C9E" w:rsidRPr="009633EE">
              <w:rPr>
                <w:rFonts w:cs="Times New Roman"/>
                <w:sz w:val="22"/>
              </w:rPr>
              <w:t xml:space="preserve"> 1</w:t>
            </w:r>
          </w:p>
        </w:tc>
        <w:tc>
          <w:tcPr>
            <w:tcW w:w="1985" w:type="dxa"/>
            <w:gridSpan w:val="2"/>
            <w:tcBorders>
              <w:top w:val="single" w:sz="4" w:space="0" w:color="auto"/>
              <w:bottom w:val="single" w:sz="4" w:space="0" w:color="auto"/>
            </w:tcBorders>
          </w:tcPr>
          <w:p w14:paraId="13D177A0" w14:textId="6594A7E2" w:rsidR="00984C9E" w:rsidRPr="009633EE" w:rsidRDefault="009633EE" w:rsidP="00700E48">
            <w:pPr>
              <w:pStyle w:val="Nessunaspaziatura"/>
              <w:jc w:val="center"/>
              <w:rPr>
                <w:rFonts w:cs="Times New Roman"/>
                <w:sz w:val="22"/>
              </w:rPr>
            </w:pPr>
            <w:r w:rsidRPr="009633EE">
              <w:rPr>
                <w:lang w:val="en-US"/>
              </w:rPr>
              <w:t>experiment</w:t>
            </w:r>
            <w:r w:rsidR="00984C9E" w:rsidRPr="009633EE">
              <w:rPr>
                <w:rFonts w:cs="Times New Roman"/>
                <w:sz w:val="22"/>
              </w:rPr>
              <w:t xml:space="preserve"> 2</w:t>
            </w:r>
          </w:p>
        </w:tc>
        <w:tc>
          <w:tcPr>
            <w:tcW w:w="2177" w:type="dxa"/>
            <w:gridSpan w:val="2"/>
            <w:tcBorders>
              <w:top w:val="single" w:sz="4" w:space="0" w:color="auto"/>
              <w:bottom w:val="single" w:sz="4" w:space="0" w:color="auto"/>
            </w:tcBorders>
          </w:tcPr>
          <w:p w14:paraId="65E6FA5B" w14:textId="444935D0" w:rsidR="00984C9E" w:rsidRPr="009633EE" w:rsidRDefault="009633EE" w:rsidP="00700E48">
            <w:pPr>
              <w:pStyle w:val="Nessunaspaziatura"/>
              <w:jc w:val="center"/>
              <w:rPr>
                <w:rFonts w:cs="Times New Roman"/>
                <w:sz w:val="22"/>
              </w:rPr>
            </w:pPr>
            <w:r w:rsidRPr="009633EE">
              <w:rPr>
                <w:lang w:val="en-US"/>
              </w:rPr>
              <w:t>experiment</w:t>
            </w:r>
            <w:r w:rsidRPr="009633EE">
              <w:rPr>
                <w:rFonts w:cs="Times New Roman"/>
                <w:sz w:val="22"/>
              </w:rPr>
              <w:t xml:space="preserve"> </w:t>
            </w:r>
            <w:r w:rsidR="00984C9E" w:rsidRPr="009633EE">
              <w:rPr>
                <w:rFonts w:cs="Times New Roman"/>
                <w:sz w:val="22"/>
              </w:rPr>
              <w:t>3</w:t>
            </w:r>
          </w:p>
        </w:tc>
        <w:tc>
          <w:tcPr>
            <w:tcW w:w="2170" w:type="dxa"/>
            <w:gridSpan w:val="2"/>
            <w:tcBorders>
              <w:top w:val="single" w:sz="4" w:space="0" w:color="auto"/>
              <w:bottom w:val="single" w:sz="4" w:space="0" w:color="auto"/>
            </w:tcBorders>
          </w:tcPr>
          <w:p w14:paraId="691F6EF7" w14:textId="379BED48" w:rsidR="00984C9E" w:rsidRPr="009633EE" w:rsidRDefault="009633EE" w:rsidP="00700E48">
            <w:pPr>
              <w:pStyle w:val="Nessunaspaziatura"/>
              <w:jc w:val="center"/>
              <w:rPr>
                <w:rFonts w:cs="Times New Roman"/>
                <w:sz w:val="22"/>
              </w:rPr>
            </w:pPr>
            <w:r w:rsidRPr="009633EE">
              <w:rPr>
                <w:lang w:val="en-US"/>
              </w:rPr>
              <w:t>experiment</w:t>
            </w:r>
            <w:r w:rsidR="00984C9E" w:rsidRPr="009633EE">
              <w:rPr>
                <w:rFonts w:cs="Times New Roman"/>
                <w:sz w:val="22"/>
              </w:rPr>
              <w:t xml:space="preserve"> 4</w:t>
            </w:r>
          </w:p>
        </w:tc>
      </w:tr>
      <w:tr w:rsidR="00984C9E" w:rsidRPr="0029210E" w14:paraId="70B0A11D" w14:textId="77777777" w:rsidTr="00700E48">
        <w:trPr>
          <w:trHeight w:val="216"/>
          <w:jc w:val="center"/>
        </w:trPr>
        <w:tc>
          <w:tcPr>
            <w:tcW w:w="2410" w:type="dxa"/>
            <w:tcBorders>
              <w:top w:val="single" w:sz="4" w:space="0" w:color="auto"/>
            </w:tcBorders>
            <w:vAlign w:val="center"/>
          </w:tcPr>
          <w:p w14:paraId="35FC56AA" w14:textId="77777777" w:rsidR="00984C9E" w:rsidRPr="0029210E" w:rsidRDefault="00984C9E" w:rsidP="00700E48">
            <w:pPr>
              <w:pStyle w:val="Nessunaspaziatura"/>
              <w:rPr>
                <w:rFonts w:cs="Times New Roman"/>
                <w:sz w:val="22"/>
              </w:rPr>
            </w:pPr>
            <w:r w:rsidRPr="0029210E">
              <w:rPr>
                <w:rFonts w:cs="Times New Roman"/>
                <w:sz w:val="22"/>
              </w:rPr>
              <w:t>Starting date</w:t>
            </w:r>
          </w:p>
        </w:tc>
        <w:tc>
          <w:tcPr>
            <w:tcW w:w="2075" w:type="dxa"/>
            <w:gridSpan w:val="2"/>
            <w:tcBorders>
              <w:top w:val="single" w:sz="4" w:space="0" w:color="auto"/>
            </w:tcBorders>
            <w:vAlign w:val="center"/>
          </w:tcPr>
          <w:p w14:paraId="2C958CF4" w14:textId="77777777" w:rsidR="00984C9E" w:rsidRPr="0029210E" w:rsidRDefault="00984C9E" w:rsidP="00700E48">
            <w:pPr>
              <w:pStyle w:val="Nessunaspaziatura"/>
              <w:rPr>
                <w:rFonts w:cs="Times New Roman"/>
                <w:sz w:val="22"/>
              </w:rPr>
            </w:pPr>
            <w:r w:rsidRPr="0029210E">
              <w:rPr>
                <w:rFonts w:cs="Times New Roman"/>
                <w:sz w:val="22"/>
              </w:rPr>
              <w:t>January, 2020</w:t>
            </w:r>
          </w:p>
        </w:tc>
        <w:tc>
          <w:tcPr>
            <w:tcW w:w="1985" w:type="dxa"/>
            <w:gridSpan w:val="2"/>
            <w:tcBorders>
              <w:top w:val="single" w:sz="4" w:space="0" w:color="auto"/>
            </w:tcBorders>
            <w:vAlign w:val="center"/>
          </w:tcPr>
          <w:p w14:paraId="004D3447" w14:textId="77777777" w:rsidR="00984C9E" w:rsidRPr="0029210E" w:rsidRDefault="00984C9E" w:rsidP="00700E48">
            <w:pPr>
              <w:pStyle w:val="Nessunaspaziatura"/>
              <w:rPr>
                <w:rFonts w:cs="Times New Roman"/>
                <w:sz w:val="22"/>
              </w:rPr>
            </w:pPr>
            <w:r w:rsidRPr="0029210E">
              <w:rPr>
                <w:rFonts w:cs="Times New Roman"/>
                <w:sz w:val="22"/>
              </w:rPr>
              <w:t>February, 2020</w:t>
            </w:r>
          </w:p>
        </w:tc>
        <w:tc>
          <w:tcPr>
            <w:tcW w:w="2177" w:type="dxa"/>
            <w:gridSpan w:val="2"/>
            <w:tcBorders>
              <w:top w:val="single" w:sz="4" w:space="0" w:color="auto"/>
            </w:tcBorders>
            <w:vAlign w:val="center"/>
          </w:tcPr>
          <w:p w14:paraId="2CDB2DC8" w14:textId="77777777" w:rsidR="00984C9E" w:rsidRPr="0029210E" w:rsidRDefault="00984C9E" w:rsidP="00700E48">
            <w:pPr>
              <w:pStyle w:val="Nessunaspaziatura"/>
              <w:rPr>
                <w:rFonts w:cs="Times New Roman"/>
                <w:sz w:val="22"/>
              </w:rPr>
            </w:pPr>
            <w:r w:rsidRPr="0029210E">
              <w:rPr>
                <w:rFonts w:cs="Times New Roman"/>
                <w:sz w:val="22"/>
              </w:rPr>
              <w:t>November, 2020</w:t>
            </w:r>
          </w:p>
        </w:tc>
        <w:tc>
          <w:tcPr>
            <w:tcW w:w="2170" w:type="dxa"/>
            <w:gridSpan w:val="2"/>
            <w:tcBorders>
              <w:top w:val="single" w:sz="4" w:space="0" w:color="auto"/>
            </w:tcBorders>
            <w:vAlign w:val="center"/>
          </w:tcPr>
          <w:p w14:paraId="6F782F04" w14:textId="77777777" w:rsidR="00984C9E" w:rsidRPr="0029210E" w:rsidRDefault="00984C9E" w:rsidP="00700E48">
            <w:pPr>
              <w:pStyle w:val="Nessunaspaziatura"/>
              <w:rPr>
                <w:rFonts w:cs="Times New Roman"/>
                <w:sz w:val="22"/>
              </w:rPr>
            </w:pPr>
            <w:r w:rsidRPr="0029210E">
              <w:rPr>
                <w:rFonts w:cs="Times New Roman"/>
                <w:sz w:val="22"/>
              </w:rPr>
              <w:t>November, 2020</w:t>
            </w:r>
          </w:p>
        </w:tc>
      </w:tr>
      <w:tr w:rsidR="00984C9E" w:rsidRPr="0029210E" w14:paraId="14A25F71" w14:textId="77777777" w:rsidTr="00700E48">
        <w:trPr>
          <w:trHeight w:val="216"/>
          <w:jc w:val="center"/>
        </w:trPr>
        <w:tc>
          <w:tcPr>
            <w:tcW w:w="2410" w:type="dxa"/>
          </w:tcPr>
          <w:p w14:paraId="4321CEB2" w14:textId="77777777" w:rsidR="00984C9E" w:rsidRPr="0029210E" w:rsidRDefault="00984C9E" w:rsidP="00700E48">
            <w:pPr>
              <w:pStyle w:val="Nessunaspaziatura"/>
              <w:rPr>
                <w:rFonts w:cs="Times New Roman"/>
                <w:sz w:val="22"/>
              </w:rPr>
            </w:pPr>
            <w:r w:rsidRPr="0029210E">
              <w:rPr>
                <w:rFonts w:cs="Times New Roman"/>
                <w:sz w:val="22"/>
              </w:rPr>
              <w:t>Duration (days)</w:t>
            </w:r>
          </w:p>
        </w:tc>
        <w:tc>
          <w:tcPr>
            <w:tcW w:w="2075" w:type="dxa"/>
            <w:gridSpan w:val="2"/>
          </w:tcPr>
          <w:p w14:paraId="03035191" w14:textId="77777777" w:rsidR="00984C9E" w:rsidRPr="0029210E" w:rsidRDefault="00984C9E" w:rsidP="00700E48">
            <w:pPr>
              <w:pStyle w:val="Nessunaspaziatura"/>
              <w:jc w:val="center"/>
              <w:rPr>
                <w:rFonts w:cs="Times New Roman"/>
                <w:sz w:val="22"/>
              </w:rPr>
            </w:pPr>
            <w:r w:rsidRPr="0029210E">
              <w:rPr>
                <w:rFonts w:cs="Times New Roman"/>
                <w:sz w:val="22"/>
              </w:rPr>
              <w:t>20</w:t>
            </w:r>
          </w:p>
        </w:tc>
        <w:tc>
          <w:tcPr>
            <w:tcW w:w="1985" w:type="dxa"/>
            <w:gridSpan w:val="2"/>
          </w:tcPr>
          <w:p w14:paraId="315CE56B" w14:textId="77777777" w:rsidR="00984C9E" w:rsidRPr="0029210E" w:rsidRDefault="00984C9E" w:rsidP="00700E48">
            <w:pPr>
              <w:pStyle w:val="Nessunaspaziatura"/>
              <w:jc w:val="center"/>
              <w:rPr>
                <w:rFonts w:cs="Times New Roman"/>
                <w:sz w:val="22"/>
              </w:rPr>
            </w:pPr>
            <w:r w:rsidRPr="0029210E">
              <w:rPr>
                <w:rFonts w:cs="Times New Roman"/>
                <w:sz w:val="22"/>
              </w:rPr>
              <w:t>15</w:t>
            </w:r>
          </w:p>
        </w:tc>
        <w:tc>
          <w:tcPr>
            <w:tcW w:w="2177" w:type="dxa"/>
            <w:gridSpan w:val="2"/>
          </w:tcPr>
          <w:p w14:paraId="53DA0720" w14:textId="77777777" w:rsidR="00984C9E" w:rsidRPr="0029210E" w:rsidRDefault="00984C9E" w:rsidP="00700E48">
            <w:pPr>
              <w:pStyle w:val="Nessunaspaziatura"/>
              <w:jc w:val="center"/>
              <w:rPr>
                <w:rFonts w:cs="Times New Roman"/>
                <w:sz w:val="22"/>
              </w:rPr>
            </w:pPr>
            <w:r w:rsidRPr="0029210E">
              <w:rPr>
                <w:rFonts w:cs="Times New Roman"/>
                <w:sz w:val="22"/>
              </w:rPr>
              <w:t>37</w:t>
            </w:r>
          </w:p>
        </w:tc>
        <w:tc>
          <w:tcPr>
            <w:tcW w:w="2170" w:type="dxa"/>
            <w:gridSpan w:val="2"/>
          </w:tcPr>
          <w:p w14:paraId="6E502B84" w14:textId="77777777" w:rsidR="00984C9E" w:rsidRPr="0029210E" w:rsidRDefault="00984C9E" w:rsidP="00700E48">
            <w:pPr>
              <w:pStyle w:val="Nessunaspaziatura"/>
              <w:jc w:val="center"/>
              <w:rPr>
                <w:rFonts w:cs="Times New Roman"/>
                <w:sz w:val="22"/>
              </w:rPr>
            </w:pPr>
            <w:r w:rsidRPr="0029210E">
              <w:rPr>
                <w:rFonts w:cs="Times New Roman"/>
                <w:sz w:val="22"/>
              </w:rPr>
              <w:t>27</w:t>
            </w:r>
          </w:p>
        </w:tc>
      </w:tr>
      <w:tr w:rsidR="00984C9E" w:rsidRPr="0029210E" w14:paraId="15EE4B3F" w14:textId="77777777" w:rsidTr="00700E48">
        <w:trPr>
          <w:trHeight w:val="216"/>
          <w:jc w:val="center"/>
        </w:trPr>
        <w:tc>
          <w:tcPr>
            <w:tcW w:w="2410" w:type="dxa"/>
          </w:tcPr>
          <w:p w14:paraId="34342886" w14:textId="77777777" w:rsidR="00984C9E" w:rsidRPr="0029210E" w:rsidRDefault="00984C9E" w:rsidP="00700E48">
            <w:pPr>
              <w:pStyle w:val="Nessunaspaziatura"/>
              <w:rPr>
                <w:rFonts w:cs="Times New Roman"/>
                <w:sz w:val="22"/>
              </w:rPr>
            </w:pPr>
            <w:r w:rsidRPr="0029210E">
              <w:rPr>
                <w:rFonts w:cs="Times New Roman"/>
                <w:sz w:val="22"/>
              </w:rPr>
              <w:t>Temperature (°C)</w:t>
            </w:r>
          </w:p>
        </w:tc>
        <w:tc>
          <w:tcPr>
            <w:tcW w:w="2075" w:type="dxa"/>
            <w:gridSpan w:val="2"/>
          </w:tcPr>
          <w:p w14:paraId="5003788B" w14:textId="77777777" w:rsidR="00984C9E" w:rsidRPr="0029210E" w:rsidRDefault="00984C9E" w:rsidP="00700E48">
            <w:pPr>
              <w:pStyle w:val="Nessunaspaziatura"/>
              <w:jc w:val="center"/>
              <w:rPr>
                <w:rFonts w:cs="Times New Roman"/>
                <w:sz w:val="22"/>
              </w:rPr>
            </w:pPr>
            <w:r w:rsidRPr="0029210E">
              <w:rPr>
                <w:rFonts w:cs="Times New Roman"/>
                <w:sz w:val="22"/>
              </w:rPr>
              <w:t>37</w:t>
            </w:r>
          </w:p>
        </w:tc>
        <w:tc>
          <w:tcPr>
            <w:tcW w:w="1985" w:type="dxa"/>
            <w:gridSpan w:val="2"/>
          </w:tcPr>
          <w:p w14:paraId="30343A7F" w14:textId="77777777" w:rsidR="00984C9E" w:rsidRPr="0029210E" w:rsidRDefault="00984C9E" w:rsidP="00700E48">
            <w:pPr>
              <w:pStyle w:val="Nessunaspaziatura"/>
              <w:jc w:val="center"/>
              <w:rPr>
                <w:rFonts w:cs="Times New Roman"/>
                <w:sz w:val="22"/>
              </w:rPr>
            </w:pPr>
            <w:r w:rsidRPr="0029210E">
              <w:rPr>
                <w:rFonts w:cs="Times New Roman"/>
                <w:sz w:val="22"/>
              </w:rPr>
              <w:t>37</w:t>
            </w:r>
          </w:p>
        </w:tc>
        <w:tc>
          <w:tcPr>
            <w:tcW w:w="2177" w:type="dxa"/>
            <w:gridSpan w:val="2"/>
          </w:tcPr>
          <w:p w14:paraId="5EB4F759" w14:textId="77777777" w:rsidR="00984C9E" w:rsidRPr="0029210E" w:rsidRDefault="00984C9E" w:rsidP="00700E48">
            <w:pPr>
              <w:pStyle w:val="Nessunaspaziatura"/>
              <w:jc w:val="center"/>
              <w:rPr>
                <w:rFonts w:cs="Times New Roman"/>
                <w:sz w:val="22"/>
              </w:rPr>
            </w:pPr>
            <w:r w:rsidRPr="0029210E">
              <w:rPr>
                <w:rFonts w:cs="Times New Roman"/>
                <w:sz w:val="22"/>
              </w:rPr>
              <w:t>37</w:t>
            </w:r>
          </w:p>
        </w:tc>
        <w:tc>
          <w:tcPr>
            <w:tcW w:w="2170" w:type="dxa"/>
            <w:gridSpan w:val="2"/>
          </w:tcPr>
          <w:p w14:paraId="5F81E9AC" w14:textId="77777777" w:rsidR="00984C9E" w:rsidRPr="0029210E" w:rsidRDefault="00984C9E" w:rsidP="00700E48">
            <w:pPr>
              <w:pStyle w:val="Nessunaspaziatura"/>
              <w:jc w:val="center"/>
              <w:rPr>
                <w:rFonts w:cs="Times New Roman"/>
                <w:sz w:val="22"/>
              </w:rPr>
            </w:pPr>
            <w:r w:rsidRPr="0029210E">
              <w:rPr>
                <w:rFonts w:cs="Times New Roman"/>
                <w:sz w:val="22"/>
              </w:rPr>
              <w:t>37</w:t>
            </w:r>
          </w:p>
        </w:tc>
      </w:tr>
      <w:tr w:rsidR="00984C9E" w:rsidRPr="0029210E" w14:paraId="59FD09AA" w14:textId="77777777" w:rsidTr="00700E48">
        <w:trPr>
          <w:trHeight w:val="216"/>
          <w:jc w:val="center"/>
        </w:trPr>
        <w:tc>
          <w:tcPr>
            <w:tcW w:w="2410" w:type="dxa"/>
          </w:tcPr>
          <w:p w14:paraId="71C9689B" w14:textId="62A6A50B" w:rsidR="00984C9E" w:rsidRPr="0029210E" w:rsidRDefault="00A26AE1" w:rsidP="00700E48">
            <w:pPr>
              <w:pStyle w:val="Nessunaspaziatura"/>
              <w:rPr>
                <w:rFonts w:cs="Times New Roman"/>
                <w:sz w:val="22"/>
              </w:rPr>
            </w:pPr>
            <w:r>
              <w:rPr>
                <w:rFonts w:cs="Times New Roman"/>
                <w:sz w:val="22"/>
              </w:rPr>
              <w:t>Type of WL</w:t>
            </w:r>
          </w:p>
          <w:p w14:paraId="56BEEF67" w14:textId="304A3EC4" w:rsidR="00984C9E" w:rsidRPr="0029210E" w:rsidRDefault="00A26AE1" w:rsidP="00700E48">
            <w:pPr>
              <w:pStyle w:val="Nessunaspaziatura"/>
              <w:rPr>
                <w:rFonts w:cs="Times New Roman"/>
                <w:sz w:val="22"/>
              </w:rPr>
            </w:pPr>
            <w:r>
              <w:rPr>
                <w:rFonts w:cs="Times New Roman"/>
                <w:sz w:val="22"/>
              </w:rPr>
              <w:t>S</w:t>
            </w:r>
            <w:r w:rsidR="00984C9E" w:rsidRPr="0029210E">
              <w:rPr>
                <w:rFonts w:cs="Times New Roman"/>
                <w:sz w:val="22"/>
              </w:rPr>
              <w:t>ampling</w:t>
            </w:r>
            <w:r>
              <w:rPr>
                <w:rFonts w:cs="Times New Roman"/>
                <w:sz w:val="22"/>
              </w:rPr>
              <w:t xml:space="preserve"> date</w:t>
            </w:r>
          </w:p>
        </w:tc>
        <w:tc>
          <w:tcPr>
            <w:tcW w:w="2075" w:type="dxa"/>
            <w:gridSpan w:val="2"/>
          </w:tcPr>
          <w:p w14:paraId="75F32E3D" w14:textId="1E59CF32" w:rsidR="00984C9E" w:rsidRPr="0029210E" w:rsidRDefault="00984C9E" w:rsidP="00700E48">
            <w:pPr>
              <w:pStyle w:val="Nessunaspaziatura"/>
              <w:jc w:val="center"/>
              <w:rPr>
                <w:rFonts w:cs="Times New Roman"/>
                <w:sz w:val="22"/>
              </w:rPr>
            </w:pPr>
            <w:r w:rsidRPr="0029210E">
              <w:rPr>
                <w:rFonts w:cs="Times New Roman"/>
                <w:sz w:val="22"/>
              </w:rPr>
              <w:t>Barbaresco</w:t>
            </w:r>
            <w:r w:rsidR="00A114F1">
              <w:rPr>
                <w:rFonts w:cs="Times New Roman"/>
                <w:sz w:val="22"/>
              </w:rPr>
              <w:t xml:space="preserve"> (BS1)</w:t>
            </w:r>
          </w:p>
          <w:p w14:paraId="0D41C29D" w14:textId="77777777" w:rsidR="00984C9E" w:rsidRPr="0029210E" w:rsidRDefault="00984C9E" w:rsidP="00700E48">
            <w:pPr>
              <w:pStyle w:val="Nessunaspaziatura"/>
              <w:jc w:val="center"/>
              <w:rPr>
                <w:rFonts w:cs="Times New Roman"/>
                <w:sz w:val="22"/>
              </w:rPr>
            </w:pPr>
            <w:r w:rsidRPr="0029210E">
              <w:rPr>
                <w:rFonts w:cs="Times New Roman"/>
                <w:sz w:val="22"/>
              </w:rPr>
              <w:t>July, 2019</w:t>
            </w:r>
          </w:p>
        </w:tc>
        <w:tc>
          <w:tcPr>
            <w:tcW w:w="1985" w:type="dxa"/>
            <w:gridSpan w:val="2"/>
          </w:tcPr>
          <w:p w14:paraId="2ED3BC9B" w14:textId="395E0E9A" w:rsidR="00984C9E" w:rsidRPr="0029210E" w:rsidRDefault="00984C9E" w:rsidP="00700E48">
            <w:pPr>
              <w:pStyle w:val="Nessunaspaziatura"/>
              <w:jc w:val="center"/>
              <w:rPr>
                <w:rFonts w:cs="Times New Roman"/>
                <w:sz w:val="22"/>
              </w:rPr>
            </w:pPr>
            <w:r w:rsidRPr="0029210E">
              <w:rPr>
                <w:rFonts w:cs="Times New Roman"/>
                <w:sz w:val="22"/>
              </w:rPr>
              <w:t>Barbaresco</w:t>
            </w:r>
            <w:r w:rsidR="00A114F1">
              <w:rPr>
                <w:rFonts w:cs="Times New Roman"/>
                <w:sz w:val="22"/>
              </w:rPr>
              <w:t xml:space="preserve"> (BS2)</w:t>
            </w:r>
          </w:p>
          <w:p w14:paraId="0BF7494C" w14:textId="77777777" w:rsidR="00984C9E" w:rsidRPr="0029210E" w:rsidRDefault="00984C9E" w:rsidP="00700E48">
            <w:pPr>
              <w:pStyle w:val="Nessunaspaziatura"/>
              <w:jc w:val="center"/>
              <w:rPr>
                <w:rFonts w:cs="Times New Roman"/>
                <w:sz w:val="22"/>
              </w:rPr>
            </w:pPr>
            <w:r w:rsidRPr="0029210E">
              <w:rPr>
                <w:rFonts w:cs="Times New Roman"/>
                <w:sz w:val="22"/>
              </w:rPr>
              <w:t>February, 2020</w:t>
            </w:r>
          </w:p>
        </w:tc>
        <w:tc>
          <w:tcPr>
            <w:tcW w:w="2177" w:type="dxa"/>
            <w:gridSpan w:val="2"/>
          </w:tcPr>
          <w:p w14:paraId="28C3AAEC" w14:textId="614C9364" w:rsidR="00984C9E" w:rsidRPr="0029210E" w:rsidRDefault="00984C9E" w:rsidP="00700E48">
            <w:pPr>
              <w:pStyle w:val="Nessunaspaziatura"/>
              <w:jc w:val="center"/>
              <w:rPr>
                <w:rFonts w:cs="Times New Roman"/>
                <w:sz w:val="22"/>
              </w:rPr>
            </w:pPr>
            <w:r w:rsidRPr="0029210E">
              <w:rPr>
                <w:rFonts w:cs="Times New Roman"/>
                <w:sz w:val="22"/>
              </w:rPr>
              <w:t>Barbera</w:t>
            </w:r>
            <w:r w:rsidR="00A114F1">
              <w:rPr>
                <w:rFonts w:cs="Times New Roman"/>
                <w:sz w:val="22"/>
              </w:rPr>
              <w:t xml:space="preserve"> (BR)</w:t>
            </w:r>
          </w:p>
          <w:p w14:paraId="7580F00E" w14:textId="77777777" w:rsidR="00984C9E" w:rsidRPr="0029210E" w:rsidRDefault="00984C9E" w:rsidP="00700E48">
            <w:pPr>
              <w:pStyle w:val="Nessunaspaziatura"/>
              <w:jc w:val="center"/>
              <w:rPr>
                <w:rFonts w:cs="Times New Roman"/>
                <w:sz w:val="22"/>
              </w:rPr>
            </w:pPr>
            <w:r w:rsidRPr="0029210E">
              <w:rPr>
                <w:rFonts w:cs="Times New Roman"/>
                <w:sz w:val="22"/>
              </w:rPr>
              <w:t>October, 2020</w:t>
            </w:r>
          </w:p>
        </w:tc>
        <w:tc>
          <w:tcPr>
            <w:tcW w:w="2170" w:type="dxa"/>
            <w:gridSpan w:val="2"/>
          </w:tcPr>
          <w:p w14:paraId="6E863E7F" w14:textId="13EF15AD" w:rsidR="00984C9E" w:rsidRPr="0029210E" w:rsidRDefault="00984C9E" w:rsidP="00700E48">
            <w:pPr>
              <w:pStyle w:val="Nessunaspaziatura"/>
              <w:jc w:val="center"/>
              <w:rPr>
                <w:rFonts w:cs="Times New Roman"/>
                <w:sz w:val="22"/>
              </w:rPr>
            </w:pPr>
            <w:r w:rsidRPr="0029210E">
              <w:rPr>
                <w:rFonts w:cs="Times New Roman"/>
                <w:sz w:val="22"/>
              </w:rPr>
              <w:t>Barbera</w:t>
            </w:r>
            <w:r w:rsidR="00A114F1">
              <w:rPr>
                <w:rFonts w:cs="Times New Roman"/>
                <w:sz w:val="22"/>
              </w:rPr>
              <w:t xml:space="preserve"> (BR)</w:t>
            </w:r>
          </w:p>
          <w:p w14:paraId="2F188041" w14:textId="77777777" w:rsidR="00984C9E" w:rsidRPr="0029210E" w:rsidRDefault="00984C9E" w:rsidP="00700E48">
            <w:pPr>
              <w:pStyle w:val="Nessunaspaziatura"/>
              <w:jc w:val="center"/>
              <w:rPr>
                <w:rFonts w:cs="Times New Roman"/>
                <w:sz w:val="22"/>
              </w:rPr>
            </w:pPr>
            <w:r w:rsidRPr="0029210E">
              <w:rPr>
                <w:rFonts w:cs="Times New Roman"/>
                <w:sz w:val="22"/>
              </w:rPr>
              <w:t>October, 2020</w:t>
            </w:r>
          </w:p>
        </w:tc>
      </w:tr>
      <w:tr w:rsidR="00984C9E" w:rsidRPr="0029210E" w14:paraId="40F27627" w14:textId="77777777" w:rsidTr="00700E48">
        <w:trPr>
          <w:trHeight w:val="269"/>
          <w:jc w:val="center"/>
        </w:trPr>
        <w:tc>
          <w:tcPr>
            <w:tcW w:w="2410" w:type="dxa"/>
          </w:tcPr>
          <w:p w14:paraId="5B68A69B" w14:textId="77777777" w:rsidR="00984C9E" w:rsidRPr="0029210E" w:rsidRDefault="00984C9E" w:rsidP="00700E48">
            <w:pPr>
              <w:pStyle w:val="Nessunaspaziatura"/>
              <w:rPr>
                <w:rFonts w:cs="Times New Roman"/>
                <w:sz w:val="22"/>
              </w:rPr>
            </w:pPr>
            <w:r w:rsidRPr="0029210E">
              <w:rPr>
                <w:rFonts w:cs="Times New Roman"/>
                <w:sz w:val="22"/>
              </w:rPr>
              <w:t>Working volume (L)</w:t>
            </w:r>
          </w:p>
        </w:tc>
        <w:tc>
          <w:tcPr>
            <w:tcW w:w="2075" w:type="dxa"/>
            <w:gridSpan w:val="2"/>
          </w:tcPr>
          <w:p w14:paraId="58CC7F12" w14:textId="77777777" w:rsidR="00984C9E" w:rsidRPr="0029210E" w:rsidRDefault="00984C9E" w:rsidP="00700E48">
            <w:pPr>
              <w:pStyle w:val="Nessunaspaziatura"/>
              <w:jc w:val="center"/>
              <w:rPr>
                <w:rFonts w:cs="Times New Roman"/>
                <w:sz w:val="22"/>
              </w:rPr>
            </w:pPr>
            <w:r w:rsidRPr="0029210E">
              <w:rPr>
                <w:rFonts w:cs="Times New Roman"/>
                <w:sz w:val="22"/>
              </w:rPr>
              <w:t>0.4</w:t>
            </w:r>
          </w:p>
        </w:tc>
        <w:tc>
          <w:tcPr>
            <w:tcW w:w="1985" w:type="dxa"/>
            <w:gridSpan w:val="2"/>
          </w:tcPr>
          <w:p w14:paraId="3833AB8F" w14:textId="77777777" w:rsidR="00984C9E" w:rsidRPr="0029210E" w:rsidRDefault="00984C9E" w:rsidP="00700E48">
            <w:pPr>
              <w:pStyle w:val="Nessunaspaziatura"/>
              <w:jc w:val="center"/>
              <w:rPr>
                <w:rFonts w:cs="Times New Roman"/>
                <w:sz w:val="22"/>
              </w:rPr>
            </w:pPr>
            <w:r w:rsidRPr="0029210E">
              <w:rPr>
                <w:rFonts w:cs="Times New Roman"/>
                <w:sz w:val="22"/>
              </w:rPr>
              <w:t>0.25</w:t>
            </w:r>
          </w:p>
        </w:tc>
        <w:tc>
          <w:tcPr>
            <w:tcW w:w="2177" w:type="dxa"/>
            <w:gridSpan w:val="2"/>
          </w:tcPr>
          <w:p w14:paraId="31495482" w14:textId="77777777" w:rsidR="00984C9E" w:rsidRPr="0029210E" w:rsidRDefault="00984C9E" w:rsidP="00700E48">
            <w:pPr>
              <w:pStyle w:val="Nessunaspaziatura"/>
              <w:jc w:val="center"/>
              <w:rPr>
                <w:rFonts w:cs="Times New Roman"/>
                <w:sz w:val="22"/>
              </w:rPr>
            </w:pPr>
            <w:r w:rsidRPr="0029210E">
              <w:rPr>
                <w:rFonts w:cs="Times New Roman"/>
                <w:sz w:val="22"/>
              </w:rPr>
              <w:t>0.4</w:t>
            </w:r>
          </w:p>
        </w:tc>
        <w:tc>
          <w:tcPr>
            <w:tcW w:w="2170" w:type="dxa"/>
            <w:gridSpan w:val="2"/>
          </w:tcPr>
          <w:p w14:paraId="653BC49C" w14:textId="77777777" w:rsidR="00984C9E" w:rsidRPr="0029210E" w:rsidRDefault="00984C9E" w:rsidP="00700E48">
            <w:pPr>
              <w:pStyle w:val="Nessunaspaziatura"/>
              <w:jc w:val="center"/>
              <w:rPr>
                <w:rFonts w:cs="Times New Roman"/>
                <w:sz w:val="22"/>
              </w:rPr>
            </w:pPr>
            <w:r w:rsidRPr="0029210E">
              <w:rPr>
                <w:rFonts w:cs="Times New Roman"/>
                <w:sz w:val="22"/>
              </w:rPr>
              <w:t>0.4</w:t>
            </w:r>
          </w:p>
        </w:tc>
      </w:tr>
      <w:tr w:rsidR="00984C9E" w:rsidRPr="0029210E" w14:paraId="559DD2CB" w14:textId="77777777" w:rsidTr="00700E48">
        <w:trPr>
          <w:trHeight w:val="216"/>
          <w:jc w:val="center"/>
        </w:trPr>
        <w:tc>
          <w:tcPr>
            <w:tcW w:w="2410" w:type="dxa"/>
          </w:tcPr>
          <w:p w14:paraId="30AB9C12" w14:textId="054522F6" w:rsidR="00984C9E" w:rsidRPr="0029210E" w:rsidRDefault="00A26AE1" w:rsidP="00700E48">
            <w:pPr>
              <w:pStyle w:val="Nessunaspaziatura"/>
              <w:rPr>
                <w:rFonts w:cs="Times New Roman"/>
                <w:sz w:val="22"/>
              </w:rPr>
            </w:pPr>
            <w:r>
              <w:rPr>
                <w:rFonts w:cs="Times New Roman"/>
                <w:sz w:val="22"/>
              </w:rPr>
              <w:lastRenderedPageBreak/>
              <w:t>S/I</w:t>
            </w:r>
          </w:p>
        </w:tc>
        <w:tc>
          <w:tcPr>
            <w:tcW w:w="2075" w:type="dxa"/>
            <w:gridSpan w:val="2"/>
          </w:tcPr>
          <w:p w14:paraId="428F3994" w14:textId="77777777" w:rsidR="00984C9E" w:rsidRPr="0029210E" w:rsidRDefault="00984C9E" w:rsidP="00700E48">
            <w:pPr>
              <w:pStyle w:val="Nessunaspaziatura"/>
              <w:jc w:val="center"/>
              <w:rPr>
                <w:rFonts w:cs="Times New Roman"/>
                <w:sz w:val="22"/>
              </w:rPr>
            </w:pPr>
            <w:r w:rsidRPr="0029210E">
              <w:rPr>
                <w:rFonts w:cs="Times New Roman"/>
                <w:sz w:val="22"/>
              </w:rPr>
              <w:t>1:2</w:t>
            </w:r>
          </w:p>
        </w:tc>
        <w:tc>
          <w:tcPr>
            <w:tcW w:w="1985" w:type="dxa"/>
            <w:gridSpan w:val="2"/>
          </w:tcPr>
          <w:p w14:paraId="0BA0B0D8" w14:textId="77777777" w:rsidR="00984C9E" w:rsidRPr="0029210E" w:rsidRDefault="00984C9E" w:rsidP="00700E48">
            <w:pPr>
              <w:pStyle w:val="Nessunaspaziatura"/>
              <w:jc w:val="center"/>
              <w:rPr>
                <w:rFonts w:cs="Times New Roman"/>
                <w:sz w:val="22"/>
              </w:rPr>
            </w:pPr>
            <w:r w:rsidRPr="0029210E">
              <w:rPr>
                <w:rFonts w:cs="Times New Roman"/>
                <w:sz w:val="22"/>
              </w:rPr>
              <w:t>1:2</w:t>
            </w:r>
          </w:p>
        </w:tc>
        <w:tc>
          <w:tcPr>
            <w:tcW w:w="2177" w:type="dxa"/>
            <w:gridSpan w:val="2"/>
          </w:tcPr>
          <w:p w14:paraId="2EAD0C49" w14:textId="77777777" w:rsidR="00984C9E" w:rsidRPr="0029210E" w:rsidRDefault="00984C9E" w:rsidP="00700E48">
            <w:pPr>
              <w:pStyle w:val="Nessunaspaziatura"/>
              <w:jc w:val="center"/>
              <w:rPr>
                <w:rFonts w:cs="Times New Roman"/>
                <w:sz w:val="22"/>
              </w:rPr>
            </w:pPr>
            <w:r w:rsidRPr="0029210E">
              <w:rPr>
                <w:rFonts w:cs="Times New Roman"/>
                <w:sz w:val="22"/>
              </w:rPr>
              <w:t>1:2</w:t>
            </w:r>
          </w:p>
        </w:tc>
        <w:tc>
          <w:tcPr>
            <w:tcW w:w="2170" w:type="dxa"/>
            <w:gridSpan w:val="2"/>
          </w:tcPr>
          <w:p w14:paraId="3FBD20BD" w14:textId="77777777" w:rsidR="00984C9E" w:rsidRPr="0029210E" w:rsidRDefault="00984C9E" w:rsidP="00700E48">
            <w:pPr>
              <w:pStyle w:val="Nessunaspaziatura"/>
              <w:jc w:val="center"/>
              <w:rPr>
                <w:rFonts w:cs="Times New Roman"/>
                <w:sz w:val="22"/>
              </w:rPr>
            </w:pPr>
            <w:r w:rsidRPr="0029210E">
              <w:rPr>
                <w:rFonts w:cs="Times New Roman"/>
                <w:sz w:val="22"/>
              </w:rPr>
              <w:t>1:2</w:t>
            </w:r>
          </w:p>
        </w:tc>
      </w:tr>
      <w:tr w:rsidR="00984C9E" w:rsidRPr="0029210E" w14:paraId="5FB5ED97" w14:textId="77777777" w:rsidTr="00700E48">
        <w:trPr>
          <w:trHeight w:val="216"/>
          <w:jc w:val="center"/>
        </w:trPr>
        <w:tc>
          <w:tcPr>
            <w:tcW w:w="2410" w:type="dxa"/>
          </w:tcPr>
          <w:p w14:paraId="22AC9150" w14:textId="77777777" w:rsidR="00984C9E" w:rsidRPr="0029210E" w:rsidRDefault="00984C9E" w:rsidP="00700E48">
            <w:pPr>
              <w:pStyle w:val="Nessunaspaziatura"/>
              <w:rPr>
                <w:rFonts w:cs="Times New Roman"/>
                <w:sz w:val="22"/>
              </w:rPr>
            </w:pPr>
            <w:r w:rsidRPr="0029210E">
              <w:rPr>
                <w:rFonts w:cs="Times New Roman"/>
                <w:sz w:val="22"/>
              </w:rPr>
              <w:t xml:space="preserve">TS content (% </w:t>
            </w:r>
            <w:proofErr w:type="spellStart"/>
            <w:r w:rsidRPr="0029210E">
              <w:rPr>
                <w:rFonts w:cs="Times New Roman"/>
                <w:sz w:val="22"/>
              </w:rPr>
              <w:t>bw</w:t>
            </w:r>
            <w:proofErr w:type="spellEnd"/>
            <w:r w:rsidRPr="0029210E">
              <w:rPr>
                <w:rFonts w:cs="Times New Roman"/>
                <w:sz w:val="22"/>
              </w:rPr>
              <w:t>)</w:t>
            </w:r>
          </w:p>
        </w:tc>
        <w:tc>
          <w:tcPr>
            <w:tcW w:w="2075" w:type="dxa"/>
            <w:gridSpan w:val="2"/>
          </w:tcPr>
          <w:p w14:paraId="514F5C30" w14:textId="77777777" w:rsidR="00984C9E" w:rsidRPr="0029210E" w:rsidRDefault="00984C9E" w:rsidP="00700E48">
            <w:pPr>
              <w:pStyle w:val="Nessunaspaziatura"/>
              <w:jc w:val="center"/>
              <w:rPr>
                <w:rFonts w:cs="Times New Roman"/>
                <w:sz w:val="22"/>
              </w:rPr>
            </w:pPr>
            <w:r w:rsidRPr="0029210E">
              <w:rPr>
                <w:rFonts w:cs="Times New Roman"/>
                <w:sz w:val="22"/>
              </w:rPr>
              <w:t>2</w:t>
            </w:r>
          </w:p>
        </w:tc>
        <w:tc>
          <w:tcPr>
            <w:tcW w:w="1985" w:type="dxa"/>
            <w:gridSpan w:val="2"/>
          </w:tcPr>
          <w:p w14:paraId="6C908B21" w14:textId="77777777" w:rsidR="00984C9E" w:rsidRPr="0029210E" w:rsidRDefault="00984C9E" w:rsidP="00700E48">
            <w:pPr>
              <w:pStyle w:val="Nessunaspaziatura"/>
              <w:jc w:val="center"/>
              <w:rPr>
                <w:rFonts w:cs="Times New Roman"/>
                <w:sz w:val="22"/>
              </w:rPr>
            </w:pPr>
            <w:r w:rsidRPr="0029210E">
              <w:rPr>
                <w:rFonts w:cs="Times New Roman"/>
                <w:sz w:val="22"/>
              </w:rPr>
              <w:t>2</w:t>
            </w:r>
          </w:p>
        </w:tc>
        <w:tc>
          <w:tcPr>
            <w:tcW w:w="2177" w:type="dxa"/>
            <w:gridSpan w:val="2"/>
          </w:tcPr>
          <w:p w14:paraId="00366E33"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2170" w:type="dxa"/>
            <w:gridSpan w:val="2"/>
          </w:tcPr>
          <w:p w14:paraId="432E3BB9" w14:textId="77777777" w:rsidR="00984C9E" w:rsidRPr="0029210E" w:rsidRDefault="00984C9E" w:rsidP="00700E48">
            <w:pPr>
              <w:pStyle w:val="Nessunaspaziatura"/>
              <w:jc w:val="center"/>
              <w:rPr>
                <w:rFonts w:cs="Times New Roman"/>
                <w:sz w:val="22"/>
              </w:rPr>
            </w:pPr>
            <w:r w:rsidRPr="0029210E">
              <w:rPr>
                <w:rFonts w:cs="Times New Roman"/>
                <w:sz w:val="22"/>
              </w:rPr>
              <w:t>3</w:t>
            </w:r>
          </w:p>
        </w:tc>
      </w:tr>
      <w:tr w:rsidR="00984C9E" w:rsidRPr="0029210E" w14:paraId="12103F4A" w14:textId="77777777" w:rsidTr="00700E48">
        <w:trPr>
          <w:trHeight w:val="216"/>
          <w:jc w:val="center"/>
        </w:trPr>
        <w:tc>
          <w:tcPr>
            <w:tcW w:w="2410" w:type="dxa"/>
          </w:tcPr>
          <w:p w14:paraId="6168A9B9" w14:textId="28BC2CD0" w:rsidR="00984C9E" w:rsidRPr="0029210E" w:rsidRDefault="00984C9E" w:rsidP="00700E48">
            <w:pPr>
              <w:pStyle w:val="Nessunaspaziatura"/>
              <w:rPr>
                <w:rFonts w:cs="Times New Roman"/>
                <w:sz w:val="22"/>
              </w:rPr>
            </w:pPr>
            <w:r w:rsidRPr="0029210E">
              <w:rPr>
                <w:rFonts w:cs="Times New Roman"/>
                <w:sz w:val="22"/>
              </w:rPr>
              <w:t xml:space="preserve">pH adjustment </w:t>
            </w:r>
          </w:p>
        </w:tc>
        <w:tc>
          <w:tcPr>
            <w:tcW w:w="2075" w:type="dxa"/>
            <w:gridSpan w:val="2"/>
          </w:tcPr>
          <w:p w14:paraId="0743FF51" w14:textId="77777777" w:rsidR="00984C9E" w:rsidRPr="0029210E" w:rsidRDefault="00984C9E" w:rsidP="00700E48">
            <w:pPr>
              <w:pStyle w:val="Nessunaspaziatura"/>
              <w:jc w:val="center"/>
              <w:rPr>
                <w:rFonts w:cs="Times New Roman"/>
                <w:sz w:val="22"/>
              </w:rPr>
            </w:pPr>
            <w:r w:rsidRPr="0029210E">
              <w:rPr>
                <w:rFonts w:cs="Times New Roman"/>
                <w:sz w:val="22"/>
              </w:rPr>
              <w:t>no</w:t>
            </w:r>
          </w:p>
        </w:tc>
        <w:tc>
          <w:tcPr>
            <w:tcW w:w="1985" w:type="dxa"/>
            <w:gridSpan w:val="2"/>
          </w:tcPr>
          <w:p w14:paraId="56A6897C" w14:textId="77777777" w:rsidR="00984C9E" w:rsidRPr="0029210E" w:rsidRDefault="00984C9E" w:rsidP="00700E48">
            <w:pPr>
              <w:pStyle w:val="Nessunaspaziatura"/>
              <w:jc w:val="center"/>
              <w:rPr>
                <w:rFonts w:cs="Times New Roman"/>
                <w:sz w:val="22"/>
              </w:rPr>
            </w:pPr>
            <w:r w:rsidRPr="0029210E">
              <w:rPr>
                <w:rFonts w:cs="Times New Roman"/>
                <w:sz w:val="22"/>
              </w:rPr>
              <w:t>yes</w:t>
            </w:r>
          </w:p>
        </w:tc>
        <w:tc>
          <w:tcPr>
            <w:tcW w:w="2177" w:type="dxa"/>
            <w:gridSpan w:val="2"/>
          </w:tcPr>
          <w:p w14:paraId="4DF549B1" w14:textId="77777777" w:rsidR="00984C9E" w:rsidRPr="0029210E" w:rsidRDefault="00984C9E" w:rsidP="00700E48">
            <w:pPr>
              <w:pStyle w:val="Nessunaspaziatura"/>
              <w:jc w:val="center"/>
              <w:rPr>
                <w:rFonts w:cs="Times New Roman"/>
                <w:sz w:val="22"/>
              </w:rPr>
            </w:pPr>
            <w:r w:rsidRPr="0029210E">
              <w:rPr>
                <w:rFonts w:cs="Times New Roman"/>
                <w:sz w:val="22"/>
              </w:rPr>
              <w:t>yes</w:t>
            </w:r>
          </w:p>
        </w:tc>
        <w:tc>
          <w:tcPr>
            <w:tcW w:w="2170" w:type="dxa"/>
            <w:gridSpan w:val="2"/>
          </w:tcPr>
          <w:p w14:paraId="5618D780" w14:textId="77777777" w:rsidR="00984C9E" w:rsidRPr="0029210E" w:rsidRDefault="00984C9E" w:rsidP="00700E48">
            <w:pPr>
              <w:pStyle w:val="Nessunaspaziatura"/>
              <w:jc w:val="center"/>
              <w:rPr>
                <w:rFonts w:cs="Times New Roman"/>
                <w:sz w:val="22"/>
              </w:rPr>
            </w:pPr>
            <w:r w:rsidRPr="0029210E">
              <w:rPr>
                <w:rFonts w:cs="Times New Roman"/>
                <w:sz w:val="22"/>
              </w:rPr>
              <w:t>yes</w:t>
            </w:r>
          </w:p>
        </w:tc>
      </w:tr>
      <w:tr w:rsidR="00984C9E" w:rsidRPr="0029210E" w14:paraId="4881E0DC" w14:textId="77777777" w:rsidTr="00700E48">
        <w:trPr>
          <w:trHeight w:val="216"/>
          <w:jc w:val="center"/>
        </w:trPr>
        <w:tc>
          <w:tcPr>
            <w:tcW w:w="2410" w:type="dxa"/>
          </w:tcPr>
          <w:p w14:paraId="2C18D067" w14:textId="34D9F5EC" w:rsidR="00984C9E" w:rsidRPr="0029210E" w:rsidRDefault="00A26AE1" w:rsidP="00A26AE1">
            <w:pPr>
              <w:pStyle w:val="Nessunaspaziatura"/>
              <w:rPr>
                <w:rFonts w:cs="Times New Roman"/>
                <w:sz w:val="22"/>
              </w:rPr>
            </w:pPr>
            <w:r w:rsidRPr="0029210E">
              <w:rPr>
                <w:rFonts w:cs="Times New Roman"/>
                <w:sz w:val="22"/>
              </w:rPr>
              <w:t>M</w:t>
            </w:r>
            <w:r w:rsidR="00984C9E" w:rsidRPr="0029210E">
              <w:rPr>
                <w:rFonts w:cs="Times New Roman"/>
                <w:sz w:val="22"/>
              </w:rPr>
              <w:t>ethane</w:t>
            </w:r>
            <w:r>
              <w:rPr>
                <w:rFonts w:cs="Times New Roman"/>
                <w:sz w:val="22"/>
              </w:rPr>
              <w:t xml:space="preserve"> </w:t>
            </w:r>
            <w:r w:rsidR="00984C9E" w:rsidRPr="0029210E">
              <w:rPr>
                <w:rFonts w:cs="Times New Roman"/>
                <w:sz w:val="22"/>
              </w:rPr>
              <w:t>measurement</w:t>
            </w:r>
          </w:p>
        </w:tc>
        <w:tc>
          <w:tcPr>
            <w:tcW w:w="2075" w:type="dxa"/>
            <w:gridSpan w:val="2"/>
          </w:tcPr>
          <w:p w14:paraId="4EFFBFEE" w14:textId="77777777" w:rsidR="00984C9E" w:rsidRPr="0029210E" w:rsidRDefault="00984C9E" w:rsidP="00700E48">
            <w:pPr>
              <w:pStyle w:val="Nessunaspaziatura"/>
              <w:jc w:val="center"/>
              <w:rPr>
                <w:rFonts w:cs="Times New Roman"/>
                <w:sz w:val="22"/>
              </w:rPr>
            </w:pPr>
            <w:r w:rsidRPr="0029210E">
              <w:rPr>
                <w:rFonts w:cs="Times New Roman"/>
                <w:sz w:val="22"/>
              </w:rPr>
              <w:t>gas analyser</w:t>
            </w:r>
          </w:p>
        </w:tc>
        <w:tc>
          <w:tcPr>
            <w:tcW w:w="1985" w:type="dxa"/>
            <w:gridSpan w:val="2"/>
          </w:tcPr>
          <w:p w14:paraId="4472F65C" w14:textId="02EE19DD" w:rsidR="00984C9E" w:rsidRPr="0029210E" w:rsidRDefault="0070190E" w:rsidP="00700E48">
            <w:pPr>
              <w:pStyle w:val="Nessunaspaziatura"/>
              <w:jc w:val="center"/>
              <w:rPr>
                <w:rFonts w:cs="Times New Roman"/>
                <w:sz w:val="22"/>
              </w:rPr>
            </w:pPr>
            <w:r>
              <w:rPr>
                <w:rFonts w:cs="Times New Roman"/>
                <w:sz w:val="22"/>
              </w:rPr>
              <w:t>w</w:t>
            </w:r>
            <w:r w:rsidRPr="0029210E">
              <w:rPr>
                <w:rFonts w:cs="Times New Roman"/>
                <w:sz w:val="22"/>
              </w:rPr>
              <w:t>ashing solution</w:t>
            </w:r>
          </w:p>
        </w:tc>
        <w:tc>
          <w:tcPr>
            <w:tcW w:w="2177" w:type="dxa"/>
            <w:gridSpan w:val="2"/>
          </w:tcPr>
          <w:p w14:paraId="09620CA7" w14:textId="2025FFA9" w:rsidR="00984C9E" w:rsidRPr="0029210E" w:rsidRDefault="0070190E" w:rsidP="00700E48">
            <w:pPr>
              <w:pStyle w:val="Nessunaspaziatura"/>
              <w:jc w:val="center"/>
              <w:rPr>
                <w:rFonts w:cs="Times New Roman"/>
                <w:sz w:val="22"/>
              </w:rPr>
            </w:pPr>
            <w:r>
              <w:rPr>
                <w:rFonts w:cs="Times New Roman"/>
                <w:sz w:val="22"/>
              </w:rPr>
              <w:t>w</w:t>
            </w:r>
            <w:r w:rsidR="00984C9E" w:rsidRPr="0029210E">
              <w:rPr>
                <w:rFonts w:cs="Times New Roman"/>
                <w:sz w:val="22"/>
              </w:rPr>
              <w:t>ashing solution</w:t>
            </w:r>
          </w:p>
        </w:tc>
        <w:tc>
          <w:tcPr>
            <w:tcW w:w="2170" w:type="dxa"/>
            <w:gridSpan w:val="2"/>
          </w:tcPr>
          <w:p w14:paraId="118C255B" w14:textId="03726192" w:rsidR="00984C9E" w:rsidRPr="0029210E" w:rsidRDefault="0070190E" w:rsidP="00700E48">
            <w:pPr>
              <w:pStyle w:val="Nessunaspaziatura"/>
              <w:jc w:val="center"/>
              <w:rPr>
                <w:rFonts w:cs="Times New Roman"/>
                <w:sz w:val="22"/>
              </w:rPr>
            </w:pPr>
            <w:r>
              <w:rPr>
                <w:rFonts w:cs="Times New Roman"/>
                <w:sz w:val="22"/>
              </w:rPr>
              <w:t>w</w:t>
            </w:r>
            <w:r w:rsidR="00984C9E" w:rsidRPr="0029210E">
              <w:rPr>
                <w:rFonts w:cs="Times New Roman"/>
                <w:sz w:val="22"/>
              </w:rPr>
              <w:t>ashing solution</w:t>
            </w:r>
          </w:p>
        </w:tc>
      </w:tr>
      <w:tr w:rsidR="00984C9E" w:rsidRPr="0029210E" w14:paraId="295B22A8" w14:textId="77777777" w:rsidTr="00700E48">
        <w:trPr>
          <w:trHeight w:val="216"/>
          <w:jc w:val="center"/>
        </w:trPr>
        <w:tc>
          <w:tcPr>
            <w:tcW w:w="2410" w:type="dxa"/>
            <w:tcBorders>
              <w:bottom w:val="single" w:sz="4" w:space="0" w:color="auto"/>
            </w:tcBorders>
          </w:tcPr>
          <w:p w14:paraId="399C38BB" w14:textId="77777777" w:rsidR="00984C9E" w:rsidRPr="0029210E" w:rsidRDefault="00984C9E" w:rsidP="00700E48">
            <w:pPr>
              <w:pStyle w:val="Nessunaspaziatura"/>
              <w:rPr>
                <w:rFonts w:cs="Times New Roman"/>
                <w:sz w:val="22"/>
              </w:rPr>
            </w:pPr>
            <w:r w:rsidRPr="0029210E">
              <w:rPr>
                <w:rFonts w:cs="Times New Roman"/>
                <w:sz w:val="22"/>
              </w:rPr>
              <w:t>Feeding mode</w:t>
            </w:r>
          </w:p>
        </w:tc>
        <w:tc>
          <w:tcPr>
            <w:tcW w:w="926" w:type="dxa"/>
            <w:tcBorders>
              <w:bottom w:val="single" w:sz="4" w:space="0" w:color="auto"/>
            </w:tcBorders>
          </w:tcPr>
          <w:p w14:paraId="39392B7C" w14:textId="35BB429E" w:rsidR="00984C9E" w:rsidRPr="0029210E" w:rsidRDefault="0070190E" w:rsidP="00700E48">
            <w:pPr>
              <w:pStyle w:val="Nessunaspaziatura"/>
              <w:jc w:val="center"/>
              <w:rPr>
                <w:rFonts w:cs="Times New Roman"/>
                <w:sz w:val="22"/>
              </w:rPr>
            </w:pPr>
            <w:r>
              <w:rPr>
                <w:rFonts w:cs="Times New Roman"/>
                <w:sz w:val="22"/>
              </w:rPr>
              <w:t>b</w:t>
            </w:r>
            <w:r w:rsidR="00984C9E" w:rsidRPr="0029210E">
              <w:rPr>
                <w:rFonts w:cs="Times New Roman"/>
                <w:sz w:val="22"/>
              </w:rPr>
              <w:t>atch</w:t>
            </w:r>
            <w:r>
              <w:rPr>
                <w:rFonts w:cs="Times New Roman"/>
                <w:sz w:val="22"/>
              </w:rPr>
              <w:t xml:space="preserve"> </w:t>
            </w:r>
          </w:p>
        </w:tc>
        <w:tc>
          <w:tcPr>
            <w:tcW w:w="1149" w:type="dxa"/>
            <w:tcBorders>
              <w:bottom w:val="single" w:sz="4" w:space="0" w:color="auto"/>
            </w:tcBorders>
          </w:tcPr>
          <w:p w14:paraId="61460DCF" w14:textId="77777777" w:rsidR="00984C9E" w:rsidRPr="0029210E" w:rsidRDefault="00984C9E" w:rsidP="00700E48">
            <w:pPr>
              <w:pStyle w:val="Nessunaspaziatura"/>
              <w:jc w:val="center"/>
              <w:rPr>
                <w:rFonts w:cs="Times New Roman"/>
                <w:sz w:val="22"/>
              </w:rPr>
            </w:pPr>
            <w:proofErr w:type="gramStart"/>
            <w:r w:rsidRPr="0029210E">
              <w:rPr>
                <w:rFonts w:cs="Times New Roman"/>
                <w:sz w:val="22"/>
              </w:rPr>
              <w:t>fed-batch</w:t>
            </w:r>
            <w:proofErr w:type="gramEnd"/>
          </w:p>
        </w:tc>
        <w:tc>
          <w:tcPr>
            <w:tcW w:w="1985" w:type="dxa"/>
            <w:gridSpan w:val="2"/>
            <w:tcBorders>
              <w:bottom w:val="single" w:sz="4" w:space="0" w:color="auto"/>
            </w:tcBorders>
          </w:tcPr>
          <w:p w14:paraId="578CAF44" w14:textId="77777777" w:rsidR="00984C9E" w:rsidRPr="0029210E" w:rsidRDefault="00984C9E" w:rsidP="00700E48">
            <w:pPr>
              <w:pStyle w:val="Nessunaspaziatura"/>
              <w:jc w:val="center"/>
              <w:rPr>
                <w:rFonts w:cs="Times New Roman"/>
                <w:sz w:val="22"/>
              </w:rPr>
            </w:pPr>
            <w:r w:rsidRPr="0029210E">
              <w:rPr>
                <w:rFonts w:cs="Times New Roman"/>
                <w:sz w:val="22"/>
              </w:rPr>
              <w:t>batch</w:t>
            </w:r>
          </w:p>
        </w:tc>
        <w:tc>
          <w:tcPr>
            <w:tcW w:w="2177" w:type="dxa"/>
            <w:gridSpan w:val="2"/>
            <w:tcBorders>
              <w:bottom w:val="single" w:sz="4" w:space="0" w:color="auto"/>
            </w:tcBorders>
          </w:tcPr>
          <w:p w14:paraId="4B2CA137" w14:textId="77777777" w:rsidR="00984C9E" w:rsidRPr="0029210E" w:rsidRDefault="00984C9E" w:rsidP="00700E48">
            <w:pPr>
              <w:pStyle w:val="Nessunaspaziatura"/>
              <w:jc w:val="center"/>
              <w:rPr>
                <w:rFonts w:cs="Times New Roman"/>
                <w:sz w:val="22"/>
              </w:rPr>
            </w:pPr>
            <w:r w:rsidRPr="0029210E">
              <w:rPr>
                <w:rFonts w:cs="Times New Roman"/>
                <w:sz w:val="22"/>
              </w:rPr>
              <w:t>batch</w:t>
            </w:r>
          </w:p>
        </w:tc>
        <w:tc>
          <w:tcPr>
            <w:tcW w:w="2170" w:type="dxa"/>
            <w:gridSpan w:val="2"/>
            <w:tcBorders>
              <w:bottom w:val="single" w:sz="4" w:space="0" w:color="auto"/>
            </w:tcBorders>
          </w:tcPr>
          <w:p w14:paraId="0A3188D6" w14:textId="77777777" w:rsidR="00984C9E" w:rsidRPr="0029210E" w:rsidRDefault="00984C9E" w:rsidP="00700E48">
            <w:pPr>
              <w:pStyle w:val="Nessunaspaziatura"/>
              <w:jc w:val="center"/>
              <w:rPr>
                <w:rFonts w:cs="Times New Roman"/>
                <w:sz w:val="22"/>
              </w:rPr>
            </w:pPr>
            <w:r w:rsidRPr="0029210E">
              <w:rPr>
                <w:rFonts w:cs="Times New Roman"/>
                <w:sz w:val="22"/>
              </w:rPr>
              <w:t>batch</w:t>
            </w:r>
          </w:p>
        </w:tc>
      </w:tr>
      <w:tr w:rsidR="00984C9E" w:rsidRPr="0029210E" w14:paraId="405D35FE" w14:textId="77777777" w:rsidTr="00700E48">
        <w:trPr>
          <w:trHeight w:val="216"/>
          <w:jc w:val="center"/>
        </w:trPr>
        <w:tc>
          <w:tcPr>
            <w:tcW w:w="2410" w:type="dxa"/>
            <w:tcBorders>
              <w:top w:val="single" w:sz="4" w:space="0" w:color="auto"/>
            </w:tcBorders>
          </w:tcPr>
          <w:p w14:paraId="284D4141" w14:textId="77777777" w:rsidR="00984C9E" w:rsidRPr="0029210E" w:rsidRDefault="00984C9E" w:rsidP="00700E48">
            <w:pPr>
              <w:pStyle w:val="Nessunaspaziatura"/>
              <w:rPr>
                <w:rFonts w:cs="Times New Roman"/>
                <w:sz w:val="22"/>
              </w:rPr>
            </w:pPr>
            <w:r w:rsidRPr="0029210E">
              <w:rPr>
                <w:rFonts w:cs="Times New Roman"/>
                <w:sz w:val="22"/>
              </w:rPr>
              <w:t>Biochar</w:t>
            </w:r>
          </w:p>
        </w:tc>
        <w:tc>
          <w:tcPr>
            <w:tcW w:w="926" w:type="dxa"/>
            <w:tcBorders>
              <w:top w:val="single" w:sz="4" w:space="0" w:color="auto"/>
            </w:tcBorders>
          </w:tcPr>
          <w:p w14:paraId="36CD1343" w14:textId="77777777" w:rsidR="00984C9E" w:rsidRPr="0029210E" w:rsidRDefault="00984C9E" w:rsidP="00700E48">
            <w:pPr>
              <w:pStyle w:val="Nessunaspaziatura"/>
              <w:jc w:val="center"/>
              <w:rPr>
                <w:rFonts w:cs="Times New Roman"/>
                <w:sz w:val="22"/>
              </w:rPr>
            </w:pPr>
            <w:r w:rsidRPr="0029210E">
              <w:rPr>
                <w:rFonts w:cs="Times New Roman"/>
                <w:sz w:val="22"/>
              </w:rPr>
              <w:t>-</w:t>
            </w:r>
          </w:p>
        </w:tc>
        <w:tc>
          <w:tcPr>
            <w:tcW w:w="1149" w:type="dxa"/>
            <w:tcBorders>
              <w:top w:val="single" w:sz="4" w:space="0" w:color="auto"/>
            </w:tcBorders>
          </w:tcPr>
          <w:p w14:paraId="7468B11A" w14:textId="77777777" w:rsidR="00984C9E" w:rsidRPr="0029210E" w:rsidRDefault="00984C9E" w:rsidP="00700E48">
            <w:pPr>
              <w:pStyle w:val="Nessunaspaziatura"/>
              <w:jc w:val="center"/>
              <w:rPr>
                <w:rFonts w:cs="Times New Roman"/>
                <w:sz w:val="22"/>
              </w:rPr>
            </w:pPr>
            <w:r w:rsidRPr="0029210E">
              <w:rPr>
                <w:rFonts w:cs="Times New Roman"/>
                <w:sz w:val="22"/>
              </w:rPr>
              <w:t>-</w:t>
            </w:r>
          </w:p>
        </w:tc>
        <w:tc>
          <w:tcPr>
            <w:tcW w:w="1073" w:type="dxa"/>
            <w:tcBorders>
              <w:top w:val="single" w:sz="4" w:space="0" w:color="auto"/>
            </w:tcBorders>
          </w:tcPr>
          <w:p w14:paraId="6F5F2263" w14:textId="77777777" w:rsidR="00984C9E" w:rsidRPr="0029210E" w:rsidRDefault="00984C9E" w:rsidP="00700E48">
            <w:pPr>
              <w:pStyle w:val="Nessunaspaziatura"/>
              <w:jc w:val="center"/>
              <w:rPr>
                <w:rFonts w:cs="Times New Roman"/>
                <w:sz w:val="22"/>
              </w:rPr>
            </w:pPr>
            <w:r w:rsidRPr="0029210E">
              <w:rPr>
                <w:rFonts w:cs="Times New Roman"/>
                <w:sz w:val="22"/>
              </w:rPr>
              <w:t>SWP550</w:t>
            </w:r>
          </w:p>
        </w:tc>
        <w:tc>
          <w:tcPr>
            <w:tcW w:w="912" w:type="dxa"/>
            <w:tcBorders>
              <w:top w:val="single" w:sz="4" w:space="0" w:color="auto"/>
            </w:tcBorders>
          </w:tcPr>
          <w:p w14:paraId="2FB71831" w14:textId="77777777" w:rsidR="00984C9E" w:rsidRPr="0029210E" w:rsidRDefault="00984C9E" w:rsidP="00700E48">
            <w:pPr>
              <w:pStyle w:val="Nessunaspaziatura"/>
              <w:jc w:val="center"/>
              <w:rPr>
                <w:rFonts w:cs="Times New Roman"/>
                <w:sz w:val="22"/>
              </w:rPr>
            </w:pPr>
            <w:r w:rsidRPr="0029210E">
              <w:rPr>
                <w:rFonts w:cs="Times New Roman"/>
                <w:sz w:val="22"/>
              </w:rPr>
              <w:t>-</w:t>
            </w:r>
          </w:p>
        </w:tc>
        <w:tc>
          <w:tcPr>
            <w:tcW w:w="1185" w:type="dxa"/>
            <w:tcBorders>
              <w:top w:val="single" w:sz="4" w:space="0" w:color="auto"/>
            </w:tcBorders>
          </w:tcPr>
          <w:p w14:paraId="1E27DCC1" w14:textId="77777777" w:rsidR="00984C9E" w:rsidRPr="0029210E" w:rsidRDefault="00984C9E" w:rsidP="00700E48">
            <w:pPr>
              <w:pStyle w:val="Nessunaspaziatura"/>
              <w:jc w:val="center"/>
              <w:rPr>
                <w:rFonts w:cs="Times New Roman"/>
                <w:sz w:val="22"/>
              </w:rPr>
            </w:pPr>
            <w:r w:rsidRPr="0029210E">
              <w:rPr>
                <w:rFonts w:cs="Times New Roman"/>
                <w:sz w:val="22"/>
              </w:rPr>
              <w:t>B-BC</w:t>
            </w:r>
          </w:p>
        </w:tc>
        <w:tc>
          <w:tcPr>
            <w:tcW w:w="992" w:type="dxa"/>
            <w:tcBorders>
              <w:top w:val="single" w:sz="4" w:space="0" w:color="auto"/>
            </w:tcBorders>
          </w:tcPr>
          <w:p w14:paraId="7A4CA07E" w14:textId="77777777" w:rsidR="00984C9E" w:rsidRPr="0029210E" w:rsidRDefault="00984C9E" w:rsidP="00700E48">
            <w:pPr>
              <w:pStyle w:val="Nessunaspaziatura"/>
              <w:jc w:val="center"/>
              <w:rPr>
                <w:rFonts w:cs="Times New Roman"/>
                <w:sz w:val="22"/>
              </w:rPr>
            </w:pPr>
            <w:r w:rsidRPr="0029210E">
              <w:rPr>
                <w:rFonts w:cs="Times New Roman"/>
                <w:sz w:val="22"/>
              </w:rPr>
              <w:t>-</w:t>
            </w:r>
          </w:p>
        </w:tc>
        <w:tc>
          <w:tcPr>
            <w:tcW w:w="1134" w:type="dxa"/>
            <w:tcBorders>
              <w:top w:val="single" w:sz="4" w:space="0" w:color="auto"/>
            </w:tcBorders>
          </w:tcPr>
          <w:p w14:paraId="68B5ED71" w14:textId="77777777" w:rsidR="00984C9E" w:rsidRPr="0029210E" w:rsidRDefault="00984C9E" w:rsidP="00700E48">
            <w:pPr>
              <w:pStyle w:val="Nessunaspaziatura"/>
              <w:jc w:val="center"/>
              <w:rPr>
                <w:rFonts w:cs="Times New Roman"/>
                <w:sz w:val="22"/>
              </w:rPr>
            </w:pPr>
            <w:r w:rsidRPr="0029210E">
              <w:rPr>
                <w:rFonts w:cs="Times New Roman"/>
                <w:sz w:val="22"/>
              </w:rPr>
              <w:t>B-BC</w:t>
            </w:r>
          </w:p>
        </w:tc>
        <w:tc>
          <w:tcPr>
            <w:tcW w:w="1039" w:type="dxa"/>
            <w:tcBorders>
              <w:top w:val="single" w:sz="4" w:space="0" w:color="auto"/>
            </w:tcBorders>
          </w:tcPr>
          <w:p w14:paraId="26630901" w14:textId="77777777" w:rsidR="00984C9E" w:rsidRPr="0029210E" w:rsidRDefault="00984C9E" w:rsidP="00700E48">
            <w:pPr>
              <w:pStyle w:val="Nessunaspaziatura"/>
              <w:jc w:val="center"/>
              <w:rPr>
                <w:rFonts w:cs="Times New Roman"/>
                <w:sz w:val="22"/>
              </w:rPr>
            </w:pPr>
            <w:r w:rsidRPr="0029210E">
              <w:rPr>
                <w:rFonts w:cs="Times New Roman"/>
                <w:sz w:val="22"/>
              </w:rPr>
              <w:t>-</w:t>
            </w:r>
          </w:p>
        </w:tc>
      </w:tr>
      <w:tr w:rsidR="00984C9E" w:rsidRPr="0029210E" w14:paraId="505F08DA" w14:textId="77777777" w:rsidTr="00700E48">
        <w:trPr>
          <w:trHeight w:val="216"/>
          <w:jc w:val="center"/>
        </w:trPr>
        <w:tc>
          <w:tcPr>
            <w:tcW w:w="2410" w:type="dxa"/>
          </w:tcPr>
          <w:p w14:paraId="52ED27D1" w14:textId="77777777" w:rsidR="00984C9E" w:rsidRPr="0029210E" w:rsidRDefault="00984C9E" w:rsidP="00700E48">
            <w:pPr>
              <w:pStyle w:val="Nessunaspaziatura"/>
              <w:rPr>
                <w:rFonts w:cs="Times New Roman"/>
                <w:sz w:val="22"/>
              </w:rPr>
            </w:pPr>
            <w:r w:rsidRPr="0029210E">
              <w:rPr>
                <w:rFonts w:cs="Times New Roman"/>
                <w:sz w:val="22"/>
              </w:rPr>
              <w:t>Biochar dose (g L</w:t>
            </w:r>
            <w:r w:rsidRPr="0029210E">
              <w:rPr>
                <w:rFonts w:cs="Times New Roman"/>
                <w:sz w:val="22"/>
                <w:vertAlign w:val="superscript"/>
              </w:rPr>
              <w:t>-1</w:t>
            </w:r>
            <w:r w:rsidRPr="0029210E">
              <w:rPr>
                <w:rFonts w:cs="Times New Roman"/>
                <w:sz w:val="22"/>
              </w:rPr>
              <w:t>)</w:t>
            </w:r>
          </w:p>
        </w:tc>
        <w:tc>
          <w:tcPr>
            <w:tcW w:w="926" w:type="dxa"/>
          </w:tcPr>
          <w:p w14:paraId="6F1D4EE5" w14:textId="77777777" w:rsidR="00984C9E" w:rsidRPr="0029210E" w:rsidRDefault="00984C9E" w:rsidP="00700E48">
            <w:pPr>
              <w:pStyle w:val="Nessunaspaziatura"/>
              <w:jc w:val="center"/>
              <w:rPr>
                <w:rFonts w:cs="Times New Roman"/>
                <w:sz w:val="22"/>
              </w:rPr>
            </w:pPr>
            <w:r w:rsidRPr="0029210E">
              <w:rPr>
                <w:rFonts w:cs="Times New Roman"/>
                <w:sz w:val="22"/>
              </w:rPr>
              <w:t>0</w:t>
            </w:r>
          </w:p>
        </w:tc>
        <w:tc>
          <w:tcPr>
            <w:tcW w:w="1149" w:type="dxa"/>
          </w:tcPr>
          <w:p w14:paraId="52689C74" w14:textId="77777777" w:rsidR="00984C9E" w:rsidRPr="0029210E" w:rsidRDefault="00984C9E" w:rsidP="00700E48">
            <w:pPr>
              <w:pStyle w:val="Nessunaspaziatura"/>
              <w:jc w:val="center"/>
              <w:rPr>
                <w:rFonts w:cs="Times New Roman"/>
                <w:sz w:val="22"/>
              </w:rPr>
            </w:pPr>
            <w:r w:rsidRPr="0029210E">
              <w:rPr>
                <w:rFonts w:cs="Times New Roman"/>
                <w:sz w:val="22"/>
              </w:rPr>
              <w:t>0</w:t>
            </w:r>
          </w:p>
        </w:tc>
        <w:tc>
          <w:tcPr>
            <w:tcW w:w="1073" w:type="dxa"/>
          </w:tcPr>
          <w:p w14:paraId="1246F253" w14:textId="77777777" w:rsidR="00984C9E" w:rsidRPr="0029210E" w:rsidRDefault="00984C9E" w:rsidP="00700E48">
            <w:pPr>
              <w:pStyle w:val="Nessunaspaziatura"/>
              <w:jc w:val="center"/>
              <w:rPr>
                <w:rFonts w:cs="Times New Roman"/>
                <w:sz w:val="22"/>
              </w:rPr>
            </w:pPr>
            <w:r w:rsidRPr="0029210E">
              <w:rPr>
                <w:rFonts w:cs="Times New Roman"/>
                <w:sz w:val="22"/>
              </w:rPr>
              <w:t>10</w:t>
            </w:r>
          </w:p>
        </w:tc>
        <w:tc>
          <w:tcPr>
            <w:tcW w:w="912" w:type="dxa"/>
          </w:tcPr>
          <w:p w14:paraId="46CB0802" w14:textId="77777777" w:rsidR="00984C9E" w:rsidRPr="0029210E" w:rsidRDefault="00984C9E" w:rsidP="00700E48">
            <w:pPr>
              <w:pStyle w:val="Nessunaspaziatura"/>
              <w:jc w:val="center"/>
              <w:rPr>
                <w:rFonts w:cs="Times New Roman"/>
                <w:sz w:val="22"/>
              </w:rPr>
            </w:pPr>
            <w:r w:rsidRPr="0029210E">
              <w:rPr>
                <w:rFonts w:cs="Times New Roman"/>
                <w:sz w:val="22"/>
              </w:rPr>
              <w:t>0</w:t>
            </w:r>
          </w:p>
        </w:tc>
        <w:tc>
          <w:tcPr>
            <w:tcW w:w="1185" w:type="dxa"/>
          </w:tcPr>
          <w:p w14:paraId="75FF14DB"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992" w:type="dxa"/>
          </w:tcPr>
          <w:p w14:paraId="55D0177C" w14:textId="77777777" w:rsidR="00984C9E" w:rsidRPr="0029210E" w:rsidRDefault="00984C9E" w:rsidP="00700E48">
            <w:pPr>
              <w:pStyle w:val="Nessunaspaziatura"/>
              <w:jc w:val="center"/>
              <w:rPr>
                <w:rFonts w:cs="Times New Roman"/>
                <w:sz w:val="22"/>
              </w:rPr>
            </w:pPr>
            <w:r w:rsidRPr="0029210E">
              <w:rPr>
                <w:rFonts w:cs="Times New Roman"/>
                <w:sz w:val="22"/>
              </w:rPr>
              <w:t>0</w:t>
            </w:r>
          </w:p>
        </w:tc>
        <w:tc>
          <w:tcPr>
            <w:tcW w:w="1134" w:type="dxa"/>
          </w:tcPr>
          <w:p w14:paraId="2B21C8B0" w14:textId="77777777" w:rsidR="00984C9E" w:rsidRPr="0029210E" w:rsidRDefault="00984C9E" w:rsidP="00700E48">
            <w:pPr>
              <w:pStyle w:val="Nessunaspaziatura"/>
              <w:jc w:val="center"/>
              <w:rPr>
                <w:rFonts w:cs="Times New Roman"/>
                <w:sz w:val="22"/>
              </w:rPr>
            </w:pPr>
            <w:r w:rsidRPr="0029210E">
              <w:rPr>
                <w:rFonts w:cs="Times New Roman"/>
                <w:sz w:val="22"/>
              </w:rPr>
              <w:t>10</w:t>
            </w:r>
          </w:p>
        </w:tc>
        <w:tc>
          <w:tcPr>
            <w:tcW w:w="1039" w:type="dxa"/>
          </w:tcPr>
          <w:p w14:paraId="4A1CDD35" w14:textId="77777777" w:rsidR="00984C9E" w:rsidRPr="0029210E" w:rsidRDefault="00984C9E" w:rsidP="00700E48">
            <w:pPr>
              <w:pStyle w:val="Nessunaspaziatura"/>
              <w:jc w:val="center"/>
              <w:rPr>
                <w:rFonts w:cs="Times New Roman"/>
                <w:sz w:val="22"/>
              </w:rPr>
            </w:pPr>
            <w:r w:rsidRPr="0029210E">
              <w:rPr>
                <w:rFonts w:cs="Times New Roman"/>
                <w:sz w:val="22"/>
              </w:rPr>
              <w:t>0</w:t>
            </w:r>
          </w:p>
        </w:tc>
      </w:tr>
      <w:tr w:rsidR="00984C9E" w:rsidRPr="0029210E" w14:paraId="7A5C148B" w14:textId="77777777" w:rsidTr="00700E48">
        <w:trPr>
          <w:trHeight w:val="216"/>
          <w:jc w:val="center"/>
        </w:trPr>
        <w:tc>
          <w:tcPr>
            <w:tcW w:w="2410" w:type="dxa"/>
          </w:tcPr>
          <w:p w14:paraId="68E381CA" w14:textId="77777777" w:rsidR="00984C9E" w:rsidRPr="0029210E" w:rsidRDefault="00984C9E" w:rsidP="00700E48">
            <w:pPr>
              <w:pStyle w:val="Nessunaspaziatura"/>
              <w:rPr>
                <w:rFonts w:cs="Times New Roman"/>
                <w:sz w:val="22"/>
              </w:rPr>
            </w:pPr>
            <w:r w:rsidRPr="0029210E">
              <w:rPr>
                <w:rFonts w:cs="Times New Roman"/>
                <w:sz w:val="22"/>
              </w:rPr>
              <w:t>ID</w:t>
            </w:r>
          </w:p>
        </w:tc>
        <w:tc>
          <w:tcPr>
            <w:tcW w:w="926" w:type="dxa"/>
          </w:tcPr>
          <w:p w14:paraId="7AF7001D" w14:textId="77777777" w:rsidR="00984C9E" w:rsidRPr="0029210E" w:rsidRDefault="00984C9E" w:rsidP="00700E48">
            <w:pPr>
              <w:pStyle w:val="Nessunaspaziatura"/>
              <w:jc w:val="center"/>
              <w:rPr>
                <w:rFonts w:cs="Times New Roman"/>
                <w:sz w:val="22"/>
              </w:rPr>
            </w:pPr>
            <w:r w:rsidRPr="0029210E">
              <w:rPr>
                <w:rFonts w:cs="Times New Roman"/>
                <w:sz w:val="22"/>
              </w:rPr>
              <w:t>BS1</w:t>
            </w:r>
          </w:p>
        </w:tc>
        <w:tc>
          <w:tcPr>
            <w:tcW w:w="1149" w:type="dxa"/>
          </w:tcPr>
          <w:p w14:paraId="70CC61A7" w14:textId="77777777" w:rsidR="00984C9E" w:rsidRPr="0029210E" w:rsidRDefault="00984C9E" w:rsidP="00700E48">
            <w:pPr>
              <w:pStyle w:val="Nessunaspaziatura"/>
              <w:jc w:val="center"/>
              <w:rPr>
                <w:rFonts w:cs="Times New Roman"/>
                <w:sz w:val="22"/>
              </w:rPr>
            </w:pPr>
            <w:r w:rsidRPr="0029210E">
              <w:rPr>
                <w:rFonts w:cs="Times New Roman"/>
                <w:sz w:val="22"/>
              </w:rPr>
              <w:t>BS1-FB</w:t>
            </w:r>
          </w:p>
        </w:tc>
        <w:tc>
          <w:tcPr>
            <w:tcW w:w="1073" w:type="dxa"/>
          </w:tcPr>
          <w:p w14:paraId="6BCB2D17" w14:textId="77777777" w:rsidR="00984C9E" w:rsidRPr="0029210E" w:rsidRDefault="00984C9E" w:rsidP="00700E48">
            <w:pPr>
              <w:pStyle w:val="Nessunaspaziatura"/>
              <w:jc w:val="center"/>
              <w:rPr>
                <w:rFonts w:cs="Times New Roman"/>
                <w:sz w:val="22"/>
              </w:rPr>
            </w:pPr>
            <w:r w:rsidRPr="0029210E">
              <w:rPr>
                <w:rFonts w:cs="Times New Roman"/>
                <w:sz w:val="22"/>
              </w:rPr>
              <w:t>BS2-BC</w:t>
            </w:r>
          </w:p>
        </w:tc>
        <w:tc>
          <w:tcPr>
            <w:tcW w:w="912" w:type="dxa"/>
          </w:tcPr>
          <w:p w14:paraId="6C8DBB12" w14:textId="77777777" w:rsidR="00984C9E" w:rsidRPr="0029210E" w:rsidRDefault="00984C9E" w:rsidP="00700E48">
            <w:pPr>
              <w:pStyle w:val="Nessunaspaziatura"/>
              <w:jc w:val="center"/>
              <w:rPr>
                <w:rFonts w:cs="Times New Roman"/>
                <w:sz w:val="22"/>
              </w:rPr>
            </w:pPr>
            <w:r w:rsidRPr="0029210E">
              <w:rPr>
                <w:rFonts w:cs="Times New Roman"/>
                <w:sz w:val="22"/>
              </w:rPr>
              <w:t>BS2-C</w:t>
            </w:r>
          </w:p>
        </w:tc>
        <w:tc>
          <w:tcPr>
            <w:tcW w:w="1185" w:type="dxa"/>
          </w:tcPr>
          <w:p w14:paraId="144E9B27" w14:textId="77777777" w:rsidR="00984C9E" w:rsidRPr="0029210E" w:rsidRDefault="00984C9E" w:rsidP="00700E48">
            <w:pPr>
              <w:pStyle w:val="Nessunaspaziatura"/>
              <w:jc w:val="center"/>
              <w:rPr>
                <w:rFonts w:cs="Times New Roman"/>
                <w:sz w:val="22"/>
              </w:rPr>
            </w:pPr>
            <w:r w:rsidRPr="0029210E">
              <w:rPr>
                <w:rFonts w:cs="Times New Roman"/>
                <w:sz w:val="22"/>
              </w:rPr>
              <w:t>BR3-BC</w:t>
            </w:r>
          </w:p>
        </w:tc>
        <w:tc>
          <w:tcPr>
            <w:tcW w:w="992" w:type="dxa"/>
          </w:tcPr>
          <w:p w14:paraId="26A2D327" w14:textId="77777777" w:rsidR="00984C9E" w:rsidRPr="0029210E" w:rsidRDefault="00984C9E" w:rsidP="00700E48">
            <w:pPr>
              <w:pStyle w:val="Nessunaspaziatura"/>
              <w:jc w:val="center"/>
              <w:rPr>
                <w:rFonts w:cs="Times New Roman"/>
                <w:sz w:val="22"/>
              </w:rPr>
            </w:pPr>
            <w:r w:rsidRPr="0029210E">
              <w:rPr>
                <w:rFonts w:cs="Times New Roman"/>
                <w:sz w:val="22"/>
              </w:rPr>
              <w:t>BR3- C</w:t>
            </w:r>
          </w:p>
        </w:tc>
        <w:tc>
          <w:tcPr>
            <w:tcW w:w="1134" w:type="dxa"/>
          </w:tcPr>
          <w:p w14:paraId="4F8B4A8C" w14:textId="77777777" w:rsidR="00984C9E" w:rsidRPr="0029210E" w:rsidRDefault="00984C9E" w:rsidP="00700E48">
            <w:pPr>
              <w:pStyle w:val="Nessunaspaziatura"/>
              <w:jc w:val="center"/>
              <w:rPr>
                <w:rFonts w:cs="Times New Roman"/>
                <w:sz w:val="22"/>
              </w:rPr>
            </w:pPr>
            <w:r w:rsidRPr="0029210E">
              <w:rPr>
                <w:rFonts w:cs="Times New Roman"/>
                <w:sz w:val="22"/>
              </w:rPr>
              <w:t>BR4-BC</w:t>
            </w:r>
          </w:p>
        </w:tc>
        <w:tc>
          <w:tcPr>
            <w:tcW w:w="1039" w:type="dxa"/>
          </w:tcPr>
          <w:p w14:paraId="2DB7AC5C" w14:textId="77777777" w:rsidR="00984C9E" w:rsidRPr="0029210E" w:rsidRDefault="00984C9E" w:rsidP="00700E48">
            <w:pPr>
              <w:pStyle w:val="Nessunaspaziatura"/>
              <w:jc w:val="center"/>
              <w:rPr>
                <w:rFonts w:cs="Times New Roman"/>
                <w:sz w:val="22"/>
              </w:rPr>
            </w:pPr>
            <w:r w:rsidRPr="0029210E">
              <w:rPr>
                <w:rFonts w:cs="Times New Roman"/>
                <w:sz w:val="22"/>
              </w:rPr>
              <w:t>BR4-C</w:t>
            </w:r>
          </w:p>
        </w:tc>
      </w:tr>
      <w:tr w:rsidR="00984C9E" w:rsidRPr="0029210E" w14:paraId="1BB8648C" w14:textId="77777777" w:rsidTr="00700E48">
        <w:trPr>
          <w:trHeight w:val="216"/>
          <w:jc w:val="center"/>
        </w:trPr>
        <w:tc>
          <w:tcPr>
            <w:tcW w:w="2410" w:type="dxa"/>
          </w:tcPr>
          <w:p w14:paraId="398D1182" w14:textId="560FE561" w:rsidR="00984C9E" w:rsidRPr="0029210E" w:rsidRDefault="00984C9E" w:rsidP="00700E48">
            <w:pPr>
              <w:pStyle w:val="Nessunaspaziatura"/>
              <w:rPr>
                <w:rFonts w:cs="Times New Roman"/>
                <w:sz w:val="22"/>
              </w:rPr>
            </w:pPr>
            <w:r w:rsidRPr="0029210E">
              <w:rPr>
                <w:rFonts w:cs="Times New Roman"/>
                <w:sz w:val="22"/>
              </w:rPr>
              <w:t>N</w:t>
            </w:r>
            <w:r w:rsidR="00A26AE1">
              <w:rPr>
                <w:rFonts w:cs="Times New Roman"/>
                <w:sz w:val="22"/>
              </w:rPr>
              <w:t>o</w:t>
            </w:r>
            <w:r w:rsidRPr="0029210E">
              <w:rPr>
                <w:rFonts w:cs="Times New Roman"/>
                <w:sz w:val="22"/>
              </w:rPr>
              <w:t xml:space="preserve">. reactors biogas </w:t>
            </w:r>
          </w:p>
        </w:tc>
        <w:tc>
          <w:tcPr>
            <w:tcW w:w="926" w:type="dxa"/>
          </w:tcPr>
          <w:p w14:paraId="73E56930"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149" w:type="dxa"/>
          </w:tcPr>
          <w:p w14:paraId="430142C9"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073" w:type="dxa"/>
          </w:tcPr>
          <w:p w14:paraId="226BE5AC" w14:textId="77777777" w:rsidR="00984C9E" w:rsidRPr="0029210E" w:rsidRDefault="00984C9E" w:rsidP="00700E48">
            <w:pPr>
              <w:pStyle w:val="Nessunaspaziatura"/>
              <w:jc w:val="center"/>
              <w:rPr>
                <w:rFonts w:cs="Times New Roman"/>
                <w:sz w:val="22"/>
              </w:rPr>
            </w:pPr>
            <w:r w:rsidRPr="0029210E">
              <w:rPr>
                <w:rFonts w:cs="Times New Roman"/>
                <w:sz w:val="22"/>
              </w:rPr>
              <w:t>2</w:t>
            </w:r>
          </w:p>
        </w:tc>
        <w:tc>
          <w:tcPr>
            <w:tcW w:w="912" w:type="dxa"/>
          </w:tcPr>
          <w:p w14:paraId="2056CA5B" w14:textId="77777777" w:rsidR="00984C9E" w:rsidRPr="0029210E" w:rsidRDefault="00984C9E" w:rsidP="00700E48">
            <w:pPr>
              <w:pStyle w:val="Nessunaspaziatura"/>
              <w:jc w:val="center"/>
              <w:rPr>
                <w:rFonts w:cs="Times New Roman"/>
                <w:sz w:val="22"/>
              </w:rPr>
            </w:pPr>
            <w:r w:rsidRPr="0029210E">
              <w:rPr>
                <w:rFonts w:cs="Times New Roman"/>
                <w:sz w:val="22"/>
              </w:rPr>
              <w:t>2</w:t>
            </w:r>
          </w:p>
        </w:tc>
        <w:tc>
          <w:tcPr>
            <w:tcW w:w="1185" w:type="dxa"/>
          </w:tcPr>
          <w:p w14:paraId="3C9DDADA"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992" w:type="dxa"/>
          </w:tcPr>
          <w:p w14:paraId="0EE1B637"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134" w:type="dxa"/>
          </w:tcPr>
          <w:p w14:paraId="0418075E"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039" w:type="dxa"/>
          </w:tcPr>
          <w:p w14:paraId="28DF5B25" w14:textId="77777777" w:rsidR="00984C9E" w:rsidRPr="0029210E" w:rsidRDefault="00984C9E" w:rsidP="00700E48">
            <w:pPr>
              <w:pStyle w:val="Nessunaspaziatura"/>
              <w:jc w:val="center"/>
              <w:rPr>
                <w:rFonts w:cs="Times New Roman"/>
                <w:sz w:val="22"/>
              </w:rPr>
            </w:pPr>
            <w:r w:rsidRPr="0029210E">
              <w:rPr>
                <w:rFonts w:cs="Times New Roman"/>
                <w:sz w:val="22"/>
              </w:rPr>
              <w:t>3</w:t>
            </w:r>
          </w:p>
        </w:tc>
      </w:tr>
      <w:tr w:rsidR="00984C9E" w:rsidRPr="0029210E" w14:paraId="4E09BF71" w14:textId="77777777" w:rsidTr="00700E48">
        <w:trPr>
          <w:trHeight w:val="216"/>
          <w:jc w:val="center"/>
        </w:trPr>
        <w:tc>
          <w:tcPr>
            <w:tcW w:w="2410" w:type="dxa"/>
            <w:tcBorders>
              <w:bottom w:val="single" w:sz="4" w:space="0" w:color="auto"/>
            </w:tcBorders>
          </w:tcPr>
          <w:p w14:paraId="0BF61AFD" w14:textId="3ADF8E75" w:rsidR="00984C9E" w:rsidRPr="0029210E" w:rsidRDefault="00984C9E" w:rsidP="00700E48">
            <w:pPr>
              <w:pStyle w:val="Nessunaspaziatura"/>
              <w:rPr>
                <w:rFonts w:cs="Times New Roman"/>
                <w:sz w:val="22"/>
              </w:rPr>
            </w:pPr>
            <w:r w:rsidRPr="0029210E">
              <w:rPr>
                <w:rFonts w:cs="Times New Roman"/>
                <w:sz w:val="22"/>
              </w:rPr>
              <w:t>N</w:t>
            </w:r>
            <w:r w:rsidR="00A26AE1">
              <w:rPr>
                <w:rFonts w:cs="Times New Roman"/>
                <w:sz w:val="22"/>
              </w:rPr>
              <w:t>o</w:t>
            </w:r>
            <w:r w:rsidRPr="0029210E">
              <w:rPr>
                <w:rFonts w:cs="Times New Roman"/>
                <w:sz w:val="22"/>
              </w:rPr>
              <w:t>. reactors methane</w:t>
            </w:r>
          </w:p>
        </w:tc>
        <w:tc>
          <w:tcPr>
            <w:tcW w:w="926" w:type="dxa"/>
            <w:tcBorders>
              <w:bottom w:val="single" w:sz="4" w:space="0" w:color="auto"/>
            </w:tcBorders>
          </w:tcPr>
          <w:p w14:paraId="7B76245D"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149" w:type="dxa"/>
            <w:tcBorders>
              <w:bottom w:val="single" w:sz="4" w:space="0" w:color="auto"/>
            </w:tcBorders>
          </w:tcPr>
          <w:p w14:paraId="7E5DF66C"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073" w:type="dxa"/>
            <w:tcBorders>
              <w:bottom w:val="single" w:sz="4" w:space="0" w:color="auto"/>
            </w:tcBorders>
          </w:tcPr>
          <w:p w14:paraId="75C38A23" w14:textId="77777777" w:rsidR="00984C9E" w:rsidRPr="0029210E" w:rsidRDefault="00984C9E" w:rsidP="00700E48">
            <w:pPr>
              <w:pStyle w:val="Nessunaspaziatura"/>
              <w:jc w:val="center"/>
              <w:rPr>
                <w:rFonts w:cs="Times New Roman"/>
                <w:sz w:val="22"/>
              </w:rPr>
            </w:pPr>
            <w:r w:rsidRPr="0029210E">
              <w:rPr>
                <w:rFonts w:cs="Times New Roman"/>
                <w:sz w:val="22"/>
              </w:rPr>
              <w:t>1</w:t>
            </w:r>
          </w:p>
        </w:tc>
        <w:tc>
          <w:tcPr>
            <w:tcW w:w="912" w:type="dxa"/>
            <w:tcBorders>
              <w:bottom w:val="single" w:sz="4" w:space="0" w:color="auto"/>
            </w:tcBorders>
          </w:tcPr>
          <w:p w14:paraId="6997591F" w14:textId="77777777" w:rsidR="00984C9E" w:rsidRPr="0029210E" w:rsidRDefault="00984C9E" w:rsidP="00700E48">
            <w:pPr>
              <w:pStyle w:val="Nessunaspaziatura"/>
              <w:jc w:val="center"/>
              <w:rPr>
                <w:rFonts w:cs="Times New Roman"/>
                <w:sz w:val="22"/>
              </w:rPr>
            </w:pPr>
            <w:r w:rsidRPr="0029210E">
              <w:rPr>
                <w:rFonts w:cs="Times New Roman"/>
                <w:sz w:val="22"/>
              </w:rPr>
              <w:t>1</w:t>
            </w:r>
          </w:p>
        </w:tc>
        <w:tc>
          <w:tcPr>
            <w:tcW w:w="1185" w:type="dxa"/>
            <w:tcBorders>
              <w:bottom w:val="single" w:sz="4" w:space="0" w:color="auto"/>
            </w:tcBorders>
          </w:tcPr>
          <w:p w14:paraId="6E42F691"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992" w:type="dxa"/>
            <w:tcBorders>
              <w:bottom w:val="single" w:sz="4" w:space="0" w:color="auto"/>
            </w:tcBorders>
          </w:tcPr>
          <w:p w14:paraId="19F9FFA1"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134" w:type="dxa"/>
            <w:tcBorders>
              <w:bottom w:val="single" w:sz="4" w:space="0" w:color="auto"/>
            </w:tcBorders>
          </w:tcPr>
          <w:p w14:paraId="26D08D25" w14:textId="77777777" w:rsidR="00984C9E" w:rsidRPr="0029210E" w:rsidRDefault="00984C9E" w:rsidP="00700E48">
            <w:pPr>
              <w:pStyle w:val="Nessunaspaziatura"/>
              <w:jc w:val="center"/>
              <w:rPr>
                <w:rFonts w:cs="Times New Roman"/>
                <w:sz w:val="22"/>
              </w:rPr>
            </w:pPr>
            <w:r w:rsidRPr="0029210E">
              <w:rPr>
                <w:rFonts w:cs="Times New Roman"/>
                <w:sz w:val="22"/>
              </w:rPr>
              <w:t>3</w:t>
            </w:r>
          </w:p>
        </w:tc>
        <w:tc>
          <w:tcPr>
            <w:tcW w:w="1039" w:type="dxa"/>
            <w:tcBorders>
              <w:bottom w:val="single" w:sz="4" w:space="0" w:color="auto"/>
            </w:tcBorders>
          </w:tcPr>
          <w:p w14:paraId="29C38D20" w14:textId="77777777" w:rsidR="00984C9E" w:rsidRPr="0029210E" w:rsidRDefault="00984C9E" w:rsidP="00700E48">
            <w:pPr>
              <w:pStyle w:val="Nessunaspaziatura"/>
              <w:jc w:val="center"/>
              <w:rPr>
                <w:rFonts w:cs="Times New Roman"/>
                <w:sz w:val="22"/>
              </w:rPr>
            </w:pPr>
            <w:r w:rsidRPr="0029210E">
              <w:rPr>
                <w:rFonts w:cs="Times New Roman"/>
                <w:sz w:val="22"/>
              </w:rPr>
              <w:t>3</w:t>
            </w:r>
          </w:p>
        </w:tc>
      </w:tr>
    </w:tbl>
    <w:p w14:paraId="11959539" w14:textId="77777777" w:rsidR="00984C9E" w:rsidRPr="00984C9E" w:rsidRDefault="00984C9E" w:rsidP="00984C9E"/>
    <w:p w14:paraId="07B40047" w14:textId="535B5C73" w:rsidR="004D71A1" w:rsidRPr="004D71A1" w:rsidRDefault="00220C83" w:rsidP="00F91D4B">
      <w:pPr>
        <w:jc w:val="both"/>
        <w:rPr>
          <w:lang w:val="en-US"/>
        </w:rPr>
      </w:pPr>
      <w:r>
        <w:rPr>
          <w:lang w:val="en-US"/>
        </w:rPr>
        <w:t xml:space="preserve">The headspace of each </w:t>
      </w:r>
      <w:r w:rsidR="004D71A1" w:rsidRPr="004D71A1">
        <w:rPr>
          <w:lang w:val="en-US"/>
        </w:rPr>
        <w:t xml:space="preserve">digester </w:t>
      </w:r>
      <w:r w:rsidR="004D71A1" w:rsidRPr="004D71A1">
        <w:t xml:space="preserve">was </w:t>
      </w:r>
      <w:r w:rsidR="0070190E">
        <w:t>pu</w:t>
      </w:r>
      <w:r w:rsidR="004D71A1" w:rsidRPr="004D71A1">
        <w:t xml:space="preserve">rged with nitrogen </w:t>
      </w:r>
      <w:r w:rsidR="0070190E">
        <w:t>for 3 minutes to eliminate air</w:t>
      </w:r>
      <w:r>
        <w:t>. The digesters were</w:t>
      </w:r>
      <w:r w:rsidR="004D71A1" w:rsidRPr="004D71A1">
        <w:t xml:space="preserve"> closed with a </w:t>
      </w:r>
      <w:r w:rsidR="00882CEF">
        <w:t>polypropylene</w:t>
      </w:r>
      <w:r w:rsidR="00882CEF" w:rsidRPr="004D71A1">
        <w:t xml:space="preserve"> </w:t>
      </w:r>
      <w:r w:rsidR="004D71A1" w:rsidRPr="004D71A1">
        <w:t>GL45 screw cap and connected to the gas sampling apparatus</w:t>
      </w:r>
      <w:r w:rsidR="0078673C">
        <w:t xml:space="preserve"> (see Section 2.4)</w:t>
      </w:r>
      <w:r w:rsidR="004D71A1" w:rsidRPr="004D71A1">
        <w:t>.</w:t>
      </w:r>
      <w:r w:rsidR="004D71A1" w:rsidRPr="004D71A1">
        <w:rPr>
          <w:lang w:val="en-US"/>
        </w:rPr>
        <w:t xml:space="preserve"> </w:t>
      </w:r>
      <w:r w:rsidR="00F91D4B">
        <w:rPr>
          <w:lang w:val="en-US"/>
        </w:rPr>
        <w:t xml:space="preserve">In total, this study was based on the results obtained from </w:t>
      </w:r>
      <w:r w:rsidR="00F91D4B" w:rsidRPr="00D7069B">
        <w:rPr>
          <w:lang w:val="en-US"/>
        </w:rPr>
        <w:t>42</w:t>
      </w:r>
      <w:r w:rsidR="00F91D4B" w:rsidRPr="00C853C4">
        <w:rPr>
          <w:lang w:val="en-US"/>
        </w:rPr>
        <w:t xml:space="preserve"> </w:t>
      </w:r>
      <w:r w:rsidR="00F91D4B" w:rsidRPr="00F50278">
        <w:rPr>
          <w:lang w:val="en-US"/>
        </w:rPr>
        <w:t>reactors (Table 1).</w:t>
      </w:r>
      <w:r w:rsidR="00F91D4B">
        <w:rPr>
          <w:lang w:val="en-US"/>
        </w:rPr>
        <w:t xml:space="preserve"> </w:t>
      </w:r>
      <w:r w:rsidR="002B71EF">
        <w:rPr>
          <w:lang w:val="en-US"/>
        </w:rPr>
        <w:t>For each WL sample,</w:t>
      </w:r>
      <w:r w:rsidR="002B71EF" w:rsidRPr="0078673C">
        <w:rPr>
          <w:lang w:val="en-US"/>
        </w:rPr>
        <w:t xml:space="preserve"> </w:t>
      </w:r>
      <w:r w:rsidR="00F91D4B">
        <w:rPr>
          <w:lang w:val="en-US"/>
        </w:rPr>
        <w:t>6</w:t>
      </w:r>
      <w:r w:rsidR="0078673C" w:rsidRPr="0078673C">
        <w:rPr>
          <w:lang w:val="en-US"/>
        </w:rPr>
        <w:t xml:space="preserve"> reactors were </w:t>
      </w:r>
      <w:r>
        <w:rPr>
          <w:lang w:val="en-US"/>
        </w:rPr>
        <w:t>operated</w:t>
      </w:r>
      <w:r w:rsidRPr="0078673C">
        <w:rPr>
          <w:lang w:val="en-US"/>
        </w:rPr>
        <w:t xml:space="preserve"> </w:t>
      </w:r>
      <w:r w:rsidR="00F91D4B">
        <w:rPr>
          <w:lang w:val="en-US"/>
        </w:rPr>
        <w:t xml:space="preserve">(3 </w:t>
      </w:r>
      <w:r w:rsidR="0078673C" w:rsidRPr="0078673C">
        <w:rPr>
          <w:lang w:val="en-US"/>
        </w:rPr>
        <w:t>for biogas m</w:t>
      </w:r>
      <w:r w:rsidR="0078673C">
        <w:rPr>
          <w:lang w:val="en-US"/>
        </w:rPr>
        <w:t>easurement</w:t>
      </w:r>
      <w:r w:rsidR="002B71EF">
        <w:rPr>
          <w:lang w:val="en-US"/>
        </w:rPr>
        <w:t xml:space="preserve"> and</w:t>
      </w:r>
      <w:r w:rsidR="0078673C" w:rsidRPr="0078673C">
        <w:rPr>
          <w:lang w:val="en-US"/>
        </w:rPr>
        <w:t xml:space="preserve"> 3 for methan</w:t>
      </w:r>
      <w:r w:rsidR="002B71EF">
        <w:rPr>
          <w:lang w:val="en-US"/>
        </w:rPr>
        <w:t>e</w:t>
      </w:r>
      <w:r w:rsidR="00F91D4B">
        <w:rPr>
          <w:lang w:val="en-US"/>
        </w:rPr>
        <w:t>)</w:t>
      </w:r>
      <w:r>
        <w:rPr>
          <w:lang w:val="en-US"/>
        </w:rPr>
        <w:t>.</w:t>
      </w:r>
      <w:r w:rsidR="002B71EF">
        <w:rPr>
          <w:lang w:val="en-US"/>
        </w:rPr>
        <w:t xml:space="preserve"> </w:t>
      </w:r>
      <w:r w:rsidR="00F91D4B">
        <w:rPr>
          <w:lang w:val="en-US"/>
        </w:rPr>
        <w:t>A</w:t>
      </w:r>
      <w:r w:rsidR="00320E66" w:rsidRPr="00F76EFC">
        <w:rPr>
          <w:lang w:val="en-US"/>
        </w:rPr>
        <w:t xml:space="preserve"> </w:t>
      </w:r>
      <w:r w:rsidR="002B71EF">
        <w:rPr>
          <w:lang w:val="en-US"/>
        </w:rPr>
        <w:t>“</w:t>
      </w:r>
      <w:r w:rsidR="00320E66" w:rsidRPr="00F76EFC">
        <w:rPr>
          <w:lang w:val="en-US"/>
        </w:rPr>
        <w:t>control</w:t>
      </w:r>
      <w:r w:rsidR="002B71EF">
        <w:rPr>
          <w:lang w:val="en-US"/>
        </w:rPr>
        <w:t>”</w:t>
      </w:r>
      <w:r w:rsidR="00320E66" w:rsidRPr="00F76EFC">
        <w:rPr>
          <w:lang w:val="en-US"/>
        </w:rPr>
        <w:t xml:space="preserve"> group </w:t>
      </w:r>
      <w:r w:rsidR="00320E66">
        <w:rPr>
          <w:lang w:val="en-US"/>
        </w:rPr>
        <w:t xml:space="preserve">of 6 reactors </w:t>
      </w:r>
      <w:r w:rsidR="00882CEF">
        <w:rPr>
          <w:lang w:val="en-US"/>
        </w:rPr>
        <w:t>filled with</w:t>
      </w:r>
      <w:r w:rsidR="00320E66" w:rsidRPr="00F76EFC">
        <w:rPr>
          <w:lang w:val="en-US"/>
        </w:rPr>
        <w:t xml:space="preserve"> substrate and inoculum</w:t>
      </w:r>
      <w:r w:rsidR="002B71EF">
        <w:rPr>
          <w:lang w:val="en-US"/>
        </w:rPr>
        <w:t xml:space="preserve"> (and no BC)</w:t>
      </w:r>
      <w:r w:rsidR="00320E66" w:rsidRPr="00F76EFC">
        <w:rPr>
          <w:lang w:val="en-US"/>
        </w:rPr>
        <w:t xml:space="preserve"> was </w:t>
      </w:r>
      <w:r w:rsidR="00320E66">
        <w:rPr>
          <w:lang w:val="en-US"/>
        </w:rPr>
        <w:t>also operated</w:t>
      </w:r>
      <w:r w:rsidR="00F91D4B">
        <w:rPr>
          <w:lang w:val="en-US"/>
        </w:rPr>
        <w:t>, as well as a “blank” group (6 r</w:t>
      </w:r>
      <w:r w:rsidR="00F91D4B" w:rsidRPr="004D71A1">
        <w:rPr>
          <w:lang w:val="en-US"/>
        </w:rPr>
        <w:t xml:space="preserve">eactors </w:t>
      </w:r>
      <w:r w:rsidR="00F91D4B">
        <w:rPr>
          <w:lang w:val="en-US"/>
        </w:rPr>
        <w:t>containing</w:t>
      </w:r>
      <w:r w:rsidR="00F91D4B" w:rsidRPr="004D71A1">
        <w:rPr>
          <w:lang w:val="en-US"/>
        </w:rPr>
        <w:t xml:space="preserve"> </w:t>
      </w:r>
      <w:r w:rsidR="00F91D4B">
        <w:rPr>
          <w:lang w:val="en-US"/>
        </w:rPr>
        <w:t xml:space="preserve">only </w:t>
      </w:r>
      <w:r w:rsidR="00F91D4B" w:rsidRPr="004D71A1">
        <w:rPr>
          <w:lang w:val="en-US"/>
        </w:rPr>
        <w:t>inoculum</w:t>
      </w:r>
      <w:r w:rsidR="00F91D4B">
        <w:rPr>
          <w:lang w:val="en-US"/>
        </w:rPr>
        <w:t>)</w:t>
      </w:r>
      <w:r w:rsidR="00320E66" w:rsidRPr="00F76EFC">
        <w:rPr>
          <w:lang w:val="en-US"/>
        </w:rPr>
        <w:t xml:space="preserve">. </w:t>
      </w:r>
      <w:r w:rsidR="00F91D4B">
        <w:rPr>
          <w:lang w:val="en-US"/>
        </w:rPr>
        <w:t xml:space="preserve">The only except to this experimental design concerned </w:t>
      </w:r>
      <w:r w:rsidR="009633EE">
        <w:rPr>
          <w:lang w:val="en-US"/>
        </w:rPr>
        <w:t xml:space="preserve">experiment </w:t>
      </w:r>
      <w:r w:rsidR="00F91D4B">
        <w:rPr>
          <w:lang w:val="en-US"/>
        </w:rPr>
        <w:t xml:space="preserve">2 of the tests, where </w:t>
      </w:r>
      <w:r w:rsidR="00882CEF">
        <w:rPr>
          <w:lang w:val="en-US"/>
        </w:rPr>
        <w:t>2</w:t>
      </w:r>
      <w:r w:rsidR="00C853C4">
        <w:rPr>
          <w:lang w:val="en-US"/>
        </w:rPr>
        <w:t xml:space="preserve"> digesters have been operated for biogas measurement and </w:t>
      </w:r>
      <w:r w:rsidR="00882CEF">
        <w:rPr>
          <w:lang w:val="en-US"/>
        </w:rPr>
        <w:t>1</w:t>
      </w:r>
      <w:r w:rsidR="00C853C4">
        <w:rPr>
          <w:lang w:val="en-US"/>
        </w:rPr>
        <w:t xml:space="preserve"> for methane. </w:t>
      </w:r>
      <w:r w:rsidR="00320E66">
        <w:rPr>
          <w:lang w:val="en-US"/>
        </w:rPr>
        <w:t>The</w:t>
      </w:r>
      <w:r w:rsidR="00320E66" w:rsidRPr="004D71A1">
        <w:rPr>
          <w:lang w:val="en-US"/>
        </w:rPr>
        <w:t xml:space="preserve"> </w:t>
      </w:r>
      <w:r w:rsidR="00320E66">
        <w:rPr>
          <w:lang w:val="en-US"/>
        </w:rPr>
        <w:t>digesters</w:t>
      </w:r>
      <w:r w:rsidR="00320E66" w:rsidRPr="004D71A1">
        <w:rPr>
          <w:lang w:val="en-US"/>
        </w:rPr>
        <w:t xml:space="preserve"> </w:t>
      </w:r>
      <w:r w:rsidR="004D71A1" w:rsidRPr="004D71A1">
        <w:rPr>
          <w:lang w:val="en-US"/>
        </w:rPr>
        <w:t>were placed in a temperature</w:t>
      </w:r>
      <w:r w:rsidR="0078673C">
        <w:rPr>
          <w:lang w:val="en-US"/>
        </w:rPr>
        <w:t>-</w:t>
      </w:r>
      <w:r w:rsidR="004D71A1" w:rsidRPr="004D71A1">
        <w:rPr>
          <w:lang w:val="en-US"/>
        </w:rPr>
        <w:t xml:space="preserve">controlled water bath set at 37 ± 1 °C. The mixing was provided manually </w:t>
      </w:r>
      <w:r w:rsidR="008A2A9D">
        <w:rPr>
          <w:lang w:val="en-US"/>
        </w:rPr>
        <w:t>twice a</w:t>
      </w:r>
      <w:r w:rsidR="004D71A1" w:rsidRPr="004D71A1">
        <w:rPr>
          <w:lang w:val="en-US"/>
        </w:rPr>
        <w:t xml:space="preserve"> day.</w:t>
      </w:r>
      <w:r w:rsidRPr="004D71A1">
        <w:rPr>
          <w:lang w:val="en-US"/>
        </w:rPr>
        <w:t xml:space="preserve"> </w:t>
      </w:r>
      <w:r w:rsidR="00882CEF">
        <w:rPr>
          <w:lang w:val="en-US"/>
        </w:rPr>
        <w:t>The tests</w:t>
      </w:r>
      <w:r w:rsidR="004D71A1" w:rsidRPr="004D71A1">
        <w:rPr>
          <w:lang w:val="en-US"/>
        </w:rPr>
        <w:t xml:space="preserve"> </w:t>
      </w:r>
      <w:r w:rsidR="00882CEF">
        <w:rPr>
          <w:lang w:val="en-US"/>
        </w:rPr>
        <w:t>were concluded</w:t>
      </w:r>
      <w:r w:rsidR="00882CEF" w:rsidRPr="004D71A1">
        <w:rPr>
          <w:lang w:val="en-US"/>
        </w:rPr>
        <w:t xml:space="preserve"> </w:t>
      </w:r>
      <w:r w:rsidR="004D71A1" w:rsidRPr="004D71A1">
        <w:rPr>
          <w:lang w:val="en-US"/>
        </w:rPr>
        <w:t>when the marginal biogas or methane production was below</w:t>
      </w:r>
      <w:r w:rsidR="007D7F77">
        <w:rPr>
          <w:lang w:val="en-US"/>
        </w:rPr>
        <w:t xml:space="preserve"> </w:t>
      </w:r>
      <w:r w:rsidR="004D71A1" w:rsidRPr="004D71A1">
        <w:rPr>
          <w:lang w:val="en-US"/>
        </w:rPr>
        <w:t xml:space="preserve">1 % of </w:t>
      </w:r>
      <w:r w:rsidR="007D7F77">
        <w:rPr>
          <w:lang w:val="en-US"/>
        </w:rPr>
        <w:t>cumulative production</w:t>
      </w:r>
      <w:r w:rsidR="004D71A1" w:rsidRPr="004D71A1">
        <w:rPr>
          <w:lang w:val="en-US"/>
        </w:rPr>
        <w:t xml:space="preserve"> for 2-3 </w:t>
      </w:r>
      <w:r w:rsidR="00882CEF">
        <w:rPr>
          <w:lang w:val="en-US"/>
        </w:rPr>
        <w:t xml:space="preserve">consecutive </w:t>
      </w:r>
      <w:r w:rsidR="004D71A1" w:rsidRPr="004D71A1">
        <w:rPr>
          <w:lang w:val="en-US"/>
        </w:rPr>
        <w:t>days.</w:t>
      </w:r>
      <w:r w:rsidR="007D7F77">
        <w:rPr>
          <w:lang w:val="en-US"/>
        </w:rPr>
        <w:t xml:space="preserve"> </w:t>
      </w:r>
      <w:r w:rsidR="001B3677">
        <w:rPr>
          <w:lang w:val="en-US"/>
        </w:rPr>
        <w:t>A</w:t>
      </w:r>
      <w:r w:rsidR="007D7F77">
        <w:rPr>
          <w:lang w:val="en-US"/>
        </w:rPr>
        <w:t xml:space="preserve">t the beginning and at the end of </w:t>
      </w:r>
      <w:r w:rsidR="001B3677">
        <w:rPr>
          <w:lang w:val="en-US"/>
        </w:rPr>
        <w:t xml:space="preserve">each </w:t>
      </w:r>
      <w:r w:rsidR="009633EE">
        <w:rPr>
          <w:lang w:val="en-US"/>
        </w:rPr>
        <w:t>experiment</w:t>
      </w:r>
      <w:r w:rsidR="001B3677">
        <w:rPr>
          <w:lang w:val="en-US"/>
        </w:rPr>
        <w:t xml:space="preserve">, </w:t>
      </w:r>
      <w:r w:rsidR="007D7F77">
        <w:rPr>
          <w:lang w:val="en-US"/>
        </w:rPr>
        <w:t xml:space="preserve">samples of digestate were </w:t>
      </w:r>
      <w:r w:rsidR="00F91D4B">
        <w:rPr>
          <w:lang w:val="en-US"/>
        </w:rPr>
        <w:t>collect</w:t>
      </w:r>
      <w:r w:rsidR="00E019FD">
        <w:rPr>
          <w:lang w:val="en-US"/>
        </w:rPr>
        <w:t xml:space="preserve">ed </w:t>
      </w:r>
      <w:r w:rsidR="007D7F77">
        <w:rPr>
          <w:lang w:val="en-US"/>
        </w:rPr>
        <w:t xml:space="preserve">and characterized </w:t>
      </w:r>
      <w:r w:rsidR="00E019FD">
        <w:rPr>
          <w:lang w:val="en-US"/>
        </w:rPr>
        <w:t>(see</w:t>
      </w:r>
      <w:r w:rsidR="007D7F77">
        <w:rPr>
          <w:lang w:val="en-US"/>
        </w:rPr>
        <w:t xml:space="preserve"> Section 2.4</w:t>
      </w:r>
      <w:r w:rsidR="00E019FD">
        <w:rPr>
          <w:lang w:val="en-US"/>
        </w:rPr>
        <w:t>).</w:t>
      </w:r>
    </w:p>
    <w:p w14:paraId="0E4B8738" w14:textId="3326BF7C" w:rsidR="00811F55" w:rsidRDefault="00E019FD" w:rsidP="00F91D4B">
      <w:pPr>
        <w:jc w:val="both"/>
        <w:rPr>
          <w:lang w:val="en-US"/>
        </w:rPr>
      </w:pPr>
      <w:r>
        <w:rPr>
          <w:lang w:val="en-US"/>
        </w:rPr>
        <w:t xml:space="preserve">Different experimental conditions </w:t>
      </w:r>
      <w:r w:rsidR="00F91D4B">
        <w:rPr>
          <w:lang w:val="en-US"/>
        </w:rPr>
        <w:t xml:space="preserve">(additional to the ones just described) </w:t>
      </w:r>
      <w:r>
        <w:rPr>
          <w:lang w:val="en-US"/>
        </w:rPr>
        <w:t>have been adopted in the AD of sample BS1 (</w:t>
      </w:r>
      <w:r w:rsidR="009633EE">
        <w:rPr>
          <w:lang w:val="en-US"/>
        </w:rPr>
        <w:t>experiment</w:t>
      </w:r>
      <w:r>
        <w:rPr>
          <w:lang w:val="en-US"/>
        </w:rPr>
        <w:t xml:space="preserve"> 1) to investigate the </w:t>
      </w:r>
      <w:r w:rsidR="00811F55">
        <w:rPr>
          <w:lang w:val="en-US"/>
        </w:rPr>
        <w:t>stress</w:t>
      </w:r>
      <w:r>
        <w:rPr>
          <w:lang w:val="en-US"/>
        </w:rPr>
        <w:t xml:space="preserve"> of the AD system</w:t>
      </w:r>
      <w:r w:rsidR="00811F55">
        <w:rPr>
          <w:lang w:val="en-US"/>
        </w:rPr>
        <w:t xml:space="preserve"> due to the high COD of the WL</w:t>
      </w:r>
      <w:r>
        <w:rPr>
          <w:lang w:val="en-US"/>
        </w:rPr>
        <w:t xml:space="preserve">. </w:t>
      </w:r>
      <w:r w:rsidR="00811F55">
        <w:rPr>
          <w:lang w:val="en-US"/>
        </w:rPr>
        <w:t>In details</w:t>
      </w:r>
      <w:r w:rsidR="00022F01">
        <w:rPr>
          <w:lang w:val="en-US"/>
        </w:rPr>
        <w:t xml:space="preserve">, </w:t>
      </w:r>
      <w:r>
        <w:rPr>
          <w:lang w:val="en-US"/>
        </w:rPr>
        <w:t xml:space="preserve">two </w:t>
      </w:r>
      <w:r w:rsidR="00022F01">
        <w:rPr>
          <w:lang w:val="en-US"/>
        </w:rPr>
        <w:t>feeding modes were investigated</w:t>
      </w:r>
      <w:r w:rsidR="009371B8">
        <w:rPr>
          <w:lang w:val="en-US"/>
        </w:rPr>
        <w:t xml:space="preserve">, </w:t>
      </w:r>
      <w:r w:rsidR="009371B8" w:rsidRPr="004D71A1">
        <w:rPr>
          <w:lang w:val="en-US"/>
        </w:rPr>
        <w:t>batch mode (</w:t>
      </w:r>
      <w:r w:rsidR="00711B8C">
        <w:rPr>
          <w:lang w:val="en-US"/>
        </w:rPr>
        <w:t>BS1</w:t>
      </w:r>
      <w:r w:rsidR="009371B8" w:rsidRPr="004D71A1">
        <w:rPr>
          <w:lang w:val="en-US"/>
        </w:rPr>
        <w:t>) and fed batch mode (</w:t>
      </w:r>
      <w:r w:rsidR="00711B8C">
        <w:rPr>
          <w:lang w:val="en-US"/>
        </w:rPr>
        <w:t>BS1</w:t>
      </w:r>
      <w:r w:rsidR="009371B8" w:rsidRPr="004D71A1">
        <w:rPr>
          <w:lang w:val="en-US"/>
        </w:rPr>
        <w:t>-FB)</w:t>
      </w:r>
      <w:r w:rsidR="00022F01">
        <w:rPr>
          <w:lang w:val="en-US"/>
        </w:rPr>
        <w:t>. In batch mode, 2</w:t>
      </w:r>
      <w:r w:rsidR="00C80377">
        <w:rPr>
          <w:lang w:val="en-US"/>
        </w:rPr>
        <w:t xml:space="preserve"> </w:t>
      </w:r>
      <w:r w:rsidR="00022F01">
        <w:rPr>
          <w:lang w:val="en-US"/>
        </w:rPr>
        <w:t xml:space="preserve">% TS </w:t>
      </w:r>
      <w:r w:rsidR="009371B8">
        <w:rPr>
          <w:lang w:val="en-US"/>
        </w:rPr>
        <w:t xml:space="preserve">substrate was added to the inoculum </w:t>
      </w:r>
      <w:r>
        <w:rPr>
          <w:lang w:val="en-US"/>
        </w:rPr>
        <w:t>at the beginning of the tests</w:t>
      </w:r>
      <w:r w:rsidR="00811F55">
        <w:rPr>
          <w:lang w:val="en-US"/>
        </w:rPr>
        <w:t xml:space="preserve"> with S/I equal to 1:2</w:t>
      </w:r>
      <w:r w:rsidR="009371B8">
        <w:rPr>
          <w:lang w:val="en-US"/>
        </w:rPr>
        <w:t xml:space="preserve">. </w:t>
      </w:r>
      <w:r>
        <w:rPr>
          <w:lang w:val="en-US"/>
        </w:rPr>
        <w:t>F</w:t>
      </w:r>
      <w:r w:rsidR="004D71A1" w:rsidRPr="004D71A1">
        <w:rPr>
          <w:lang w:val="en-US"/>
        </w:rPr>
        <w:t xml:space="preserve">ed batch </w:t>
      </w:r>
      <w:r w:rsidR="00811F55">
        <w:rPr>
          <w:lang w:val="en-US"/>
        </w:rPr>
        <w:t>mode</w:t>
      </w:r>
      <w:r w:rsidR="004D71A1" w:rsidRPr="004D71A1">
        <w:rPr>
          <w:lang w:val="en-US"/>
        </w:rPr>
        <w:t xml:space="preserve"> provide</w:t>
      </w:r>
      <w:r>
        <w:rPr>
          <w:lang w:val="en-US"/>
        </w:rPr>
        <w:t>d</w:t>
      </w:r>
      <w:r w:rsidR="004D71A1" w:rsidRPr="004D71A1">
        <w:rPr>
          <w:lang w:val="en-US"/>
        </w:rPr>
        <w:t xml:space="preserve"> a final 2</w:t>
      </w:r>
      <w:r w:rsidR="00ED54A5">
        <w:rPr>
          <w:lang w:val="en-US"/>
        </w:rPr>
        <w:t xml:space="preserve"> </w:t>
      </w:r>
      <w:r w:rsidR="004D71A1" w:rsidRPr="004D71A1">
        <w:rPr>
          <w:lang w:val="en-US"/>
        </w:rPr>
        <w:t>%</w:t>
      </w:r>
      <w:r w:rsidR="00ED54A5">
        <w:rPr>
          <w:lang w:val="en-US"/>
        </w:rPr>
        <w:t xml:space="preserve"> </w:t>
      </w:r>
      <w:r w:rsidR="004D71A1" w:rsidRPr="004D71A1">
        <w:rPr>
          <w:lang w:val="en-US"/>
        </w:rPr>
        <w:t>TS substrate content by means of four 0.5</w:t>
      </w:r>
      <w:r w:rsidR="002826E1">
        <w:rPr>
          <w:lang w:val="en-US"/>
        </w:rPr>
        <w:t xml:space="preserve"> </w:t>
      </w:r>
      <w:r w:rsidR="004D71A1" w:rsidRPr="004D71A1">
        <w:rPr>
          <w:lang w:val="en-US"/>
        </w:rPr>
        <w:t>%</w:t>
      </w:r>
      <w:r w:rsidR="002826E1">
        <w:rPr>
          <w:lang w:val="en-US"/>
        </w:rPr>
        <w:t xml:space="preserve"> </w:t>
      </w:r>
      <w:r w:rsidR="004D71A1" w:rsidRPr="004D71A1">
        <w:rPr>
          <w:lang w:val="en-US"/>
        </w:rPr>
        <w:t>TS supplements</w:t>
      </w:r>
      <w:r w:rsidR="00A2794C">
        <w:rPr>
          <w:lang w:val="en-US"/>
        </w:rPr>
        <w:t xml:space="preserve">, </w:t>
      </w:r>
      <w:r>
        <w:rPr>
          <w:lang w:val="en-US"/>
        </w:rPr>
        <w:lastRenderedPageBreak/>
        <w:t>supplied</w:t>
      </w:r>
      <w:r w:rsidRPr="004D71A1">
        <w:rPr>
          <w:lang w:val="en-US"/>
        </w:rPr>
        <w:t xml:space="preserve"> </w:t>
      </w:r>
      <w:r w:rsidR="004D71A1" w:rsidRPr="004D71A1">
        <w:rPr>
          <w:lang w:val="en-US"/>
        </w:rPr>
        <w:t xml:space="preserve">every </w:t>
      </w:r>
      <w:r>
        <w:rPr>
          <w:lang w:val="en-US"/>
        </w:rPr>
        <w:t>2</w:t>
      </w:r>
      <w:r w:rsidRPr="004D71A1">
        <w:rPr>
          <w:lang w:val="en-US"/>
        </w:rPr>
        <w:t xml:space="preserve"> </w:t>
      </w:r>
      <w:r w:rsidR="004D71A1" w:rsidRPr="004D71A1">
        <w:rPr>
          <w:lang w:val="en-US"/>
        </w:rPr>
        <w:t xml:space="preserve">days </w:t>
      </w:r>
      <w:r w:rsidR="002826E1" w:rsidRPr="008C18E8">
        <w:rPr>
          <w:lang w:val="en-US"/>
        </w:rPr>
        <w:fldChar w:fldCharType="begin" w:fldLock="1"/>
      </w:r>
      <w:r w:rsidR="00A672AE" w:rsidRPr="008C18E8">
        <w:rPr>
          <w:lang w:val="en-US"/>
        </w:rPr>
        <w:instrText>ADDIN CSL_CITATION {"citationItems":[{"id":"ITEM-1","itemData":{"DOI":"10.1016/j.renene.2016.05.049","ISBN":"0960-1481","ISSN":"18790682","abstract":"This work proposes a semi-pilot scale procedure for the evaluation of biogas production potential and the employment of its results for the scale-up of the process. AD tests were performed at 35 °C in 6 L reactors, feeding 3-6% w/w TS in a fed-batch mode. Several substrates, generated by food-processing industries, were considered in the study. Assuming solubilization as the limiting step, a theoretical model was proposed and the values of the disintegration kinetic constant (kdis) were calculated from the experimental data. The obtained model was employed as a control tool during tests afterward performed on pilot scale in a 300 L digester fed in a semi-continuous mode. Biogas yields between 0.5 and 0.9 Nm3/kgVS, and methane contents of 55-63% v/v were obtained on both scales. The model derived from the results of the proposed procedure appeared adequate for a consistent evaluation of the scale-up of the AD process.","author":[{"dropping-particle":"","family":"Fiore","given":"S.","non-dropping-particle":"","parse-names":false,"suffix":""},{"dropping-particle":"","family":"Ruffino","given":"B.","non-dropping-particle":"","parse-names":false,"suffix":""},{"dropping-particle":"","family":"Campo","given":"G.","non-dropping-particle":"","parse-names":false,"suffix":""},{"dropping-particle":"","family":"Roati","given":"C.","non-dropping-particle":"","parse-names":false,"suffix":""},{"dropping-particle":"","family":"Zanetti","given":"M. C.","non-dropping-particle":"","parse-names":false,"suffix":""}],"container-title":"Renewable Energy","id":"ITEM-1","issued":{"date-parts":[["2016"]]},"page":"949-959","title":"Scale-up evaluation of the anaerobic digestion of food-processing industrial wastes","type":"article-journal","volume":"96"},"uris":["http://www.mendeley.com/documents/?uuid=d7fc5bf9-9b31-427c-bed3-a902346fe197"]}],"mendeley":{"formattedCitation":"[26]","plainTextFormattedCitation":"[26]","previouslyFormattedCitation":"[26]"},"properties":{"noteIndex":0},"schema":"https://github.com/citation-style-language/schema/raw/master/csl-citation.json"}</w:instrText>
      </w:r>
      <w:r w:rsidR="002826E1" w:rsidRPr="008C18E8">
        <w:rPr>
          <w:lang w:val="en-US"/>
        </w:rPr>
        <w:fldChar w:fldCharType="separate"/>
      </w:r>
      <w:r w:rsidR="0036598C" w:rsidRPr="008C18E8">
        <w:rPr>
          <w:noProof/>
          <w:lang w:val="en-US"/>
        </w:rPr>
        <w:t>[</w:t>
      </w:r>
      <w:r w:rsidR="008C18E8" w:rsidRPr="008C18E8">
        <w:rPr>
          <w:noProof/>
          <w:lang w:val="en-US"/>
        </w:rPr>
        <w:t>22</w:t>
      </w:r>
      <w:r w:rsidR="0036598C" w:rsidRPr="008C18E8">
        <w:rPr>
          <w:noProof/>
          <w:lang w:val="en-US"/>
        </w:rPr>
        <w:t>]</w:t>
      </w:r>
      <w:r w:rsidR="002826E1" w:rsidRPr="008C18E8">
        <w:rPr>
          <w:lang w:val="en-US"/>
        </w:rPr>
        <w:fldChar w:fldCharType="end"/>
      </w:r>
      <w:r w:rsidR="004D71A1" w:rsidRPr="004D71A1">
        <w:rPr>
          <w:lang w:val="en-US"/>
        </w:rPr>
        <w:t xml:space="preserve">, so that the </w:t>
      </w:r>
      <w:r w:rsidR="00A2794C">
        <w:rPr>
          <w:lang w:val="en-US"/>
        </w:rPr>
        <w:t>final</w:t>
      </w:r>
      <w:r w:rsidR="004D71A1" w:rsidRPr="004D71A1">
        <w:rPr>
          <w:lang w:val="en-US"/>
        </w:rPr>
        <w:t xml:space="preserve"> </w:t>
      </w:r>
      <w:r w:rsidR="002C7B41">
        <w:rPr>
          <w:lang w:val="en-US"/>
        </w:rPr>
        <w:t>S/I</w:t>
      </w:r>
      <w:r w:rsidR="004D71A1" w:rsidRPr="004D71A1">
        <w:rPr>
          <w:lang w:val="en-US"/>
        </w:rPr>
        <w:t xml:space="preserve"> </w:t>
      </w:r>
      <w:r w:rsidR="002C7B41">
        <w:rPr>
          <w:lang w:val="en-US"/>
        </w:rPr>
        <w:t>reached</w:t>
      </w:r>
      <w:r w:rsidR="004D71A1" w:rsidRPr="004D71A1">
        <w:rPr>
          <w:lang w:val="en-US"/>
        </w:rPr>
        <w:t xml:space="preserve"> </w:t>
      </w:r>
      <w:r w:rsidR="002C7B41">
        <w:rPr>
          <w:lang w:val="en-US"/>
        </w:rPr>
        <w:t>1:2</w:t>
      </w:r>
      <w:r w:rsidR="004D71A1" w:rsidRPr="004D71A1">
        <w:rPr>
          <w:lang w:val="en-US"/>
        </w:rPr>
        <w:t xml:space="preserve">. </w:t>
      </w:r>
      <w:r w:rsidR="00ED54A5">
        <w:rPr>
          <w:lang w:val="en-US"/>
        </w:rPr>
        <w:t xml:space="preserve">Unlike other </w:t>
      </w:r>
      <w:r w:rsidR="00685427">
        <w:rPr>
          <w:lang w:val="en-US"/>
        </w:rPr>
        <w:t>experiments</w:t>
      </w:r>
      <w:r w:rsidR="00ED54A5">
        <w:rPr>
          <w:lang w:val="en-US"/>
        </w:rPr>
        <w:t xml:space="preserve">, </w:t>
      </w:r>
      <w:r w:rsidR="00790901">
        <w:rPr>
          <w:lang w:val="en-US"/>
        </w:rPr>
        <w:t>pH adjustment to 7.5 by NaHCO</w:t>
      </w:r>
      <w:r w:rsidR="00790901" w:rsidRPr="00790901">
        <w:rPr>
          <w:vertAlign w:val="subscript"/>
          <w:lang w:val="en-US"/>
        </w:rPr>
        <w:t>3</w:t>
      </w:r>
      <w:r w:rsidR="00790901" w:rsidRPr="00790901">
        <w:rPr>
          <w:lang w:val="en-US"/>
        </w:rPr>
        <w:t xml:space="preserve"> </w:t>
      </w:r>
      <w:r w:rsidR="00790901">
        <w:rPr>
          <w:lang w:val="en-US"/>
        </w:rPr>
        <w:t>was not provided</w:t>
      </w:r>
      <w:r w:rsidR="00811F55">
        <w:rPr>
          <w:lang w:val="en-US"/>
        </w:rPr>
        <w:t xml:space="preserve"> to test the system in the worst conditions</w:t>
      </w:r>
      <w:r w:rsidR="00790901">
        <w:rPr>
          <w:lang w:val="en-US"/>
        </w:rPr>
        <w:t xml:space="preserve">. </w:t>
      </w:r>
    </w:p>
    <w:p w14:paraId="59964653" w14:textId="3EC60C07" w:rsidR="004D71A1" w:rsidRDefault="00811F55" w:rsidP="00F91D4B">
      <w:pPr>
        <w:jc w:val="both"/>
        <w:rPr>
          <w:lang w:val="en-US"/>
        </w:rPr>
      </w:pPr>
      <w:r>
        <w:rPr>
          <w:lang w:val="en-US"/>
        </w:rPr>
        <w:t xml:space="preserve">The </w:t>
      </w:r>
      <w:r w:rsidR="00F91D4B">
        <w:rPr>
          <w:lang w:val="en-US"/>
        </w:rPr>
        <w:t>net effect</w:t>
      </w:r>
      <w:r>
        <w:rPr>
          <w:lang w:val="en-US"/>
        </w:rPr>
        <w:t xml:space="preserve"> of BC</w:t>
      </w:r>
      <w:r w:rsidR="00F91D4B">
        <w:rPr>
          <w:lang w:val="en-US"/>
        </w:rPr>
        <w:t xml:space="preserve"> on the AD process</w:t>
      </w:r>
      <w:r>
        <w:rPr>
          <w:lang w:val="en-US"/>
        </w:rPr>
        <w:t xml:space="preserve"> was explored in </w:t>
      </w:r>
      <w:r w:rsidR="009633EE">
        <w:rPr>
          <w:lang w:val="en-US"/>
        </w:rPr>
        <w:t>experiment</w:t>
      </w:r>
      <w:r w:rsidR="00ED54A5">
        <w:rPr>
          <w:lang w:val="en-US"/>
        </w:rPr>
        <w:t xml:space="preserve"> 2</w:t>
      </w:r>
      <w:r>
        <w:rPr>
          <w:lang w:val="en-US"/>
        </w:rPr>
        <w:t xml:space="preserve"> </w:t>
      </w:r>
      <w:r w:rsidR="00F91D4B">
        <w:rPr>
          <w:lang w:val="en-US"/>
        </w:rPr>
        <w:t>with</w:t>
      </w:r>
      <w:r>
        <w:rPr>
          <w:lang w:val="en-US"/>
        </w:rPr>
        <w:t xml:space="preserve"> sample BS2</w:t>
      </w:r>
      <w:r w:rsidR="00DD5BB8">
        <w:rPr>
          <w:lang w:val="en-US"/>
        </w:rPr>
        <w:t xml:space="preserve"> (BS2-BC) </w:t>
      </w:r>
      <w:r w:rsidR="00F91D4B">
        <w:rPr>
          <w:lang w:val="en-US"/>
        </w:rPr>
        <w:t xml:space="preserve">by </w:t>
      </w:r>
      <w:r w:rsidR="00DD5BB8">
        <w:rPr>
          <w:lang w:val="en-US"/>
        </w:rPr>
        <w:t>supplementing 10 g L</w:t>
      </w:r>
      <w:r w:rsidR="00DD5BB8" w:rsidRPr="00D7069B">
        <w:rPr>
          <w:vertAlign w:val="superscript"/>
          <w:lang w:val="en-US"/>
        </w:rPr>
        <w:t>-1</w:t>
      </w:r>
      <w:r w:rsidR="00DD5BB8">
        <w:rPr>
          <w:lang w:val="en-US"/>
        </w:rPr>
        <w:t xml:space="preserve"> of SWP550 BC</w:t>
      </w:r>
      <w:r w:rsidR="00F91D4B">
        <w:rPr>
          <w:lang w:val="en-US"/>
        </w:rPr>
        <w:t>,</w:t>
      </w:r>
      <w:r w:rsidR="004D71A1" w:rsidRPr="004D71A1">
        <w:rPr>
          <w:vertAlign w:val="superscript"/>
          <w:lang w:val="en-US"/>
        </w:rPr>
        <w:t xml:space="preserve"> </w:t>
      </w:r>
      <w:r w:rsidR="00790901" w:rsidRPr="00790901">
        <w:rPr>
          <w:lang w:val="en-US"/>
        </w:rPr>
        <w:t xml:space="preserve">in </w:t>
      </w:r>
      <w:r w:rsidR="00DD5BB8" w:rsidRPr="00790901">
        <w:rPr>
          <w:lang w:val="en-US"/>
        </w:rPr>
        <w:t>agreement</w:t>
      </w:r>
      <w:r w:rsidR="00790901" w:rsidRPr="00790901">
        <w:rPr>
          <w:lang w:val="en-US"/>
        </w:rPr>
        <w:t xml:space="preserve"> with literature</w:t>
      </w:r>
      <w:r w:rsidR="00790901">
        <w:t xml:space="preserve"> </w:t>
      </w:r>
      <w:r w:rsidR="004D71A1" w:rsidRPr="004D71A1">
        <w:fldChar w:fldCharType="begin" w:fldLock="1"/>
      </w:r>
      <w:r w:rsidR="00A672AE">
        <w:instrText>ADDIN CSL_CITATION {"citationItems":[{"id":"ITEM-1","itemData":{"DOI":"10.1016/j.biortech.2017.11.002","abstract":"Batch experiments were conducted using biochar (BC) to promote stable and efficient methane production from thermophilic co-digestion of food waste (FW) and waste activated sludge (WAS) at feedstock/seed sludge (F/S) ratios of 0.25, 0.75, 1.5, 2.25, and 3. The results showed that the presence of BC dramatically shortened the lag time of methane production and increased the methane production rate with increased organic loading. The higher buffer capacity and large specific surface area of BC promoted microorganism growth and adaption to VFAs accumulation. Additionally, the electron exchange in syntrophic oxidation of butyrate and acetate as intermediate products was significantly facilitated by BC possibly due to the selective succession of bacteria and methanogens which may have participated in direct interspecies electron transfer, in contrast with the control group with low-efficient electron ferried between syntrophic oxidizers and methanogens using hydrogen as the electron carrier.","author":[{"dropping-particle":"","family":"Li","given":"Q.","non-dropping-particle":"","parse-names":false,"suffix":""},{"dropping-particle":"","family":"Xu","given":"M.","non-dropping-particle":"","parse-names":false,"suffix":""},{"dropping-particle":"","family":"Wang","given":"G.","non-dropping-particle":"","parse-names":false,"suffix":""},{"dropping-particle":"","family":"Chen","given":"R.","non-dropping-particle":"","parse-names":false,"suffix":""},{"dropping-particle":"","family":"Qiao","given":"W.","non-dropping-particle":"","parse-names":false,"suffix":""},{"dropping-particle":"","family":"Wang","given":"X.","non-dropping-particle":"","parse-names":false,"suffix":""}],"container-title":"Bioresource Technology","id":"ITEM-1","issued":{"date-parts":[["2018"]]},"page":"1009-1016","title":"Biochar assisted thermophilic co-digestion of food waste and waste activated sludge under high feedstock to seed sludge ratio in batch experiment","type":"article-journal","volume":"249"},"uris":["http://www.mendeley.com/documents/?uuid=cc67b666-8c28-3bb6-93c2-3c0c19f59966"]},{"id":"ITEM-2","itemData":{"DOI":"10.1016/j.bej.2018.06.010","abstract":"In this study, the effects on process performance and changes in microbial populations with the addition of biochar to the anaerobic digestion of sludge and orange peels were evaluated. Biochar had a positive influence in batch digestions, leading to a decrease in the lag phase and an increase in methane yields; this was even more evident for citrus peel wastes, which reached an increase of approximately 33% when 10 g L of biochar was added and 56% when 30 g L was added. Particle size analysis performed for the experiments shows greater surface area available in biochar systems for biomass immobilization. Analysis of the microbial communities by means of 16S rRNA gene pyrosequencing shows that the biochar addition favoured the electro-active microorganisms consortia creating a synthrophic metabolism between eubacterial and archaeal populations, which resulted in an improvement of the anaerobic digestion performance. The codigestion of the mixture under a semicontinuous regimen showed an improvement in methane yields of approximately 60% and at hydraulic retention times of 30–20 days (reaching methane production values above 500 L CH kg VS at an OLR of 1.49 kg VS m d ). The enhancement observe in biochar supplemented fermentations may be explained by the adsorption of inhibitors and the relatively high surface area favoured the adhesion and growth of microorganisms. −1 −1 −1 −3 −1 4","author":[{"dropping-particle":"","family":"Martínez","given":"E.J.","non-dropping-particle":"","parse-names":false,"suffix":""},{"dropping-particle":"","family":"Rosas","given":"J.G.","non-dropping-particle":"","parse-names":false,"suffix":""},{"dropping-particle":"","family":"Sotres","given":"A.","non-dropping-particle":"","parse-names":false,"suffix":""},{"dropping-particle":"","family":"Moran","given":"A.","non-dropping-particle":"","parse-names":false,"suffix":""},{"dropping-particle":"","family":"Cara","given":"J.","non-dropping-particle":"","parse-names":false,"suffix":""},{"dropping-particle":"","family":"Sánchez","given":"M.E.","non-dropping-particle":"","parse-names":false,"suffix":""},{"dropping-particle":"","family":"Gómez","given":"X.","non-dropping-particle":"","parse-names":false,"suffix":""}],"container-title":"Biochemical Engineering Journal","id":"ITEM-2","issued":{"date-parts":[["2018"]]},"page":"314-325","title":"Codigestion of sludge and citrus peel wastes: Evaluating the effect of biochar addition on microbial communities","type":"article-journal","volume":"137"},"uris":["http://www.mendeley.com/documents/?uuid=4f881ca2-c263-34ba-aab3-eeea69a1d670"]}],"mendeley":{"formattedCitation":"[32,33]","plainTextFormattedCitation":"[32,33]","previouslyFormattedCitation":"[32,33]"},"properties":{"noteIndex":0},"schema":"https://github.com/citation-style-language/schema/raw/master/csl-citation.json"}</w:instrText>
      </w:r>
      <w:r w:rsidR="004D71A1" w:rsidRPr="004D71A1">
        <w:fldChar w:fldCharType="separate"/>
      </w:r>
      <w:r w:rsidR="0036598C" w:rsidRPr="0036598C">
        <w:rPr>
          <w:noProof/>
        </w:rPr>
        <w:t>[</w:t>
      </w:r>
      <w:r w:rsidR="008C18E8">
        <w:rPr>
          <w:noProof/>
        </w:rPr>
        <w:t>28,29</w:t>
      </w:r>
      <w:r w:rsidR="0036598C" w:rsidRPr="0036598C">
        <w:rPr>
          <w:noProof/>
        </w:rPr>
        <w:t>]</w:t>
      </w:r>
      <w:r w:rsidR="004D71A1" w:rsidRPr="004D71A1">
        <w:fldChar w:fldCharType="end"/>
      </w:r>
      <w:r w:rsidR="002C7B41">
        <w:rPr>
          <w:lang w:val="en-US"/>
        </w:rPr>
        <w:t xml:space="preserve">, </w:t>
      </w:r>
      <w:r w:rsidR="00F91D4B">
        <w:rPr>
          <w:lang w:val="en-US"/>
        </w:rPr>
        <w:t>and considering</w:t>
      </w:r>
      <w:r w:rsidR="002C7B41">
        <w:rPr>
          <w:lang w:val="en-US"/>
        </w:rPr>
        <w:t xml:space="preserve"> a </w:t>
      </w:r>
      <w:r w:rsidR="004D71A1" w:rsidRPr="004D71A1">
        <w:rPr>
          <w:lang w:val="en-US"/>
        </w:rPr>
        <w:t>control</w:t>
      </w:r>
      <w:r w:rsidR="002C7B41">
        <w:rPr>
          <w:lang w:val="en-US"/>
        </w:rPr>
        <w:t xml:space="preserve"> group</w:t>
      </w:r>
      <w:r w:rsidR="004D71A1" w:rsidRPr="004D71A1">
        <w:rPr>
          <w:lang w:val="en-US"/>
        </w:rPr>
        <w:t xml:space="preserve"> (</w:t>
      </w:r>
      <w:r w:rsidR="00711B8C">
        <w:rPr>
          <w:lang w:val="en-US"/>
        </w:rPr>
        <w:t>BS2</w:t>
      </w:r>
      <w:r w:rsidR="00213A88">
        <w:rPr>
          <w:lang w:val="en-US"/>
        </w:rPr>
        <w:t>-C</w:t>
      </w:r>
      <w:r w:rsidR="004D71A1" w:rsidRPr="004D71A1">
        <w:rPr>
          <w:lang w:val="en-US"/>
        </w:rPr>
        <w:t>).</w:t>
      </w:r>
      <w:r w:rsidR="004E1B5B">
        <w:rPr>
          <w:lang w:val="en-US"/>
        </w:rPr>
        <w:t xml:space="preserve"> In </w:t>
      </w:r>
      <w:r w:rsidR="00685427">
        <w:rPr>
          <w:lang w:val="en-US"/>
        </w:rPr>
        <w:t>experiments</w:t>
      </w:r>
      <w:r w:rsidR="004E1B5B">
        <w:rPr>
          <w:lang w:val="en-US"/>
        </w:rPr>
        <w:t xml:space="preserve"> 3 and 4, the effect of BC dose on methane production from </w:t>
      </w:r>
      <w:r w:rsidR="00DD5BB8">
        <w:rPr>
          <w:lang w:val="en-US"/>
        </w:rPr>
        <w:t xml:space="preserve">sample </w:t>
      </w:r>
      <w:r w:rsidR="00C059C8">
        <w:rPr>
          <w:lang w:val="en-US"/>
        </w:rPr>
        <w:t>BR</w:t>
      </w:r>
      <w:r w:rsidR="004E1B5B">
        <w:rPr>
          <w:lang w:val="en-US"/>
        </w:rPr>
        <w:t xml:space="preserve"> was investigated</w:t>
      </w:r>
      <w:r w:rsidR="00DD5BB8">
        <w:rPr>
          <w:lang w:val="en-US"/>
        </w:rPr>
        <w:t xml:space="preserve"> </w:t>
      </w:r>
      <w:r w:rsidR="00F91D4B">
        <w:rPr>
          <w:lang w:val="en-US"/>
        </w:rPr>
        <w:t xml:space="preserve">by </w:t>
      </w:r>
      <w:r w:rsidR="00DD5BB8">
        <w:rPr>
          <w:lang w:val="en-US"/>
        </w:rPr>
        <w:t xml:space="preserve">supplementing </w:t>
      </w:r>
      <w:r w:rsidR="004E1B5B">
        <w:rPr>
          <w:lang w:val="en-US"/>
        </w:rPr>
        <w:t>3 g L</w:t>
      </w:r>
      <w:r w:rsidR="004E1B5B" w:rsidRPr="004E1B5B">
        <w:rPr>
          <w:vertAlign w:val="superscript"/>
          <w:lang w:val="en-US"/>
        </w:rPr>
        <w:t>-1</w:t>
      </w:r>
      <w:r w:rsidR="004E1B5B">
        <w:rPr>
          <w:lang w:val="en-US"/>
        </w:rPr>
        <w:t xml:space="preserve"> </w:t>
      </w:r>
      <w:r w:rsidR="00DD5BB8">
        <w:rPr>
          <w:lang w:val="en-US"/>
        </w:rPr>
        <w:t xml:space="preserve">(BR3-BC) </w:t>
      </w:r>
      <w:r w:rsidR="00A2794C">
        <w:rPr>
          <w:lang w:val="en-US"/>
        </w:rPr>
        <w:t>and 10 g L</w:t>
      </w:r>
      <w:r w:rsidR="00A2794C" w:rsidRPr="00A2794C">
        <w:rPr>
          <w:vertAlign w:val="superscript"/>
          <w:lang w:val="en-US"/>
        </w:rPr>
        <w:t>-1</w:t>
      </w:r>
      <w:r w:rsidR="00A2794C">
        <w:rPr>
          <w:lang w:val="en-US"/>
        </w:rPr>
        <w:t xml:space="preserve"> </w:t>
      </w:r>
      <w:r w:rsidR="00DD5BB8">
        <w:rPr>
          <w:lang w:val="en-US"/>
        </w:rPr>
        <w:t>(</w:t>
      </w:r>
      <w:r w:rsidR="00A2794C">
        <w:rPr>
          <w:lang w:val="en-US"/>
        </w:rPr>
        <w:t>BR4-BC</w:t>
      </w:r>
      <w:r w:rsidR="004E1B5B">
        <w:rPr>
          <w:lang w:val="en-US"/>
        </w:rPr>
        <w:t>)</w:t>
      </w:r>
      <w:r w:rsidR="00DD5BB8">
        <w:rPr>
          <w:lang w:val="en-US"/>
        </w:rPr>
        <w:t xml:space="preserve"> of B-BC,</w:t>
      </w:r>
      <w:r w:rsidR="004E1B5B">
        <w:rPr>
          <w:lang w:val="en-US"/>
        </w:rPr>
        <w:t xml:space="preserve"> </w:t>
      </w:r>
      <w:r w:rsidR="00F91D4B">
        <w:rPr>
          <w:lang w:val="en-US"/>
        </w:rPr>
        <w:t>considering</w:t>
      </w:r>
      <w:r w:rsidR="00A2794C">
        <w:rPr>
          <w:lang w:val="en-US"/>
        </w:rPr>
        <w:t xml:space="preserve"> </w:t>
      </w:r>
      <w:r w:rsidR="004E1B5B">
        <w:rPr>
          <w:lang w:val="en-US"/>
        </w:rPr>
        <w:t>control group</w:t>
      </w:r>
      <w:r w:rsidR="00A2794C">
        <w:rPr>
          <w:lang w:val="en-US"/>
        </w:rPr>
        <w:t>s</w:t>
      </w:r>
      <w:r w:rsidR="004E1B5B">
        <w:rPr>
          <w:lang w:val="en-US"/>
        </w:rPr>
        <w:t xml:space="preserve"> without BC (</w:t>
      </w:r>
      <w:r w:rsidR="00C059C8">
        <w:rPr>
          <w:lang w:val="en-US"/>
        </w:rPr>
        <w:t>BR</w:t>
      </w:r>
      <w:r w:rsidR="004E1B5B">
        <w:rPr>
          <w:lang w:val="en-US"/>
        </w:rPr>
        <w:t>3-</w:t>
      </w:r>
      <w:r w:rsidR="00C059C8">
        <w:rPr>
          <w:lang w:val="en-US"/>
        </w:rPr>
        <w:t>C</w:t>
      </w:r>
      <w:r w:rsidR="00A2794C">
        <w:rPr>
          <w:lang w:val="en-US"/>
        </w:rPr>
        <w:t xml:space="preserve"> and BR4-C</w:t>
      </w:r>
      <w:r w:rsidR="004E1B5B">
        <w:rPr>
          <w:lang w:val="en-US"/>
        </w:rPr>
        <w:t>)</w:t>
      </w:r>
      <w:r w:rsidR="00C5129D">
        <w:rPr>
          <w:lang w:val="en-US"/>
        </w:rPr>
        <w:t>.</w:t>
      </w:r>
    </w:p>
    <w:p w14:paraId="5A4C264C" w14:textId="77777777" w:rsidR="009633EE" w:rsidRPr="004D71A1" w:rsidRDefault="009633EE" w:rsidP="00F91D4B">
      <w:pPr>
        <w:jc w:val="both"/>
        <w:rPr>
          <w:lang w:val="en-US"/>
        </w:rPr>
      </w:pPr>
    </w:p>
    <w:p w14:paraId="5E67F856" w14:textId="1D633EBB" w:rsidR="005F4E7B" w:rsidRPr="005F4E7B" w:rsidRDefault="005F4E7B" w:rsidP="00D7069B">
      <w:pPr>
        <w:pStyle w:val="Titolo2"/>
        <w:spacing w:before="360" w:after="120"/>
      </w:pPr>
      <w:r w:rsidRPr="005F4E7B">
        <w:t>2.3. Kinetic analysis</w:t>
      </w:r>
    </w:p>
    <w:p w14:paraId="48D518E6" w14:textId="00CDD01F" w:rsidR="00252935" w:rsidRPr="00252935" w:rsidRDefault="00E811B1" w:rsidP="00984C9E">
      <w:pPr>
        <w:jc w:val="both"/>
      </w:pPr>
      <w:r>
        <w:t>T</w:t>
      </w:r>
      <w:r>
        <w:rPr>
          <w:lang w:val="en-US"/>
        </w:rPr>
        <w:t>o assess t</w:t>
      </w:r>
      <w:r w:rsidRPr="00252935">
        <w:rPr>
          <w:lang w:val="en-US"/>
        </w:rPr>
        <w:t xml:space="preserve">he performance and kinetic of </w:t>
      </w:r>
      <w:r>
        <w:rPr>
          <w:lang w:val="en-US"/>
        </w:rPr>
        <w:t>AD</w:t>
      </w:r>
      <w:r w:rsidR="00252935" w:rsidRPr="00252935">
        <w:t xml:space="preserve">, the cumulative biogas </w:t>
      </w:r>
      <w:r w:rsidR="00872F72">
        <w:t xml:space="preserve">and methane </w:t>
      </w:r>
      <w:r w:rsidR="00252935" w:rsidRPr="00252935">
        <w:t xml:space="preserve">production curves were fitted by </w:t>
      </w:r>
      <w:r w:rsidR="00872F72">
        <w:t>the</w:t>
      </w:r>
      <w:r w:rsidR="00252935" w:rsidRPr="00252935">
        <w:t xml:space="preserve"> modified </w:t>
      </w:r>
      <w:proofErr w:type="spellStart"/>
      <w:r w:rsidR="00252935" w:rsidRPr="00252935">
        <w:t>Gompertz</w:t>
      </w:r>
      <w:proofErr w:type="spellEnd"/>
      <w:r w:rsidR="00252935" w:rsidRPr="00252935">
        <w:t xml:space="preserve"> equation</w:t>
      </w:r>
      <w:r w:rsidR="00984C9E">
        <w:t xml:space="preserve"> (eq.</w:t>
      </w:r>
      <w:r w:rsidR="001C585F">
        <w:t xml:space="preserve"> </w:t>
      </w:r>
      <w:r w:rsidR="00984C9E">
        <w:t>1)</w:t>
      </w:r>
      <w:r w:rsidR="00252935" w:rsidRPr="00252935">
        <w:t>:</w:t>
      </w:r>
    </w:p>
    <w:p w14:paraId="32290234" w14:textId="34411BFF" w:rsidR="00252935" w:rsidRPr="00252935" w:rsidRDefault="00252935" w:rsidP="00984C9E">
      <w:pPr>
        <w:jc w:val="both"/>
      </w:pPr>
      <m:oMath>
        <m:r>
          <w:rPr>
            <w:rFonts w:ascii="Cambria Math" w:hAnsi="Cambria Math"/>
          </w:rPr>
          <m:t>B</m:t>
        </m:r>
        <m:d>
          <m:dPr>
            <m:ctrlPr>
              <w:ins w:id="1" w:author="Silvia Fiore" w:date="2023-05-01T16:59:00Z">
                <w:rPr>
                  <w:rFonts w:ascii="Cambria Math" w:hAnsi="Cambria Math"/>
                  <w:i/>
                </w:rPr>
              </w:ins>
            </m:ctrlPr>
          </m:dPr>
          <m:e>
            <m:r>
              <w:rPr>
                <w:rFonts w:ascii="Cambria Math" w:hAnsi="Cambria Math"/>
              </w:rPr>
              <m:t>t</m:t>
            </m:r>
          </m:e>
        </m:d>
        <m:r>
          <w:rPr>
            <w:rFonts w:ascii="Cambria Math" w:hAnsi="Cambria Math"/>
          </w:rPr>
          <m:t>=</m:t>
        </m:r>
        <m:r>
          <w:rPr>
            <w:rFonts w:ascii="Cambria Math" w:hAnsi="Cambria Math"/>
            <w:lang w:val="it-IT"/>
          </w:rPr>
          <m:t>P</m:t>
        </m:r>
        <m:func>
          <m:funcPr>
            <m:ctrlPr>
              <w:ins w:id="2" w:author="Silvia Fiore" w:date="2023-05-01T16:59:00Z">
                <w:rPr>
                  <w:rFonts w:ascii="Cambria Math" w:hAnsi="Cambria Math"/>
                  <w:i/>
                  <w:lang w:val="it-IT"/>
                </w:rPr>
              </w:ins>
            </m:ctrlPr>
          </m:funcPr>
          <m:fName>
            <m:r>
              <m:rPr>
                <m:sty m:val="p"/>
              </m:rPr>
              <w:rPr>
                <w:rFonts w:ascii="Cambria Math" w:hAnsi="Cambria Math"/>
              </w:rPr>
              <m:t>exp</m:t>
            </m:r>
          </m:fName>
          <m:e>
            <m:d>
              <m:dPr>
                <m:begChr m:val="{"/>
                <m:endChr m:val="}"/>
                <m:ctrlPr>
                  <w:ins w:id="3" w:author="Silvia Fiore" w:date="2023-05-01T16:59:00Z">
                    <w:rPr>
                      <w:rFonts w:ascii="Cambria Math" w:hAnsi="Cambria Math"/>
                      <w:i/>
                      <w:lang w:val="it-IT"/>
                    </w:rPr>
                  </w:ins>
                </m:ctrlPr>
              </m:dPr>
              <m:e>
                <m:r>
                  <w:rPr>
                    <w:rFonts w:ascii="Cambria Math" w:hAnsi="Cambria Math"/>
                  </w:rPr>
                  <m:t>-</m:t>
                </m:r>
                <m:func>
                  <m:funcPr>
                    <m:ctrlPr>
                      <w:ins w:id="4" w:author="Silvia Fiore" w:date="2023-05-01T16:59:00Z">
                        <w:rPr>
                          <w:rFonts w:ascii="Cambria Math" w:hAnsi="Cambria Math"/>
                          <w:i/>
                          <w:lang w:val="it-IT"/>
                        </w:rPr>
                      </w:ins>
                    </m:ctrlPr>
                  </m:funcPr>
                  <m:fName>
                    <m:r>
                      <m:rPr>
                        <m:sty m:val="p"/>
                      </m:rPr>
                      <w:rPr>
                        <w:rFonts w:ascii="Cambria Math" w:hAnsi="Cambria Math"/>
                      </w:rPr>
                      <m:t>exp</m:t>
                    </m:r>
                  </m:fName>
                  <m:e>
                    <m:d>
                      <m:dPr>
                        <m:begChr m:val="["/>
                        <m:endChr m:val="]"/>
                        <m:ctrlPr>
                          <w:ins w:id="5" w:author="Silvia Fiore" w:date="2023-05-01T16:59:00Z">
                            <w:rPr>
                              <w:rFonts w:ascii="Cambria Math" w:hAnsi="Cambria Math"/>
                              <w:i/>
                              <w:lang w:val="it-IT"/>
                            </w:rPr>
                          </w:ins>
                        </m:ctrlPr>
                      </m:dPr>
                      <m:e>
                        <m:f>
                          <m:fPr>
                            <m:ctrlPr>
                              <w:ins w:id="6" w:author="Silvia Fiore" w:date="2023-05-01T16:59:00Z">
                                <w:rPr>
                                  <w:rFonts w:ascii="Cambria Math" w:hAnsi="Cambria Math"/>
                                  <w:i/>
                                  <w:lang w:val="it-IT"/>
                                </w:rPr>
                              </w:ins>
                            </m:ctrlPr>
                          </m:fPr>
                          <m:num>
                            <m:sSub>
                              <m:sSubPr>
                                <m:ctrlPr>
                                  <w:ins w:id="7" w:author="Silvia Fiore" w:date="2023-05-01T16:59:00Z">
                                    <w:rPr>
                                      <w:rFonts w:ascii="Cambria Math" w:hAnsi="Cambria Math"/>
                                      <w:i/>
                                      <w:lang w:val="it-IT"/>
                                    </w:rPr>
                                  </w:ins>
                                </m:ctrlPr>
                              </m:sSubPr>
                              <m:e>
                                <m:r>
                                  <w:rPr>
                                    <w:rFonts w:ascii="Cambria Math" w:hAnsi="Cambria Math"/>
                                    <w:lang w:val="it-IT"/>
                                  </w:rPr>
                                  <m:t>R</m:t>
                                </m:r>
                              </m:e>
                              <m:sub>
                                <m:r>
                                  <w:rPr>
                                    <w:rFonts w:ascii="Cambria Math" w:hAnsi="Cambria Math"/>
                                    <w:lang w:val="it-IT"/>
                                  </w:rPr>
                                  <m:t>max</m:t>
                                </m:r>
                              </m:sub>
                            </m:sSub>
                            <m:r>
                              <w:rPr>
                                <w:rFonts w:ascii="Cambria Math" w:hAnsi="Cambria Math"/>
                              </w:rPr>
                              <m:t xml:space="preserve"> </m:t>
                            </m:r>
                            <m:r>
                              <w:rPr>
                                <w:rFonts w:ascii="Cambria Math" w:hAnsi="Cambria Math"/>
                                <w:lang w:val="it-IT"/>
                              </w:rPr>
                              <m:t>e</m:t>
                            </m:r>
                          </m:num>
                          <m:den>
                            <m:r>
                              <w:rPr>
                                <w:rFonts w:ascii="Cambria Math" w:hAnsi="Cambria Math"/>
                                <w:lang w:val="it-IT"/>
                              </w:rPr>
                              <m:t>P</m:t>
                            </m:r>
                          </m:den>
                        </m:f>
                        <m:r>
                          <w:rPr>
                            <w:rFonts w:ascii="Cambria Math" w:hAnsi="Cambria Math"/>
                          </w:rPr>
                          <m:t xml:space="preserve"> </m:t>
                        </m:r>
                        <m:d>
                          <m:dPr>
                            <m:ctrlPr>
                              <w:ins w:id="8" w:author="Silvia Fiore" w:date="2023-05-01T16:59:00Z">
                                <w:rPr>
                                  <w:rFonts w:ascii="Cambria Math" w:hAnsi="Cambria Math"/>
                                  <w:i/>
                                  <w:lang w:val="it-IT"/>
                                </w:rPr>
                              </w:ins>
                            </m:ctrlPr>
                          </m:dPr>
                          <m:e>
                            <m:r>
                              <w:rPr>
                                <w:rFonts w:ascii="Cambria Math" w:hAnsi="Cambria Math"/>
                                <w:lang w:val="it-IT"/>
                              </w:rPr>
                              <m:t>λ</m:t>
                            </m:r>
                            <m:r>
                              <w:rPr>
                                <w:rFonts w:ascii="Cambria Math" w:hAnsi="Cambria Math"/>
                              </w:rPr>
                              <m:t>-</m:t>
                            </m:r>
                            <m:r>
                              <w:rPr>
                                <w:rFonts w:ascii="Cambria Math" w:hAnsi="Cambria Math"/>
                                <w:lang w:val="it-IT"/>
                              </w:rPr>
                              <m:t>t</m:t>
                            </m:r>
                          </m:e>
                        </m:d>
                        <m:r>
                          <w:rPr>
                            <w:rFonts w:ascii="Cambria Math" w:hAnsi="Cambria Math"/>
                          </w:rPr>
                          <m:t>+1</m:t>
                        </m:r>
                      </m:e>
                    </m:d>
                  </m:e>
                </m:func>
              </m:e>
            </m:d>
          </m:e>
        </m:func>
      </m:oMath>
      <w:r w:rsidRPr="00252935">
        <w:tab/>
      </w:r>
      <w:r w:rsidRPr="00252935">
        <w:tab/>
      </w:r>
      <w:r w:rsidRPr="00252935">
        <w:tab/>
      </w:r>
      <w:r w:rsidRPr="00252935">
        <w:tab/>
      </w:r>
      <w:r w:rsidRPr="00252935">
        <w:tab/>
      </w:r>
      <w:r w:rsidRPr="00252935">
        <w:tab/>
        <w:t>(</w:t>
      </w:r>
      <w:r w:rsidR="00DD37F6">
        <w:t>1</w:t>
      </w:r>
      <w:r w:rsidRPr="00252935">
        <w:t>)</w:t>
      </w:r>
    </w:p>
    <w:p w14:paraId="54371DF8" w14:textId="60203316" w:rsidR="00F55339" w:rsidRDefault="00252935" w:rsidP="00984C9E">
      <w:pPr>
        <w:jc w:val="both"/>
      </w:pPr>
      <w:r w:rsidRPr="00252935">
        <w:t xml:space="preserve">Where </w:t>
      </w:r>
      <w:r w:rsidRPr="00252935">
        <w:rPr>
          <w:i/>
        </w:rPr>
        <w:t>B(t)</w:t>
      </w:r>
      <w:r w:rsidRPr="00252935">
        <w:t xml:space="preserve"> is the cumulative biogas</w:t>
      </w:r>
      <w:r w:rsidR="00872F72">
        <w:t>/</w:t>
      </w:r>
      <w:r w:rsidR="00B012AB">
        <w:t>bio</w:t>
      </w:r>
      <w:r w:rsidR="00872F72">
        <w:t xml:space="preserve">methane </w:t>
      </w:r>
      <w:r w:rsidRPr="00252935">
        <w:t>production (Nm</w:t>
      </w:r>
      <w:r w:rsidRPr="00252935">
        <w:rPr>
          <w:vertAlign w:val="superscript"/>
        </w:rPr>
        <w:t>3</w:t>
      </w:r>
      <w:r w:rsidRPr="00252935">
        <w:t xml:space="preserve"> kg</w:t>
      </w:r>
      <w:r w:rsidRPr="00252935">
        <w:rPr>
          <w:vertAlign w:val="subscript"/>
        </w:rPr>
        <w:t>VS</w:t>
      </w:r>
      <w:r w:rsidRPr="00252935">
        <w:rPr>
          <w:vertAlign w:val="superscript"/>
        </w:rPr>
        <w:t>-1</w:t>
      </w:r>
      <w:r w:rsidRPr="00252935">
        <w:t xml:space="preserve">) at time </w:t>
      </w:r>
      <w:r w:rsidRPr="00252935">
        <w:rPr>
          <w:i/>
        </w:rPr>
        <w:t>t</w:t>
      </w:r>
      <w:r w:rsidRPr="00252935">
        <w:t xml:space="preserve"> (d); </w:t>
      </w:r>
      <w:r w:rsidRPr="00252935">
        <w:rPr>
          <w:i/>
        </w:rPr>
        <w:t>P</w:t>
      </w:r>
      <w:r w:rsidRPr="00252935">
        <w:t xml:space="preserve"> is the biogas</w:t>
      </w:r>
      <w:r w:rsidR="00872F72">
        <w:t>/</w:t>
      </w:r>
      <w:r w:rsidR="00B012AB">
        <w:t>bio</w:t>
      </w:r>
      <w:r w:rsidR="00872F72">
        <w:t>methane</w:t>
      </w:r>
      <w:r w:rsidRPr="00252935">
        <w:t xml:space="preserve"> potential of the substrate (Nm</w:t>
      </w:r>
      <w:r w:rsidRPr="00252935">
        <w:rPr>
          <w:vertAlign w:val="superscript"/>
        </w:rPr>
        <w:t>3</w:t>
      </w:r>
      <w:r w:rsidRPr="00252935">
        <w:t xml:space="preserve"> kg</w:t>
      </w:r>
      <w:r w:rsidRPr="00252935">
        <w:rPr>
          <w:vertAlign w:val="subscript"/>
        </w:rPr>
        <w:t>VS</w:t>
      </w:r>
      <w:r w:rsidRPr="00252935">
        <w:rPr>
          <w:vertAlign w:val="superscript"/>
        </w:rPr>
        <w:t>-1</w:t>
      </w:r>
      <w:r w:rsidRPr="00252935">
        <w:t xml:space="preserve">); </w:t>
      </w:r>
      <w:proofErr w:type="spellStart"/>
      <w:r w:rsidRPr="00252935">
        <w:rPr>
          <w:i/>
        </w:rPr>
        <w:t>R</w:t>
      </w:r>
      <w:r w:rsidRPr="00252935">
        <w:rPr>
          <w:i/>
          <w:vertAlign w:val="subscript"/>
        </w:rPr>
        <w:t>max</w:t>
      </w:r>
      <w:proofErr w:type="spellEnd"/>
      <w:r w:rsidRPr="00252935">
        <w:t xml:space="preserve"> is the maximum production rate (Nm</w:t>
      </w:r>
      <w:r w:rsidRPr="00252935">
        <w:rPr>
          <w:vertAlign w:val="superscript"/>
        </w:rPr>
        <w:t>3</w:t>
      </w:r>
      <w:r w:rsidRPr="00252935">
        <w:t xml:space="preserve"> kg</w:t>
      </w:r>
      <w:r w:rsidRPr="00252935">
        <w:rPr>
          <w:vertAlign w:val="subscript"/>
        </w:rPr>
        <w:t>VS</w:t>
      </w:r>
      <w:r w:rsidRPr="00252935">
        <w:rPr>
          <w:vertAlign w:val="superscript"/>
        </w:rPr>
        <w:t>-1</w:t>
      </w:r>
      <w:r w:rsidRPr="00252935">
        <w:t xml:space="preserve"> d</w:t>
      </w:r>
      <w:r w:rsidRPr="00252935">
        <w:rPr>
          <w:vertAlign w:val="superscript"/>
        </w:rPr>
        <w:t>-1</w:t>
      </w:r>
      <w:r w:rsidRPr="00252935">
        <w:t xml:space="preserve">); </w:t>
      </w:r>
      <w:r w:rsidRPr="00252935">
        <w:rPr>
          <w:i/>
          <w:lang w:val="it-IT"/>
        </w:rPr>
        <w:t>λ</w:t>
      </w:r>
      <w:r w:rsidRPr="00252935">
        <w:t xml:space="preserve"> is the lag phase (day); </w:t>
      </w:r>
      <w:r w:rsidRPr="00252935">
        <w:rPr>
          <w:i/>
        </w:rPr>
        <w:t>e</w:t>
      </w:r>
      <w:r w:rsidRPr="00252935">
        <w:t xml:space="preserve"> is the </w:t>
      </w:r>
      <w:r w:rsidR="00872F72">
        <w:t>Euler’s number</w:t>
      </w:r>
      <w:r w:rsidRPr="00252935">
        <w:t xml:space="preserve">. The kinetic parameters were estimated using non-linear regression analysis by </w:t>
      </w:r>
      <w:r w:rsidR="00945F3F">
        <w:t xml:space="preserve">the </w:t>
      </w:r>
      <w:r w:rsidR="00945F3F" w:rsidRPr="00945F3F">
        <w:t xml:space="preserve">least squares method </w:t>
      </w:r>
      <w:r w:rsidR="00945F3F">
        <w:t xml:space="preserve">in </w:t>
      </w:r>
      <w:r w:rsidRPr="00252935">
        <w:t>Microsoft Excel 2016</w:t>
      </w:r>
      <w:r w:rsidR="00E811B1">
        <w:t xml:space="preserve"> </w:t>
      </w:r>
      <w:r w:rsidR="00E811B1" w:rsidRPr="00E811B1">
        <w:fldChar w:fldCharType="begin" w:fldLock="1"/>
      </w:r>
      <w:r w:rsidR="00A672AE">
        <w:instrText>ADDIN CSL_CITATION {"citationItems":[{"id":"ITEM-1","itemData":{"DOI":"10.1016/S0169-2607(00)00124-3","ISSN":"01692607","PMID":"11339981","abstract":"The objective of this present study was to introduce a simple, easily understood method for carrying out non-linear regression analysis based on user input functions. While it is relatively straightforward to fit data with simple functions such as linear or logarithmic functions, fitting data with more complicated non-linear functions is more difficult. Commercial specialist programmes are available that will carry out this analysis, but these programmes are expensive and are not intuitive to learn. An alternative method described here is to use the SOLVER function of the ubiquitous spreadsheet programme Microsoft Excel, which employs an iterative least squares fitting routine to produce the optimal goodness of fit between data and function. The intent of this paper is to lead the reader through an easily understood step-by-step guide to implementing this method, which can be applied to any function in the form y=f(x), and is well suited to fast, reliable analysis of data in all fields of biology. Copyright © 2000 Elsevier Science Ireland Ltd.","author":[{"dropping-particle":"","family":"Brown","given":"Angus M.","non-dropping-particle":"","parse-names":false,"suffix":""}],"container-title":"Computer Methods and Programs in Biomedicine","id":"ITEM-1","issue":"3","issued":{"date-parts":[["2001"]]},"page":"191-200","title":"A step-by-step guide to non-linear regression analysis of experimental data using a Microsoft Excel spreadsheet","type":"article-journal","volume":"65"},"uris":["http://www.mendeley.com/documents/?uuid=22879844-60c6-4731-9ea4-35e6c5f6b52e"]}],"mendeley":{"formattedCitation":"[39]","plainTextFormattedCitation":"[39]","previouslyFormattedCitation":"[39]"},"properties":{"noteIndex":0},"schema":"https://github.com/citation-style-language/schema/raw/master/csl-citation.json"}</w:instrText>
      </w:r>
      <w:r w:rsidR="00E811B1" w:rsidRPr="00E811B1">
        <w:fldChar w:fldCharType="separate"/>
      </w:r>
      <w:r w:rsidR="0036598C" w:rsidRPr="0036598C">
        <w:rPr>
          <w:noProof/>
        </w:rPr>
        <w:t>[</w:t>
      </w:r>
      <w:r w:rsidR="008C18E8">
        <w:rPr>
          <w:noProof/>
        </w:rPr>
        <w:t>35</w:t>
      </w:r>
      <w:r w:rsidR="0036598C" w:rsidRPr="0036598C">
        <w:rPr>
          <w:noProof/>
        </w:rPr>
        <w:t>]</w:t>
      </w:r>
      <w:r w:rsidR="00E811B1" w:rsidRPr="00E811B1">
        <w:fldChar w:fldCharType="end"/>
      </w:r>
      <w:r w:rsidRPr="00252935">
        <w:t>. The goodness of fit of the functions was estimated by the coefficient of determination (</w:t>
      </w:r>
      <w:r w:rsidRPr="00252935">
        <w:rPr>
          <w:i/>
        </w:rPr>
        <w:t>R</w:t>
      </w:r>
      <w:r w:rsidRPr="00252935">
        <w:rPr>
          <w:i/>
          <w:vertAlign w:val="superscript"/>
        </w:rPr>
        <w:t>2</w:t>
      </w:r>
      <w:r w:rsidRPr="00252935">
        <w:t>)</w:t>
      </w:r>
      <w:r w:rsidR="00F55339">
        <w:t>.</w:t>
      </w:r>
    </w:p>
    <w:p w14:paraId="071F266E" w14:textId="77777777" w:rsidR="009633EE" w:rsidRPr="00252935" w:rsidRDefault="009633EE" w:rsidP="00984C9E">
      <w:pPr>
        <w:jc w:val="both"/>
      </w:pPr>
    </w:p>
    <w:p w14:paraId="7E6EFAD4" w14:textId="224B2010" w:rsidR="00865B78" w:rsidRPr="005F4E7B" w:rsidRDefault="00865B78" w:rsidP="00D7069B">
      <w:pPr>
        <w:pStyle w:val="Titolo2"/>
        <w:spacing w:before="360" w:after="120"/>
      </w:pPr>
      <w:r w:rsidRPr="005F4E7B">
        <w:lastRenderedPageBreak/>
        <w:t>2.</w:t>
      </w:r>
      <w:r w:rsidR="005F4E7B">
        <w:t>4</w:t>
      </w:r>
      <w:r w:rsidRPr="005F4E7B">
        <w:t>. Analytical methods</w:t>
      </w:r>
    </w:p>
    <w:p w14:paraId="42476279" w14:textId="2E0D8A76" w:rsidR="00311D04" w:rsidRDefault="00DD5BB8" w:rsidP="00984C9E">
      <w:pPr>
        <w:jc w:val="both"/>
        <w:rPr>
          <w:lang w:val="en-US"/>
        </w:rPr>
      </w:pPr>
      <w:r>
        <w:t>The s</w:t>
      </w:r>
      <w:r w:rsidR="00745CAD">
        <w:t xml:space="preserve">amples of </w:t>
      </w:r>
      <w:r w:rsidR="00E811B1">
        <w:t>substrate</w:t>
      </w:r>
      <w:r w:rsidR="00984C9E">
        <w:t>s</w:t>
      </w:r>
      <w:r w:rsidR="00E811B1">
        <w:t xml:space="preserve">, inoculum, and </w:t>
      </w:r>
      <w:r>
        <w:t xml:space="preserve">digestate collected </w:t>
      </w:r>
      <w:r w:rsidR="00745CAD">
        <w:t xml:space="preserve">at the beginning and at the end of </w:t>
      </w:r>
      <w:r>
        <w:t xml:space="preserve">the </w:t>
      </w:r>
      <w:r w:rsidR="00745CAD">
        <w:t>AD tests were stored at 4 °C</w:t>
      </w:r>
      <w:r w:rsidR="00563AAC">
        <w:t xml:space="preserve"> </w:t>
      </w:r>
      <w:r w:rsidR="00984C9E">
        <w:t>until</w:t>
      </w:r>
      <w:r w:rsidR="00563AAC">
        <w:t xml:space="preserve"> the analyses</w:t>
      </w:r>
      <w:r w:rsidR="00745CAD">
        <w:t xml:space="preserve">. </w:t>
      </w:r>
      <w:r w:rsidR="0070190E">
        <w:t xml:space="preserve">The physic-chemical features of inoculum and WL samples were achieved from 4 replicates each. </w:t>
      </w:r>
      <w:r w:rsidR="00204B2C" w:rsidRPr="00204B2C">
        <w:rPr>
          <w:lang w:val="en-US"/>
        </w:rPr>
        <w:t>Total solids (TS)</w:t>
      </w:r>
      <w:r w:rsidR="00414735">
        <w:rPr>
          <w:lang w:val="en-US"/>
        </w:rPr>
        <w:t xml:space="preserve"> and </w:t>
      </w:r>
      <w:r w:rsidR="00204B2C" w:rsidRPr="00204B2C">
        <w:rPr>
          <w:lang w:val="en-US"/>
        </w:rPr>
        <w:t xml:space="preserve">volatile solids (VS) were </w:t>
      </w:r>
      <w:r w:rsidR="00563AAC">
        <w:rPr>
          <w:lang w:val="en-US"/>
        </w:rPr>
        <w:t>obtained</w:t>
      </w:r>
      <w:r w:rsidR="00563AAC" w:rsidRPr="00204B2C">
        <w:rPr>
          <w:lang w:val="en-US"/>
        </w:rPr>
        <w:t xml:space="preserve"> </w:t>
      </w:r>
      <w:r w:rsidR="00204B2C" w:rsidRPr="00204B2C">
        <w:rPr>
          <w:lang w:val="en-US"/>
        </w:rPr>
        <w:t>according to Standard Methods</w:t>
      </w:r>
      <w:r w:rsidR="00E811B1">
        <w:rPr>
          <w:lang w:val="en-US"/>
        </w:rPr>
        <w:t xml:space="preserve"> </w:t>
      </w:r>
      <w:r w:rsidR="00E811B1" w:rsidRPr="00E811B1">
        <w:rPr>
          <w:lang w:val="it-IT"/>
        </w:rPr>
        <w:fldChar w:fldCharType="begin" w:fldLock="1"/>
      </w:r>
      <w:r w:rsidR="00A672AE">
        <w:instrText>ADDIN CSL_CITATION {"citationItems":[{"id":"ITEM-1","itemData":{"author":[{"dropping-particle":"","family":"APHA-AWWA-WEF","given":"","non-dropping-particle":"","parse-names":false,"suffix":""}],"edition":"22nd","id":"ITEM-1","issued":{"date-parts":[["2012"]]},"publisher-place":"Washington, DC, US","title":"Standard methods for the examination of water and wastewater","type":"book"},"uris":["http://www.mendeley.com/documents/?uuid=d6c8cb31-1767-43c0-b42f-b1fc3cf2de09"]}],"mendeley":{"formattedCitation":"[40]","plainTextFormattedCitation":"[40]","previouslyFormattedCitation":"[40]"},"properties":{"noteIndex":0},"schema":"https://github.com/citation-style-language/schema/raw/master/csl-citation.json"}</w:instrText>
      </w:r>
      <w:r w:rsidR="00E811B1" w:rsidRPr="00E811B1">
        <w:rPr>
          <w:lang w:val="it-IT"/>
        </w:rPr>
        <w:fldChar w:fldCharType="separate"/>
      </w:r>
      <w:r w:rsidR="0036598C" w:rsidRPr="0036598C">
        <w:rPr>
          <w:noProof/>
        </w:rPr>
        <w:t>[</w:t>
      </w:r>
      <w:r w:rsidR="008C18E8">
        <w:rPr>
          <w:noProof/>
        </w:rPr>
        <w:t>36</w:t>
      </w:r>
      <w:r w:rsidR="0036598C" w:rsidRPr="0036598C">
        <w:rPr>
          <w:noProof/>
        </w:rPr>
        <w:t>]</w:t>
      </w:r>
      <w:r w:rsidR="00E811B1" w:rsidRPr="00E811B1">
        <w:rPr>
          <w:lang w:val="en-US"/>
        </w:rPr>
        <w:fldChar w:fldCharType="end"/>
      </w:r>
      <w:r w:rsidR="00204B2C" w:rsidRPr="00204B2C">
        <w:rPr>
          <w:lang w:val="en-US"/>
        </w:rPr>
        <w:t xml:space="preserve">. </w:t>
      </w:r>
      <w:r w:rsidR="00204B2C" w:rsidRPr="00204B2C">
        <w:t xml:space="preserve">The pH </w:t>
      </w:r>
      <w:r w:rsidR="00984C9E">
        <w:t>was recorded</w:t>
      </w:r>
      <w:r w:rsidR="00204B2C" w:rsidRPr="00204B2C">
        <w:t xml:space="preserve"> with a benchtop pH meter (pH80+DHS, XS Instruments). </w:t>
      </w:r>
      <w:r w:rsidR="005E7D6A">
        <w:t>T</w:t>
      </w:r>
      <w:proofErr w:type="spellStart"/>
      <w:r w:rsidR="009B65A1">
        <w:rPr>
          <w:lang w:val="en-US"/>
        </w:rPr>
        <w:t>otal</w:t>
      </w:r>
      <w:proofErr w:type="spellEnd"/>
      <w:r w:rsidR="009B65A1">
        <w:rPr>
          <w:lang w:val="en-US"/>
        </w:rPr>
        <w:t xml:space="preserve"> and soluble </w:t>
      </w:r>
      <w:r w:rsidR="00414735">
        <w:rPr>
          <w:lang w:val="en-US"/>
        </w:rPr>
        <w:t>c</w:t>
      </w:r>
      <w:r w:rsidR="00204B2C" w:rsidRPr="00204B2C">
        <w:rPr>
          <w:lang w:val="en-US"/>
        </w:rPr>
        <w:t xml:space="preserve">hemical </w:t>
      </w:r>
      <w:r w:rsidR="00414735">
        <w:rPr>
          <w:lang w:val="en-US"/>
        </w:rPr>
        <w:t>o</w:t>
      </w:r>
      <w:r w:rsidR="00204B2C" w:rsidRPr="00204B2C">
        <w:rPr>
          <w:lang w:val="en-US"/>
        </w:rPr>
        <w:t xml:space="preserve">xygen </w:t>
      </w:r>
      <w:r w:rsidR="00414735">
        <w:rPr>
          <w:lang w:val="en-US"/>
        </w:rPr>
        <w:t>d</w:t>
      </w:r>
      <w:r w:rsidR="00204B2C" w:rsidRPr="00204B2C">
        <w:rPr>
          <w:lang w:val="en-US"/>
        </w:rPr>
        <w:t>emand (</w:t>
      </w:r>
      <w:proofErr w:type="spellStart"/>
      <w:r w:rsidR="008A2A9D">
        <w:rPr>
          <w:lang w:val="en-US"/>
        </w:rPr>
        <w:t>t</w:t>
      </w:r>
      <w:r w:rsidR="00204B2C" w:rsidRPr="00204B2C">
        <w:rPr>
          <w:lang w:val="en-US"/>
        </w:rPr>
        <w:t>COD</w:t>
      </w:r>
      <w:proofErr w:type="spellEnd"/>
      <w:r w:rsidR="009B65A1">
        <w:rPr>
          <w:lang w:val="en-US"/>
        </w:rPr>
        <w:t xml:space="preserve"> and </w:t>
      </w:r>
      <w:proofErr w:type="spellStart"/>
      <w:r w:rsidR="008A2A9D">
        <w:rPr>
          <w:lang w:val="en-US"/>
        </w:rPr>
        <w:t>s</w:t>
      </w:r>
      <w:r w:rsidR="009B65A1">
        <w:rPr>
          <w:lang w:val="en-US"/>
        </w:rPr>
        <w:t>COD</w:t>
      </w:r>
      <w:proofErr w:type="spellEnd"/>
      <w:r w:rsidR="009B65A1">
        <w:rPr>
          <w:lang w:val="en-US"/>
        </w:rPr>
        <w:t>, respectively</w:t>
      </w:r>
      <w:r w:rsidR="00204B2C" w:rsidRPr="00204B2C">
        <w:rPr>
          <w:lang w:val="en-US"/>
        </w:rPr>
        <w:t>)</w:t>
      </w:r>
      <w:r w:rsidR="008A2A9D">
        <w:rPr>
          <w:lang w:val="en-US"/>
        </w:rPr>
        <w:t>,</w:t>
      </w:r>
      <w:r w:rsidR="00204B2C" w:rsidRPr="00204B2C">
        <w:rPr>
          <w:lang w:val="en-US"/>
        </w:rPr>
        <w:t xml:space="preserve"> and </w:t>
      </w:r>
      <w:r w:rsidR="0070190E">
        <w:rPr>
          <w:lang w:val="en-US"/>
        </w:rPr>
        <w:t xml:space="preserve">the total </w:t>
      </w:r>
      <w:r w:rsidR="00414735">
        <w:rPr>
          <w:lang w:val="en-US"/>
        </w:rPr>
        <w:t>o</w:t>
      </w:r>
      <w:r w:rsidR="00204B2C" w:rsidRPr="00204B2C">
        <w:rPr>
          <w:lang w:val="en-US"/>
        </w:rPr>
        <w:t xml:space="preserve">rganic acids were measured with </w:t>
      </w:r>
      <w:r w:rsidR="00E811B1" w:rsidRPr="00E811B1">
        <w:t>colorimetric</w:t>
      </w:r>
      <w:r w:rsidR="00E811B1" w:rsidRPr="00E811B1">
        <w:rPr>
          <w:lang w:val="en-US"/>
        </w:rPr>
        <w:t xml:space="preserve"> </w:t>
      </w:r>
      <w:r w:rsidR="00204B2C" w:rsidRPr="00204B2C">
        <w:rPr>
          <w:lang w:val="en-US"/>
        </w:rPr>
        <w:t>tube test</w:t>
      </w:r>
      <w:r w:rsidR="00E811B1">
        <w:rPr>
          <w:lang w:val="en-US"/>
        </w:rPr>
        <w:t>s</w:t>
      </w:r>
      <w:r w:rsidR="00204B2C" w:rsidRPr="00204B2C">
        <w:rPr>
          <w:lang w:val="en-US"/>
        </w:rPr>
        <w:t xml:space="preserve"> (</w:t>
      </w:r>
      <w:proofErr w:type="spellStart"/>
      <w:r w:rsidR="00204B2C" w:rsidRPr="00204B2C">
        <w:rPr>
          <w:lang w:val="en-US"/>
        </w:rPr>
        <w:t>N</w:t>
      </w:r>
      <w:r w:rsidR="009B65A1">
        <w:rPr>
          <w:lang w:val="en-US"/>
        </w:rPr>
        <w:t>anocolor</w:t>
      </w:r>
      <w:proofErr w:type="spellEnd"/>
      <w:r w:rsidR="00204B2C" w:rsidRPr="00204B2C">
        <w:rPr>
          <w:lang w:val="en-US"/>
        </w:rPr>
        <w:t xml:space="preserve">, </w:t>
      </w:r>
      <w:proofErr w:type="spellStart"/>
      <w:r w:rsidR="00204B2C" w:rsidRPr="00204B2C">
        <w:rPr>
          <w:lang w:val="en-US"/>
        </w:rPr>
        <w:t>Macherey</w:t>
      </w:r>
      <w:proofErr w:type="spellEnd"/>
      <w:r w:rsidR="00204B2C" w:rsidRPr="00204B2C">
        <w:rPr>
          <w:lang w:val="en-US"/>
        </w:rPr>
        <w:t xml:space="preserve">-Nagel, Germany) </w:t>
      </w:r>
      <w:r w:rsidR="00563AAC">
        <w:rPr>
          <w:lang w:val="en-US"/>
        </w:rPr>
        <w:t>via</w:t>
      </w:r>
      <w:r w:rsidR="00204B2C" w:rsidRPr="00204B2C">
        <w:rPr>
          <w:lang w:val="en-US"/>
        </w:rPr>
        <w:t xml:space="preserve"> photometric determination (photometer PF-12</w:t>
      </w:r>
      <w:r w:rsidR="00204B2C" w:rsidRPr="00204B2C">
        <w:rPr>
          <w:vertAlign w:val="superscript"/>
          <w:lang w:val="en-US"/>
        </w:rPr>
        <w:t>Plus</w:t>
      </w:r>
      <w:r w:rsidR="00204B2C" w:rsidRPr="00204B2C">
        <w:rPr>
          <w:lang w:val="en-US"/>
        </w:rPr>
        <w:t xml:space="preserve">, </w:t>
      </w:r>
      <w:proofErr w:type="spellStart"/>
      <w:r w:rsidR="00204B2C" w:rsidRPr="00204B2C">
        <w:rPr>
          <w:lang w:val="en-US"/>
        </w:rPr>
        <w:t>Macherey</w:t>
      </w:r>
      <w:proofErr w:type="spellEnd"/>
      <w:r w:rsidR="00204B2C" w:rsidRPr="00204B2C">
        <w:rPr>
          <w:lang w:val="en-US"/>
        </w:rPr>
        <w:t xml:space="preserve">-Nagel). </w:t>
      </w:r>
      <w:r w:rsidR="0070190E">
        <w:rPr>
          <w:lang w:val="en-US"/>
        </w:rPr>
        <w:t xml:space="preserve">The total phenolic content at 280 nm was determined according to the method described by </w:t>
      </w:r>
      <w:proofErr w:type="spellStart"/>
      <w:r w:rsidR="0070190E" w:rsidRPr="004A3AFF">
        <w:rPr>
          <w:lang w:val="en-US"/>
        </w:rPr>
        <w:t>Ribéreau-Gayon</w:t>
      </w:r>
      <w:proofErr w:type="spellEnd"/>
      <w:r w:rsidR="0070190E" w:rsidRPr="004A3AFF">
        <w:rPr>
          <w:lang w:val="en-US"/>
        </w:rPr>
        <w:t xml:space="preserve"> </w:t>
      </w:r>
      <w:r w:rsidR="0070190E">
        <w:rPr>
          <w:lang w:val="en-US"/>
        </w:rPr>
        <w:fldChar w:fldCharType="begin" w:fldLock="1"/>
      </w:r>
      <w:r w:rsidR="00A672AE">
        <w:rPr>
          <w:lang w:val="en-US"/>
        </w:rPr>
        <w:instrText>ADDIN CSL_CITATION {"citationItems":[{"id":"ITEM-1","itemData":{"author":[{"dropping-particle":"","family":"Ribéreau-Gayon","given":"P.","non-dropping-particle":"","parse-names":false,"suffix":""}],"container-title":"Chim. Anal.","id":"ITEM-1","issued":{"date-parts":[["1970"]]},"page":"627–631","title":"Le dosage des composés phénoliques totaux dans les vins rouges","type":"article-journal","volume":"52"},"uris":["http://www.mendeley.com/documents/?uuid=2047fdbc-ccee-4c18-8cc9-54a07a392ef0"]}],"mendeley":{"formattedCitation":"[41]","plainTextFormattedCitation":"[41]","previouslyFormattedCitation":"[41]"},"properties":{"noteIndex":0},"schema":"https://github.com/citation-style-language/schema/raw/master/csl-citation.json"}</w:instrText>
      </w:r>
      <w:r w:rsidR="0070190E">
        <w:rPr>
          <w:lang w:val="en-US"/>
        </w:rPr>
        <w:fldChar w:fldCharType="separate"/>
      </w:r>
      <w:r w:rsidR="0036598C" w:rsidRPr="0036598C">
        <w:rPr>
          <w:noProof/>
          <w:lang w:val="en-US"/>
        </w:rPr>
        <w:t>[</w:t>
      </w:r>
      <w:r w:rsidR="008C18E8">
        <w:rPr>
          <w:noProof/>
          <w:lang w:val="en-US"/>
        </w:rPr>
        <w:t>37</w:t>
      </w:r>
      <w:r w:rsidR="0036598C" w:rsidRPr="0036598C">
        <w:rPr>
          <w:noProof/>
          <w:lang w:val="en-US"/>
        </w:rPr>
        <w:t>]</w:t>
      </w:r>
      <w:r w:rsidR="0070190E">
        <w:rPr>
          <w:lang w:val="en-US"/>
        </w:rPr>
        <w:fldChar w:fldCharType="end"/>
      </w:r>
      <w:r w:rsidR="0070190E">
        <w:rPr>
          <w:lang w:val="en-US"/>
        </w:rPr>
        <w:t xml:space="preserve"> by an </w:t>
      </w:r>
      <w:proofErr w:type="spellStart"/>
      <w:r w:rsidR="0070190E">
        <w:rPr>
          <w:lang w:val="en-US"/>
        </w:rPr>
        <w:t>Onda</w:t>
      </w:r>
      <w:proofErr w:type="spellEnd"/>
      <w:r w:rsidR="0070190E">
        <w:rPr>
          <w:lang w:val="en-US"/>
        </w:rPr>
        <w:t xml:space="preserve"> UV-30 Scan spectrophotometer, and expressed as mg L</w:t>
      </w:r>
      <w:r w:rsidR="0070190E" w:rsidRPr="00BA56A0">
        <w:rPr>
          <w:vertAlign w:val="superscript"/>
          <w:lang w:val="en-US"/>
        </w:rPr>
        <w:t>-1</w:t>
      </w:r>
      <w:r w:rsidR="0070190E">
        <w:rPr>
          <w:lang w:val="en-US"/>
        </w:rPr>
        <w:t xml:space="preserve"> of gallic acid equivalent (GAE). The s</w:t>
      </w:r>
      <w:r w:rsidR="009B65A1">
        <w:rPr>
          <w:lang w:val="en-US"/>
        </w:rPr>
        <w:t xml:space="preserve">amples were </w:t>
      </w:r>
      <w:r w:rsidR="00204B2C" w:rsidRPr="00204B2C">
        <w:rPr>
          <w:lang w:val="en-US"/>
        </w:rPr>
        <w:t xml:space="preserve">centrifuged </w:t>
      </w:r>
      <w:r w:rsidR="00F449E2">
        <w:rPr>
          <w:lang w:val="en-US"/>
        </w:rPr>
        <w:t xml:space="preserve">at 6000 rpm for 10 min </w:t>
      </w:r>
      <w:r w:rsidR="008E29E6">
        <w:rPr>
          <w:lang w:val="en-US"/>
        </w:rPr>
        <w:t>(</w:t>
      </w:r>
      <w:r w:rsidR="008E29E6" w:rsidRPr="008E29E6">
        <w:t>Z206A</w:t>
      </w:r>
      <w:r w:rsidR="008E29E6">
        <w:t xml:space="preserve">, </w:t>
      </w:r>
      <w:proofErr w:type="spellStart"/>
      <w:r w:rsidR="008E29E6" w:rsidRPr="008E29E6">
        <w:t>Hermle</w:t>
      </w:r>
      <w:proofErr w:type="spellEnd"/>
      <w:r w:rsidR="008E29E6" w:rsidRPr="008E29E6">
        <w:t xml:space="preserve"> </w:t>
      </w:r>
      <w:proofErr w:type="spellStart"/>
      <w:r w:rsidR="008E29E6" w:rsidRPr="008E29E6">
        <w:t>Labortechnik</w:t>
      </w:r>
      <w:proofErr w:type="spellEnd"/>
      <w:r w:rsidR="008E29E6" w:rsidRPr="008E29E6">
        <w:t>, Germany)</w:t>
      </w:r>
      <w:r w:rsidR="008E29E6">
        <w:t xml:space="preserve"> </w:t>
      </w:r>
      <w:r w:rsidR="00204B2C" w:rsidRPr="00204B2C">
        <w:rPr>
          <w:lang w:val="en-US"/>
        </w:rPr>
        <w:t>and the supernatant was filtered through a 0.45 µm syringe filters</w:t>
      </w:r>
      <w:r w:rsidR="009B65A1">
        <w:rPr>
          <w:lang w:val="en-US"/>
        </w:rPr>
        <w:t xml:space="preserve"> </w:t>
      </w:r>
      <w:r w:rsidR="00563AAC">
        <w:rPr>
          <w:lang w:val="en-US"/>
        </w:rPr>
        <w:t>before the analyses</w:t>
      </w:r>
      <w:r w:rsidR="009B65A1">
        <w:rPr>
          <w:lang w:val="en-US"/>
        </w:rPr>
        <w:t xml:space="preserve"> of </w:t>
      </w:r>
      <w:proofErr w:type="spellStart"/>
      <w:r w:rsidR="009B65A1">
        <w:rPr>
          <w:lang w:val="en-US"/>
        </w:rPr>
        <w:t>sCOD</w:t>
      </w:r>
      <w:proofErr w:type="spellEnd"/>
      <w:r w:rsidR="009B65A1">
        <w:rPr>
          <w:lang w:val="en-US"/>
        </w:rPr>
        <w:t>, organic acids and total phenolic content</w:t>
      </w:r>
      <w:r w:rsidR="00204B2C" w:rsidRPr="00204B2C">
        <w:rPr>
          <w:lang w:val="en-US"/>
        </w:rPr>
        <w:t xml:space="preserve">. </w:t>
      </w:r>
    </w:p>
    <w:p w14:paraId="41BD814D" w14:textId="34E2F4F4" w:rsidR="00204B2C" w:rsidRPr="00311D04" w:rsidRDefault="00204B2C" w:rsidP="00984C9E">
      <w:pPr>
        <w:jc w:val="both"/>
        <w:rPr>
          <w:lang w:val="en-US"/>
        </w:rPr>
      </w:pPr>
      <w:r w:rsidRPr="00204B2C">
        <w:rPr>
          <w:lang w:val="en-US"/>
        </w:rPr>
        <w:t xml:space="preserve">The </w:t>
      </w:r>
      <w:r w:rsidR="00563AAC">
        <w:rPr>
          <w:lang w:val="en-US"/>
        </w:rPr>
        <w:t xml:space="preserve">BC </w:t>
      </w:r>
      <w:r w:rsidR="00745CAD">
        <w:rPr>
          <w:lang w:val="en-US"/>
        </w:rPr>
        <w:t>samples</w:t>
      </w:r>
      <w:r w:rsidR="00CC2A33">
        <w:rPr>
          <w:lang w:val="en-US"/>
        </w:rPr>
        <w:t xml:space="preserve"> SWP550 and B-BC </w:t>
      </w:r>
      <w:r w:rsidR="00745CAD">
        <w:rPr>
          <w:lang w:val="en-US"/>
        </w:rPr>
        <w:t xml:space="preserve">were characterized </w:t>
      </w:r>
      <w:r w:rsidR="00CC2A33">
        <w:rPr>
          <w:lang w:val="en-US"/>
        </w:rPr>
        <w:t xml:space="preserve">respectively </w:t>
      </w:r>
      <w:r w:rsidR="00745CAD">
        <w:rPr>
          <w:lang w:val="en-US"/>
        </w:rPr>
        <w:t>at the UKBRC and</w:t>
      </w:r>
      <w:r w:rsidR="00932797">
        <w:rPr>
          <w:lang w:val="en-US"/>
        </w:rPr>
        <w:t xml:space="preserve"> at the</w:t>
      </w:r>
      <w:r w:rsidR="00745CAD">
        <w:rPr>
          <w:lang w:val="en-US"/>
        </w:rPr>
        <w:t xml:space="preserve"> ICFAR as described in a previous study </w:t>
      </w:r>
      <w:r w:rsidR="00745CAD">
        <w:rPr>
          <w:lang w:val="en-US"/>
        </w:rPr>
        <w:fldChar w:fldCharType="begin" w:fldLock="1"/>
      </w:r>
      <w:r w:rsidR="00A672AE">
        <w:rPr>
          <w:lang w:val="en-US"/>
        </w:rPr>
        <w:instrText>ADDIN CSL_CITATION {"citationItems":[{"id":"ITEM-1","itemData":{"DOI":"10.1016/j.biombioe.2021.106129","ISSN":"09619534","author":[{"dropping-particle":"","family":"Chiappero","given":"Marco","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Biomass and Bioenergy","id":"ITEM-1","issued":{"date-parts":[["2021","7","1"]]},"page":"106129","publisher":"Pergamon","title":"Analysis of the influence of activated biochar properties on methane production from anaerobic digestion of waste activated sludge","type":"article-journal","volume":"150"},"uris":["http://www.mendeley.com/documents/?uuid=ede32f25-147e-3c1e-9855-0a9ede5b0134"]}],"mendeley":{"formattedCitation":"[42]","plainTextFormattedCitation":"[42]","previouslyFormattedCitation":"[42]"},"properties":{"noteIndex":0},"schema":"https://github.com/citation-style-language/schema/raw/master/csl-citation.json"}</w:instrText>
      </w:r>
      <w:r w:rsidR="00745CAD">
        <w:rPr>
          <w:lang w:val="en-US"/>
        </w:rPr>
        <w:fldChar w:fldCharType="separate"/>
      </w:r>
      <w:r w:rsidR="0036598C" w:rsidRPr="0036598C">
        <w:rPr>
          <w:noProof/>
          <w:lang w:val="en-US"/>
        </w:rPr>
        <w:t>[</w:t>
      </w:r>
      <w:r w:rsidR="008C18E8">
        <w:rPr>
          <w:noProof/>
          <w:lang w:val="en-US"/>
        </w:rPr>
        <w:t>38</w:t>
      </w:r>
      <w:r w:rsidR="0036598C" w:rsidRPr="0036598C">
        <w:rPr>
          <w:noProof/>
          <w:lang w:val="en-US"/>
        </w:rPr>
        <w:t>]</w:t>
      </w:r>
      <w:r w:rsidR="00745CAD">
        <w:rPr>
          <w:lang w:val="en-US"/>
        </w:rPr>
        <w:fldChar w:fldCharType="end"/>
      </w:r>
      <w:r w:rsidR="00745CAD">
        <w:rPr>
          <w:lang w:val="en-US"/>
        </w:rPr>
        <w:t xml:space="preserve">. </w:t>
      </w:r>
    </w:p>
    <w:p w14:paraId="22595FF6" w14:textId="4FC2C2E5" w:rsidR="000B545B" w:rsidRDefault="008E29E6" w:rsidP="00984C9E">
      <w:pPr>
        <w:jc w:val="both"/>
        <w:rPr>
          <w:lang w:val="en-US"/>
        </w:rPr>
      </w:pPr>
      <w:r>
        <w:rPr>
          <w:lang w:val="en-US"/>
        </w:rPr>
        <w:t>B</w:t>
      </w:r>
      <w:r w:rsidR="009A4913" w:rsidRPr="009A4913">
        <w:rPr>
          <w:lang w:val="en-US"/>
        </w:rPr>
        <w:t>iogas and methane productions were monitored periodically</w:t>
      </w:r>
      <w:r w:rsidR="009A4913">
        <w:rPr>
          <w:lang w:val="en-US"/>
        </w:rPr>
        <w:t xml:space="preserve"> through a volumetric method </w:t>
      </w:r>
      <w:r>
        <w:rPr>
          <w:lang w:val="en-US"/>
        </w:rPr>
        <w:t xml:space="preserve">fully described elsewhere </w:t>
      </w:r>
      <w:r>
        <w:rPr>
          <w:lang w:val="en-US"/>
        </w:rPr>
        <w:fldChar w:fldCharType="begin" w:fldLock="1"/>
      </w:r>
      <w:r w:rsidR="00A672AE">
        <w:rPr>
          <w:lang w:val="en-US"/>
        </w:rPr>
        <w:instrText>ADDIN CSL_CITATION {"citationItems":[{"id":"ITEM-1","itemData":{"DOI":"10.3390/CATAL11091094","abstract":"Biochar (BC) recently gained attention as an additive for anaerobic digestion (AD). This work aims at a critical analysis of the effect of six BCs, with different physical and chemical properties, on the AD of mixed wastewater sludge at 37 °C, comparing their influence on methane production and AD kinetics. AD batch tests were performed at the laboratory scale operating 48 reactors (0.25 L working volume) for 28 days with the addition of 10 g L−1 of BC. Most reactors supplemented with BCs exhibited higher (up to 22%) methane yields than the control reactors (0.15 Nm3 kgVS−1). The modified Gompertz model provided maximum methane production rate values, and in all reactors the lag-phase was equal to zero days, indicating a good adaptation of the inoculum to the substrate. The potential correlations between BCs’ properties and AD performance were assessed using principal component analysis (PCA). The PCA results showed a reasonable correlation between methane production and the BCs’ O–C and H–C molar ratios, and volatile matter, and between biogas production and BCs’ pore volume, specific surface area, and fixed and total carbon. In conclusion, the physic-chemical properties of BC (specifically, hydrophobicity and morphology) showed a key role in improving the AD of mixed wastewater sludge.","author":[{"dropping-particle":"","family":"Chiappero","given":"Marco","non-dropping-particle":"","parse-names":false,"suffix":""},{"dropping-particle":"","family":"Cillerai","given":"Francesca","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Catalysts","id":"ITEM-1","issue":"9","issued":{"date-parts":[["2021","9","10"]]},"page":"1094","publisher":"Multidisciplinary Digital Publishing Institute","title":"Addition of different biochars as catalysts during the mesophilic anaerobic digestion of mixed wastewater sludge","type":"article-journal","volume":"11"},"uris":["http://www.mendeley.com/documents/?uuid=f295f4f9-ff6b-3ca0-9aae-f5f20b236a76"]}],"mendeley":{"formattedCitation":"[43]","plainTextFormattedCitation":"[43]","previouslyFormattedCitation":"[43]"},"properties":{"noteIndex":0},"schema":"https://github.com/citation-style-language/schema/raw/master/csl-citation.json"}</w:instrText>
      </w:r>
      <w:r>
        <w:rPr>
          <w:lang w:val="en-US"/>
        </w:rPr>
        <w:fldChar w:fldCharType="separate"/>
      </w:r>
      <w:r w:rsidR="0036598C" w:rsidRPr="0036598C">
        <w:rPr>
          <w:noProof/>
          <w:lang w:val="en-US"/>
        </w:rPr>
        <w:t>[</w:t>
      </w:r>
      <w:r w:rsidR="008C18E8">
        <w:rPr>
          <w:noProof/>
          <w:lang w:val="en-US"/>
        </w:rPr>
        <w:t>39</w:t>
      </w:r>
      <w:r w:rsidR="0036598C" w:rsidRPr="0036598C">
        <w:rPr>
          <w:noProof/>
          <w:lang w:val="en-US"/>
        </w:rPr>
        <w:t>]</w:t>
      </w:r>
      <w:r>
        <w:rPr>
          <w:lang w:val="en-US"/>
        </w:rPr>
        <w:fldChar w:fldCharType="end"/>
      </w:r>
      <w:r>
        <w:rPr>
          <w:lang w:val="en-US"/>
        </w:rPr>
        <w:t xml:space="preserve">, </w:t>
      </w:r>
      <w:r w:rsidR="009A4913" w:rsidRPr="009A4913">
        <w:rPr>
          <w:lang w:val="en-US"/>
        </w:rPr>
        <w:t xml:space="preserve">except in </w:t>
      </w:r>
      <w:r w:rsidR="009633EE">
        <w:rPr>
          <w:lang w:val="en-US"/>
        </w:rPr>
        <w:t>experiment</w:t>
      </w:r>
      <w:r w:rsidR="009A4913" w:rsidRPr="009A4913">
        <w:rPr>
          <w:lang w:val="en-US"/>
        </w:rPr>
        <w:t xml:space="preserve"> </w:t>
      </w:r>
      <w:r w:rsidR="009A4913">
        <w:rPr>
          <w:lang w:val="en-US"/>
        </w:rPr>
        <w:t>1</w:t>
      </w:r>
      <w:r w:rsidR="009A4913" w:rsidRPr="009A4913">
        <w:rPr>
          <w:lang w:val="en-US"/>
        </w:rPr>
        <w:t xml:space="preserve">. </w:t>
      </w:r>
      <w:r>
        <w:rPr>
          <w:lang w:val="en-US"/>
        </w:rPr>
        <w:t xml:space="preserve">In </w:t>
      </w:r>
      <w:r w:rsidR="009633EE">
        <w:rPr>
          <w:lang w:val="en-US"/>
        </w:rPr>
        <w:t>experiment</w:t>
      </w:r>
      <w:r>
        <w:rPr>
          <w:lang w:val="en-US"/>
        </w:rPr>
        <w:t xml:space="preserve"> 1, biogas production was monitored by the volumetric method exposed above, while methane content was analyzed by a portable gas analyzer </w:t>
      </w:r>
      <w:r w:rsidRPr="00F41C6E">
        <w:t>(</w:t>
      </w:r>
      <w:r>
        <w:t>Optima 7 Biogas, MRU, Germany). B</w:t>
      </w:r>
      <w:r w:rsidRPr="008E29E6">
        <w:t>iogas and methane production</w:t>
      </w:r>
      <w:r>
        <w:t>s</w:t>
      </w:r>
      <w:r w:rsidRPr="008E29E6">
        <w:t xml:space="preserve"> of the inoculum (blank group) w</w:t>
      </w:r>
      <w:r>
        <w:t>ere</w:t>
      </w:r>
      <w:r w:rsidRPr="008E29E6">
        <w:t xml:space="preserve"> subtracted</w:t>
      </w:r>
      <w:r>
        <w:t xml:space="preserve"> from each tested condition</w:t>
      </w:r>
      <w:r w:rsidRPr="008E29E6">
        <w:t xml:space="preserve">. </w:t>
      </w:r>
      <w:r w:rsidR="00563AAC">
        <w:rPr>
          <w:lang w:val="en-US"/>
        </w:rPr>
        <w:t>B</w:t>
      </w:r>
      <w:r w:rsidR="00204B2C" w:rsidRPr="00204B2C">
        <w:rPr>
          <w:lang w:val="en-US"/>
        </w:rPr>
        <w:t>iogas and methane productions were normalized to standard temperature and pressure (0 °C, 1 atm) and expressed as Nm</w:t>
      </w:r>
      <w:r w:rsidR="00204B2C" w:rsidRPr="00204B2C">
        <w:rPr>
          <w:vertAlign w:val="superscript"/>
          <w:lang w:val="en-US"/>
        </w:rPr>
        <w:t>3</w:t>
      </w:r>
      <w:r w:rsidR="00204B2C" w:rsidRPr="00204B2C">
        <w:rPr>
          <w:lang w:val="en-US"/>
        </w:rPr>
        <w:t xml:space="preserve"> kg</w:t>
      </w:r>
      <w:r w:rsidR="00204B2C" w:rsidRPr="006354C6">
        <w:rPr>
          <w:vertAlign w:val="subscript"/>
          <w:lang w:val="en-US"/>
        </w:rPr>
        <w:t>VS</w:t>
      </w:r>
      <w:r w:rsidR="00204B2C" w:rsidRPr="00204B2C">
        <w:rPr>
          <w:vertAlign w:val="superscript"/>
          <w:lang w:val="en-US"/>
        </w:rPr>
        <w:t>-1</w:t>
      </w:r>
      <w:r w:rsidR="00204B2C" w:rsidRPr="00204B2C">
        <w:rPr>
          <w:lang w:val="en-US"/>
        </w:rPr>
        <w:t>.</w:t>
      </w:r>
    </w:p>
    <w:p w14:paraId="3C8A6876" w14:textId="77777777" w:rsidR="009633EE" w:rsidRPr="00D7069B" w:rsidRDefault="009633EE" w:rsidP="00984C9E">
      <w:pPr>
        <w:jc w:val="both"/>
        <w:rPr>
          <w:lang w:val="en-US"/>
        </w:rPr>
      </w:pPr>
    </w:p>
    <w:p w14:paraId="063EDD2C" w14:textId="7F95AE24" w:rsidR="000B545B" w:rsidRPr="00F41C6E" w:rsidRDefault="000B545B" w:rsidP="00D7069B">
      <w:pPr>
        <w:pStyle w:val="Titolo2"/>
        <w:spacing w:before="360" w:after="120"/>
      </w:pPr>
      <w:r w:rsidRPr="005F4E7B">
        <w:lastRenderedPageBreak/>
        <w:t>2.</w:t>
      </w:r>
      <w:r>
        <w:t>5</w:t>
      </w:r>
      <w:r w:rsidRPr="005F4E7B">
        <w:t xml:space="preserve">. </w:t>
      </w:r>
      <w:r>
        <w:t>Sensitivity analysis</w:t>
      </w:r>
    </w:p>
    <w:p w14:paraId="54F2720E" w14:textId="41A91C79" w:rsidR="00204B2C" w:rsidRPr="00204B2C" w:rsidRDefault="00204B2C" w:rsidP="00984C9E">
      <w:pPr>
        <w:jc w:val="both"/>
        <w:rPr>
          <w:lang w:val="en-US"/>
        </w:rPr>
      </w:pPr>
      <w:r w:rsidRPr="00204B2C">
        <w:rPr>
          <w:lang w:val="en-US"/>
        </w:rPr>
        <w:t>The theoretical biomethane potential (</w:t>
      </w:r>
      <w:proofErr w:type="spellStart"/>
      <w:r w:rsidRPr="00204B2C">
        <w:rPr>
          <w:lang w:val="en-US"/>
        </w:rPr>
        <w:t>ThBMP</w:t>
      </w:r>
      <w:proofErr w:type="spellEnd"/>
      <w:r w:rsidRPr="00204B2C">
        <w:rPr>
          <w:lang w:val="en-US"/>
        </w:rPr>
        <w:t xml:space="preserve">) </w:t>
      </w:r>
      <w:r w:rsidR="006C4C5C">
        <w:rPr>
          <w:lang w:val="en-US"/>
        </w:rPr>
        <w:t>was</w:t>
      </w:r>
      <w:r w:rsidRPr="00204B2C">
        <w:rPr>
          <w:lang w:val="en-US"/>
        </w:rPr>
        <w:t xml:space="preserve"> estimated from the COD of the substrate, since </w:t>
      </w:r>
      <w:r w:rsidR="00563AAC">
        <w:rPr>
          <w:lang w:val="en-US"/>
        </w:rPr>
        <w:t>1</w:t>
      </w:r>
      <w:r w:rsidR="00563AAC" w:rsidRPr="00204B2C">
        <w:rPr>
          <w:lang w:val="en-US"/>
        </w:rPr>
        <w:t xml:space="preserve"> </w:t>
      </w:r>
      <w:r w:rsidRPr="00204B2C">
        <w:rPr>
          <w:lang w:val="en-US"/>
        </w:rPr>
        <w:t>kg of COD is equivalent to 0.35 m</w:t>
      </w:r>
      <w:r w:rsidRPr="00204B2C">
        <w:rPr>
          <w:vertAlign w:val="superscript"/>
          <w:lang w:val="en-US"/>
        </w:rPr>
        <w:t>3</w:t>
      </w:r>
      <w:r w:rsidRPr="00204B2C">
        <w:rPr>
          <w:lang w:val="en-US"/>
        </w:rPr>
        <w:t xml:space="preserve"> of methane at standard temperature and pressure </w:t>
      </w:r>
      <w:r w:rsidRPr="00204B2C">
        <w:rPr>
          <w:lang w:val="en-US"/>
        </w:rPr>
        <w:fldChar w:fldCharType="begin" w:fldLock="1"/>
      </w:r>
      <w:r w:rsidR="00A672AE">
        <w:rPr>
          <w:lang w:val="en-US"/>
        </w:rPr>
        <w:instrText xml:space="preserve">ADDIN CSL_CITATION {"citationItems":[{"id":"ITEM-1","itemData":{"DOI":"10.18331/BRJ2017.4.2.3","ISSN":"22928782","abstract":"HIGHLIGHTS </w:instrText>
      </w:r>
      <w:r w:rsidR="00A672AE">
        <w:rPr>
          <w:rFonts w:ascii="Segoe UI Symbol" w:hAnsi="Segoe UI Symbol" w:cs="Segoe UI Symbol"/>
          <w:lang w:val="en-US"/>
        </w:rPr>
        <w:instrText>➢</w:instrText>
      </w:r>
      <w:r w:rsidR="00A672AE">
        <w:rPr>
          <w:lang w:val="en-US"/>
        </w:rPr>
        <w:instrText xml:space="preserve">The biomethane potential (BMP) provides baseline data for the performance of AD. </w:instrText>
      </w:r>
      <w:r w:rsidR="00A672AE">
        <w:rPr>
          <w:rFonts w:ascii="Segoe UI Symbol" w:hAnsi="Segoe UI Symbol" w:cs="Segoe UI Symbol"/>
          <w:lang w:val="en-US"/>
        </w:rPr>
        <w:instrText>➢</w:instrText>
      </w:r>
      <w:r w:rsidR="00A672AE">
        <w:rPr>
          <w:lang w:val="en-US"/>
        </w:rPr>
        <w:instrText xml:space="preserve">Both experimental and theoretical methods to determine BMP have been reviewed. </w:instrText>
      </w:r>
      <w:r w:rsidR="00A672AE">
        <w:rPr>
          <w:rFonts w:ascii="Segoe UI Symbol" w:hAnsi="Segoe UI Symbol" w:cs="Segoe UI Symbol"/>
          <w:lang w:val="en-US"/>
        </w:rPr>
        <w:instrText>➢</w:instrText>
      </w:r>
      <w:r w:rsidR="00A672AE">
        <w:rPr>
          <w:lang w:val="en-US"/>
        </w:rPr>
        <w:instrText>The BMP test is the most widely used method and is credited for reliability and validity of its results. Biogas is produced during anaerobic digestion (AD) of biodegradable organic materials. AD is a series of biochemical reactions in which microorganisms degrade organic matter under anaerobic conditions. There are many biomass resources that can be degraded by AD to produce biogas. Biogas consists of methane, carbon dioxide, and trace amounts of other gases. The gamut of feedstocks used in AD includes animal manure, municipal solid waste, sewage sludge, and various crops. Several factors affect the potential of feedstocks for biomethane production. The factors include nutrient content, total and volatile solids (VS) content, chemical and biological oxygen demand, carbon/nitrogen ratio, and presence of inhibitory substances. The biochemical methane potential (BMP), often defined as the maximum volume of methane produced per g of VS substrate provides an indication of the biodegradability of a substrate and its potential to produce methane via AD. The BMP test is a method of establishing a baseline for performance of AD. BMP data are useful for designing AD parameters in order to optimise methane production. Several methods which include experimental and theoretical methods can be used to determine BMP. The objective of this paper is to review several methods with a special focus on their advantages and disadvantages. The review shows that experimental methods, mainly the BMP test are widely used. The BMP test is credited for its reliability and validity. There are variants of BMP assays as well. Theoretical models are alternative methods to estimate BMP. They are credited for being fast and easy to use. Spectroscopy has emerged as a new experimental tool to determine BMP. Each method has its own adva ntages and disadvantages with reference to efficacy, time, and ease of use. Choosing a method to use depends on various exigencies. More work needs to be continuously done in order to improve the various methods used to determine BMP.","author":[{"dropping-particle":"","family":"Jingura","given":"Raphael Muzondiwa","non-dropping-particle":"","parse-names":false,"suffix":""},{"dropping-particle":"","family":"Kamusoko","given":"Reckson","non-dropping-particle":"","parse-names":false,"suffix":""}],"container-title":"Biofuel Research Journal","id":"ITEM-1","issue":"2","issued":{"date-parts":[["2017"]]},"page":"573-586","title":"Methods for determination of biomethane potential of feedstocks: a review","type":"article-journal","volume":"4"},"uris":["http://www.mendeley.com/documents/?uuid=d5c7960b-8443-43d3-bdaf-4da93f059f02"]}],"mendeley":{"formattedCitation":"[44]","plainTextFormattedCitation":"[44]","previouslyFormattedCitation":"[44]"},"properties":{"noteIndex":0},"schema":"https://github.com/citation-style-language/schema/raw/master/csl-citation.json"}</w:instrText>
      </w:r>
      <w:r w:rsidRPr="00204B2C">
        <w:rPr>
          <w:lang w:val="en-US"/>
        </w:rPr>
        <w:fldChar w:fldCharType="separate"/>
      </w:r>
      <w:r w:rsidR="0036598C" w:rsidRPr="0036598C">
        <w:rPr>
          <w:noProof/>
          <w:lang w:val="en-US"/>
        </w:rPr>
        <w:t>[</w:t>
      </w:r>
      <w:r w:rsidR="008C18E8" w:rsidRPr="008C18E8">
        <w:rPr>
          <w:noProof/>
          <w:lang w:val="en-US"/>
        </w:rPr>
        <w:t>4</w:t>
      </w:r>
      <w:r w:rsidR="008C18E8">
        <w:rPr>
          <w:noProof/>
          <w:lang w:val="en-US"/>
        </w:rPr>
        <w:t>0</w:t>
      </w:r>
      <w:r w:rsidR="0036598C" w:rsidRPr="0036598C">
        <w:rPr>
          <w:noProof/>
          <w:lang w:val="en-US"/>
        </w:rPr>
        <w:t>]</w:t>
      </w:r>
      <w:r w:rsidRPr="00204B2C">
        <w:fldChar w:fldCharType="end"/>
      </w:r>
      <w:r w:rsidRPr="00204B2C">
        <w:rPr>
          <w:lang w:val="en-US"/>
        </w:rPr>
        <w:t xml:space="preserve">. </w:t>
      </w:r>
      <w:r w:rsidR="00563AAC">
        <w:rPr>
          <w:lang w:val="en-US"/>
        </w:rPr>
        <w:t>The</w:t>
      </w:r>
      <w:r w:rsidRPr="00204B2C">
        <w:rPr>
          <w:lang w:val="en-US"/>
        </w:rPr>
        <w:t xml:space="preserve"> </w:t>
      </w:r>
      <w:proofErr w:type="spellStart"/>
      <w:r w:rsidR="0026665D">
        <w:rPr>
          <w:lang w:val="en-US"/>
        </w:rPr>
        <w:t>ThBMP</w:t>
      </w:r>
      <w:proofErr w:type="spellEnd"/>
      <w:r w:rsidRPr="00204B2C">
        <w:rPr>
          <w:lang w:val="en-US"/>
        </w:rPr>
        <w:t xml:space="preserve"> (Nm</w:t>
      </w:r>
      <w:r w:rsidRPr="00204B2C">
        <w:rPr>
          <w:vertAlign w:val="superscript"/>
          <w:lang w:val="en-US"/>
        </w:rPr>
        <w:t>3</w:t>
      </w:r>
      <w:r w:rsidRPr="00204B2C">
        <w:rPr>
          <w:lang w:val="en-US"/>
        </w:rPr>
        <w:t xml:space="preserve"> kg</w:t>
      </w:r>
      <w:r w:rsidRPr="0017565C">
        <w:rPr>
          <w:vertAlign w:val="subscript"/>
          <w:lang w:val="en-US"/>
        </w:rPr>
        <w:t>VS</w:t>
      </w:r>
      <w:r w:rsidRPr="00204B2C">
        <w:rPr>
          <w:vertAlign w:val="superscript"/>
          <w:lang w:val="en-US"/>
        </w:rPr>
        <w:t>-1</w:t>
      </w:r>
      <w:r w:rsidRPr="00204B2C">
        <w:rPr>
          <w:lang w:val="en-US"/>
        </w:rPr>
        <w:t xml:space="preserve">) was </w:t>
      </w:r>
      <w:r w:rsidR="00563AAC">
        <w:rPr>
          <w:lang w:val="en-US"/>
        </w:rPr>
        <w:t>calculat</w:t>
      </w:r>
      <w:r w:rsidR="00563AAC" w:rsidRPr="00204B2C">
        <w:rPr>
          <w:lang w:val="en-US"/>
        </w:rPr>
        <w:t xml:space="preserve">ed </w:t>
      </w:r>
      <w:r w:rsidR="00984C9E">
        <w:rPr>
          <w:lang w:val="en-US"/>
        </w:rPr>
        <w:t>according to eq.</w:t>
      </w:r>
      <w:r w:rsidR="001C585F">
        <w:rPr>
          <w:lang w:val="en-US"/>
        </w:rPr>
        <w:t xml:space="preserve"> </w:t>
      </w:r>
      <w:r w:rsidR="00984C9E">
        <w:rPr>
          <w:lang w:val="en-US"/>
        </w:rPr>
        <w:t>2</w:t>
      </w:r>
      <w:r w:rsidRPr="00204B2C">
        <w:rPr>
          <w:lang w:val="en-US"/>
        </w:rPr>
        <w:t>:</w:t>
      </w:r>
    </w:p>
    <w:p w14:paraId="740E67C9" w14:textId="719ED3C8" w:rsidR="00204B2C" w:rsidRPr="00204B2C" w:rsidRDefault="00000000" w:rsidP="00984C9E">
      <w:pPr>
        <w:jc w:val="both"/>
        <w:rPr>
          <w:lang w:val="en-US"/>
        </w:rPr>
      </w:pPr>
      <m:oMath>
        <m:sSub>
          <m:sSubPr>
            <m:ctrlPr>
              <w:ins w:id="9" w:author="Silvia Fiore" w:date="2023-05-01T16:59:00Z">
                <w:rPr>
                  <w:rFonts w:ascii="Cambria Math" w:hAnsi="Cambria Math"/>
                  <w:i/>
                  <w:lang w:val="en-US"/>
                </w:rPr>
              </w:ins>
            </m:ctrlPr>
          </m:sSubPr>
          <m:e>
            <m:r>
              <w:rPr>
                <w:rFonts w:ascii="Cambria Math" w:hAnsi="Cambria Math"/>
                <w:lang w:val="en-US"/>
              </w:rPr>
              <m:t>ThBMP</m:t>
            </m:r>
          </m:e>
          <m:sub>
            <m:r>
              <w:rPr>
                <w:rFonts w:ascii="Cambria Math" w:hAnsi="Cambria Math"/>
                <w:lang w:val="en-US"/>
              </w:rPr>
              <m:t>S</m:t>
            </m:r>
          </m:sub>
        </m:sSub>
        <m:r>
          <w:rPr>
            <w:rFonts w:ascii="Cambria Math" w:hAnsi="Cambria Math"/>
            <w:lang w:val="en-US"/>
          </w:rPr>
          <m:t>=</m:t>
        </m:r>
        <m:f>
          <m:fPr>
            <m:ctrlPr>
              <w:ins w:id="10" w:author="Silvia Fiore" w:date="2023-05-01T16:59:00Z">
                <w:rPr>
                  <w:rFonts w:ascii="Cambria Math" w:hAnsi="Cambria Math"/>
                  <w:i/>
                  <w:lang w:val="en-US"/>
                </w:rPr>
              </w:ins>
            </m:ctrlPr>
          </m:fPr>
          <m:num>
            <m:sSub>
              <m:sSubPr>
                <m:ctrlPr>
                  <w:ins w:id="11" w:author="Silvia Fiore" w:date="2023-05-01T16:59:00Z">
                    <w:rPr>
                      <w:rFonts w:ascii="Cambria Math" w:hAnsi="Cambria Math"/>
                      <w:i/>
                      <w:lang w:val="en-US"/>
                    </w:rPr>
                  </w:ins>
                </m:ctrlPr>
              </m:sSubPr>
              <m:e>
                <m:r>
                  <w:rPr>
                    <w:rFonts w:ascii="Cambria Math" w:hAnsi="Cambria Math"/>
                    <w:lang w:val="en-US"/>
                  </w:rPr>
                  <m:t>0.35 COD</m:t>
                </m:r>
              </m:e>
              <m:sub>
                <m:r>
                  <w:rPr>
                    <w:rFonts w:ascii="Cambria Math" w:hAnsi="Cambria Math"/>
                    <w:lang w:val="en-US"/>
                  </w:rPr>
                  <m:t>S</m:t>
                </m:r>
              </m:sub>
            </m:sSub>
            <m:r>
              <w:rPr>
                <w:rFonts w:ascii="Cambria Math" w:hAnsi="Cambria Math"/>
                <w:lang w:val="en-US"/>
              </w:rPr>
              <m:t xml:space="preserve">  </m:t>
            </m:r>
          </m:num>
          <m:den>
            <m:sSub>
              <m:sSubPr>
                <m:ctrlPr>
                  <w:ins w:id="12" w:author="Silvia Fiore" w:date="2023-05-01T16:59:00Z">
                    <w:rPr>
                      <w:rFonts w:ascii="Cambria Math" w:hAnsi="Cambria Math"/>
                      <w:i/>
                      <w:lang w:val="en-US"/>
                    </w:rPr>
                  </w:ins>
                </m:ctrlPr>
              </m:sSubPr>
              <m:e>
                <m:r>
                  <w:rPr>
                    <w:rFonts w:ascii="Cambria Math" w:hAnsi="Cambria Math"/>
                    <w:lang w:val="en-US"/>
                  </w:rPr>
                  <m:t>VS</m:t>
                </m:r>
              </m:e>
              <m:sub>
                <m:r>
                  <w:rPr>
                    <w:rFonts w:ascii="Cambria Math" w:hAnsi="Cambria Math"/>
                    <w:lang w:val="en-US"/>
                  </w:rPr>
                  <m:t>S</m:t>
                </m:r>
              </m:sub>
            </m:sSub>
          </m:den>
        </m:f>
      </m:oMath>
      <w:r w:rsidR="00204B2C" w:rsidRPr="00204B2C">
        <w:rPr>
          <w:lang w:val="en-US"/>
        </w:rPr>
        <w:tab/>
      </w:r>
      <w:r w:rsidR="00204B2C" w:rsidRPr="00204B2C">
        <w:rPr>
          <w:lang w:val="en-US"/>
        </w:rPr>
        <w:tab/>
      </w:r>
      <w:r w:rsidR="00204B2C" w:rsidRPr="00204B2C">
        <w:rPr>
          <w:lang w:val="en-US"/>
        </w:rPr>
        <w:tab/>
      </w:r>
      <w:r w:rsidR="00204B2C" w:rsidRPr="00204B2C">
        <w:rPr>
          <w:lang w:val="en-US"/>
        </w:rPr>
        <w:tab/>
      </w:r>
      <w:r w:rsidR="00204B2C" w:rsidRPr="00204B2C">
        <w:rPr>
          <w:lang w:val="en-US"/>
        </w:rPr>
        <w:tab/>
      </w:r>
      <w:r w:rsidR="00204B2C" w:rsidRPr="00204B2C">
        <w:rPr>
          <w:lang w:val="en-US"/>
        </w:rPr>
        <w:tab/>
      </w:r>
      <w:r w:rsidR="00204B2C" w:rsidRPr="00204B2C">
        <w:rPr>
          <w:lang w:val="en-US"/>
        </w:rPr>
        <w:tab/>
      </w:r>
      <w:r w:rsidR="00204B2C" w:rsidRPr="00204B2C">
        <w:rPr>
          <w:lang w:val="en-US"/>
        </w:rPr>
        <w:tab/>
      </w:r>
      <w:r w:rsidR="00204B2C" w:rsidRPr="00204B2C">
        <w:rPr>
          <w:lang w:val="en-US"/>
        </w:rPr>
        <w:tab/>
        <w:t>(</w:t>
      </w:r>
      <w:r w:rsidR="008E29E6">
        <w:rPr>
          <w:lang w:val="en-US"/>
        </w:rPr>
        <w:t>2</w:t>
      </w:r>
      <w:r w:rsidR="00204B2C" w:rsidRPr="00204B2C">
        <w:rPr>
          <w:lang w:val="en-US"/>
        </w:rPr>
        <w:t>)</w:t>
      </w:r>
    </w:p>
    <w:p w14:paraId="67B08F04" w14:textId="44193D19" w:rsidR="00204B2C" w:rsidRPr="00204B2C" w:rsidRDefault="00204B2C" w:rsidP="00984C9E">
      <w:pPr>
        <w:jc w:val="both"/>
        <w:rPr>
          <w:lang w:val="en-US"/>
        </w:rPr>
      </w:pPr>
      <w:r w:rsidRPr="00204B2C">
        <w:rPr>
          <w:lang w:val="en-US"/>
        </w:rPr>
        <w:t>Where COD</w:t>
      </w:r>
      <w:r w:rsidRPr="00204B2C">
        <w:rPr>
          <w:vertAlign w:val="subscript"/>
          <w:lang w:val="en-US"/>
        </w:rPr>
        <w:t>S</w:t>
      </w:r>
      <w:r w:rsidRPr="00204B2C">
        <w:rPr>
          <w:lang w:val="en-US"/>
        </w:rPr>
        <w:t xml:space="preserve"> is the chemical oxygen demand of the substrate (kg </w:t>
      </w:r>
      <w:r w:rsidR="00573BB0">
        <w:rPr>
          <w:lang w:val="en-US"/>
        </w:rPr>
        <w:t>L</w:t>
      </w:r>
      <w:r w:rsidRPr="00204B2C">
        <w:rPr>
          <w:vertAlign w:val="superscript"/>
          <w:lang w:val="en-US"/>
        </w:rPr>
        <w:t>-1</w:t>
      </w:r>
      <w:r w:rsidRPr="00204B2C">
        <w:rPr>
          <w:lang w:val="en-US"/>
        </w:rPr>
        <w:t>), VS</w:t>
      </w:r>
      <w:r w:rsidRPr="00204B2C">
        <w:rPr>
          <w:vertAlign w:val="subscript"/>
          <w:lang w:val="en-US"/>
        </w:rPr>
        <w:t>S</w:t>
      </w:r>
      <w:r w:rsidRPr="00204B2C">
        <w:rPr>
          <w:lang w:val="en-US"/>
        </w:rPr>
        <w:t xml:space="preserve"> is the volatile solids of the substrate (kg </w:t>
      </w:r>
      <w:r w:rsidR="00573BB0">
        <w:rPr>
          <w:lang w:val="en-US"/>
        </w:rPr>
        <w:t>L</w:t>
      </w:r>
      <w:r w:rsidRPr="00204B2C">
        <w:rPr>
          <w:vertAlign w:val="superscript"/>
          <w:lang w:val="en-US"/>
        </w:rPr>
        <w:t>-1</w:t>
      </w:r>
      <w:r w:rsidRPr="00204B2C">
        <w:rPr>
          <w:lang w:val="en-US"/>
        </w:rPr>
        <w:t>), 0.35 as Nm</w:t>
      </w:r>
      <w:r w:rsidRPr="00204B2C">
        <w:rPr>
          <w:vertAlign w:val="superscript"/>
          <w:lang w:val="en-US"/>
        </w:rPr>
        <w:t>3</w:t>
      </w:r>
      <w:r w:rsidRPr="00204B2C">
        <w:rPr>
          <w:lang w:val="en-US"/>
        </w:rPr>
        <w:t xml:space="preserve"> methane kgCOD</w:t>
      </w:r>
      <w:r w:rsidRPr="00204B2C">
        <w:rPr>
          <w:vertAlign w:val="superscript"/>
          <w:lang w:val="en-US"/>
        </w:rPr>
        <w:t>-1</w:t>
      </w:r>
      <w:r w:rsidRPr="00204B2C">
        <w:rPr>
          <w:lang w:val="en-US"/>
        </w:rPr>
        <w:t>.</w:t>
      </w:r>
    </w:p>
    <w:p w14:paraId="28E73592" w14:textId="4085D98A" w:rsidR="000B545B" w:rsidRDefault="00204B2C" w:rsidP="00984C9E">
      <w:pPr>
        <w:jc w:val="both"/>
        <w:rPr>
          <w:lang w:val="en-US"/>
        </w:rPr>
      </w:pPr>
      <w:r w:rsidRPr="00204B2C">
        <w:rPr>
          <w:lang w:val="en-US"/>
        </w:rPr>
        <w:t xml:space="preserve">All </w:t>
      </w:r>
      <w:r w:rsidR="00563AAC" w:rsidRPr="00204B2C">
        <w:rPr>
          <w:lang w:val="en-US"/>
        </w:rPr>
        <w:t>analys</w:t>
      </w:r>
      <w:r w:rsidR="00563AAC">
        <w:rPr>
          <w:lang w:val="en-US"/>
        </w:rPr>
        <w:t>e</w:t>
      </w:r>
      <w:r w:rsidR="00563AAC" w:rsidRPr="00204B2C">
        <w:rPr>
          <w:lang w:val="en-US"/>
        </w:rPr>
        <w:t xml:space="preserve">s </w:t>
      </w:r>
      <w:r w:rsidRPr="00204B2C">
        <w:rPr>
          <w:lang w:val="en-US"/>
        </w:rPr>
        <w:t>were conducted in triplicate</w:t>
      </w:r>
      <w:r w:rsidR="00563AAC">
        <w:rPr>
          <w:lang w:val="en-US"/>
        </w:rPr>
        <w:t>s</w:t>
      </w:r>
      <w:r w:rsidRPr="00204B2C">
        <w:rPr>
          <w:lang w:val="en-US"/>
        </w:rPr>
        <w:t xml:space="preserve">. Mean values </w:t>
      </w:r>
      <w:r w:rsidR="0017565C">
        <w:rPr>
          <w:lang w:val="en-US"/>
        </w:rPr>
        <w:t>and</w:t>
      </w:r>
      <w:r w:rsidRPr="00204B2C">
        <w:rPr>
          <w:lang w:val="en-US"/>
        </w:rPr>
        <w:t xml:space="preserve"> standard errors</w:t>
      </w:r>
      <w:r w:rsidR="0017565C">
        <w:rPr>
          <w:lang w:val="en-US"/>
        </w:rPr>
        <w:t xml:space="preserve"> were determined; error propagation was used in case of derived variables</w:t>
      </w:r>
      <w:r w:rsidRPr="00204B2C">
        <w:rPr>
          <w:lang w:val="en-US"/>
        </w:rPr>
        <w:t>.</w:t>
      </w:r>
    </w:p>
    <w:p w14:paraId="7F828450" w14:textId="2EB9FCB1" w:rsidR="000B545B" w:rsidRDefault="000B545B" w:rsidP="00984C9E">
      <w:pPr>
        <w:jc w:val="both"/>
      </w:pPr>
      <w:r>
        <w:t xml:space="preserve">The final biogas and methane yields were analysed </w:t>
      </w:r>
      <w:r w:rsidRPr="008C0B6B">
        <w:t xml:space="preserve">using </w:t>
      </w:r>
      <w:r>
        <w:t xml:space="preserve">unpaired </w:t>
      </w:r>
      <w:r w:rsidRPr="003017FB">
        <w:t>Student’s</w:t>
      </w:r>
      <w:r w:rsidRPr="008E204E">
        <w:t xml:space="preserve"> </w:t>
      </w:r>
      <w:r>
        <w:t xml:space="preserve">t-test or </w:t>
      </w:r>
      <w:r w:rsidRPr="008C0B6B">
        <w:t xml:space="preserve">one-way analysis of variance (ANOVA) at α = 0.05. </w:t>
      </w:r>
      <w:r>
        <w:t>S</w:t>
      </w:r>
      <w:r w:rsidRPr="008C0B6B">
        <w:t xml:space="preserve">ignificant differences were detected using </w:t>
      </w:r>
      <w:r>
        <w:t>Fisher</w:t>
      </w:r>
      <w:r w:rsidRPr="008C0B6B">
        <w:t xml:space="preserve">’s </w:t>
      </w:r>
      <w:r>
        <w:t>Least</w:t>
      </w:r>
      <w:r w:rsidRPr="008C0B6B">
        <w:t xml:space="preserve"> Significant Difference (</w:t>
      </w:r>
      <w:r>
        <w:t>L</w:t>
      </w:r>
      <w:r w:rsidRPr="008C0B6B">
        <w:t xml:space="preserve">SD) post-hoc test (α = 0.05). The statistical analysis was carried out by means of </w:t>
      </w:r>
      <w:r>
        <w:t xml:space="preserve">the </w:t>
      </w:r>
      <w:r w:rsidRPr="008E204E">
        <w:t>Data analysis extension of Microsoft Excel 2016</w:t>
      </w:r>
      <w:r>
        <w:t>.</w:t>
      </w:r>
    </w:p>
    <w:p w14:paraId="301FD1B1" w14:textId="77777777" w:rsidR="009633EE" w:rsidRDefault="009633EE" w:rsidP="00984C9E">
      <w:pPr>
        <w:jc w:val="both"/>
        <w:rPr>
          <w:lang w:val="en-US"/>
        </w:rPr>
      </w:pPr>
    </w:p>
    <w:p w14:paraId="76DC2483" w14:textId="1E207433" w:rsidR="00865B78" w:rsidRPr="005F4E7B" w:rsidRDefault="00865B78" w:rsidP="00D7069B">
      <w:pPr>
        <w:pStyle w:val="Titolo1"/>
        <w:spacing w:before="360" w:after="120"/>
      </w:pPr>
      <w:r w:rsidRPr="005F4E7B">
        <w:t xml:space="preserve">3. Results and </w:t>
      </w:r>
      <w:r w:rsidR="005A1F75">
        <w:t>D</w:t>
      </w:r>
      <w:r w:rsidRPr="005F4E7B">
        <w:t>iscussion</w:t>
      </w:r>
    </w:p>
    <w:p w14:paraId="4772D128" w14:textId="55659B02" w:rsidR="00865B78" w:rsidRPr="005F4E7B" w:rsidRDefault="005F4E7B" w:rsidP="00D7069B">
      <w:pPr>
        <w:pStyle w:val="Titolo2"/>
        <w:spacing w:before="0" w:after="120"/>
      </w:pPr>
      <w:r w:rsidRPr="005F4E7B">
        <w:t>3.1. Characterization of materials</w:t>
      </w:r>
    </w:p>
    <w:p w14:paraId="467E69C7" w14:textId="58131579" w:rsidR="00AB5992" w:rsidRDefault="00AB5992" w:rsidP="00984C9E">
      <w:pPr>
        <w:jc w:val="both"/>
      </w:pPr>
      <w:r w:rsidRPr="00AB5992">
        <w:rPr>
          <w:lang w:val="en-US"/>
        </w:rPr>
        <w:t xml:space="preserve">The </w:t>
      </w:r>
      <w:r w:rsidR="001C585F">
        <w:rPr>
          <w:lang w:val="en-US"/>
        </w:rPr>
        <w:t>physic-chemical features</w:t>
      </w:r>
      <w:r w:rsidRPr="00AB5992">
        <w:rPr>
          <w:lang w:val="en-US"/>
        </w:rPr>
        <w:t xml:space="preserve"> of </w:t>
      </w:r>
      <w:r w:rsidR="001C585F">
        <w:rPr>
          <w:lang w:val="en-US"/>
        </w:rPr>
        <w:t xml:space="preserve">the </w:t>
      </w:r>
      <w:r w:rsidRPr="00AB5992">
        <w:rPr>
          <w:lang w:val="en-US"/>
        </w:rPr>
        <w:t xml:space="preserve">inoculum and </w:t>
      </w:r>
      <w:r w:rsidR="001C585F">
        <w:rPr>
          <w:lang w:val="en-US"/>
        </w:rPr>
        <w:t xml:space="preserve">the </w:t>
      </w:r>
      <w:r w:rsidRPr="00AB5992">
        <w:rPr>
          <w:lang w:val="en-US"/>
        </w:rPr>
        <w:t>substrate</w:t>
      </w:r>
      <w:r>
        <w:rPr>
          <w:lang w:val="en-US"/>
        </w:rPr>
        <w:t>s</w:t>
      </w:r>
      <w:r w:rsidRPr="00AB5992">
        <w:rPr>
          <w:lang w:val="en-US"/>
        </w:rPr>
        <w:t xml:space="preserve"> are </w:t>
      </w:r>
      <w:r w:rsidRPr="00F50278">
        <w:rPr>
          <w:lang w:val="en-US"/>
        </w:rPr>
        <w:t>shown in Table 2</w:t>
      </w:r>
      <w:r w:rsidRPr="00AB5992">
        <w:rPr>
          <w:lang w:val="en-US"/>
        </w:rPr>
        <w:t xml:space="preserve">. The mesophilic digestate used as inoculum </w:t>
      </w:r>
      <w:r w:rsidR="006A4881">
        <w:rPr>
          <w:lang w:val="en-US"/>
        </w:rPr>
        <w:t>had 2.3 %</w:t>
      </w:r>
      <w:r w:rsidRPr="00AB5992">
        <w:rPr>
          <w:lang w:val="en-US"/>
        </w:rPr>
        <w:t xml:space="preserve"> TS</w:t>
      </w:r>
      <w:r w:rsidR="001C585F">
        <w:rPr>
          <w:lang w:val="en-US"/>
        </w:rPr>
        <w:t xml:space="preserve"> (</w:t>
      </w:r>
      <w:r w:rsidR="00831929">
        <w:rPr>
          <w:lang w:val="en-US"/>
        </w:rPr>
        <w:t>56</w:t>
      </w:r>
      <w:r w:rsidRPr="00AB5992">
        <w:rPr>
          <w:lang w:val="en-US"/>
        </w:rPr>
        <w:t xml:space="preserve"> % VS</w:t>
      </w:r>
      <w:r w:rsidR="001C585F">
        <w:rPr>
          <w:lang w:val="en-US"/>
        </w:rPr>
        <w:t>)</w:t>
      </w:r>
      <w:r w:rsidR="00E171E7">
        <w:rPr>
          <w:lang w:val="en-US"/>
        </w:rPr>
        <w:t xml:space="preserve">, and </w:t>
      </w:r>
      <w:r w:rsidRPr="00AB5992">
        <w:rPr>
          <w:lang w:val="en-US"/>
        </w:rPr>
        <w:t xml:space="preserve">pH around neutrality. </w:t>
      </w:r>
      <w:r w:rsidR="006A4881">
        <w:rPr>
          <w:lang w:val="en-US"/>
        </w:rPr>
        <w:t xml:space="preserve">Considering the 3 </w:t>
      </w:r>
      <w:r w:rsidR="00E171E7">
        <w:rPr>
          <w:lang w:val="en-US"/>
        </w:rPr>
        <w:t>WL</w:t>
      </w:r>
      <w:r w:rsidR="00916483">
        <w:rPr>
          <w:lang w:val="en-US"/>
        </w:rPr>
        <w:t xml:space="preserve"> samples, two from Barbaresco </w:t>
      </w:r>
      <w:r w:rsidR="009124D2">
        <w:rPr>
          <w:lang w:val="en-US"/>
        </w:rPr>
        <w:t xml:space="preserve">red </w:t>
      </w:r>
      <w:r w:rsidR="00916483">
        <w:rPr>
          <w:lang w:val="en-US"/>
        </w:rPr>
        <w:t>wine</w:t>
      </w:r>
      <w:r w:rsidR="00E171E7">
        <w:rPr>
          <w:lang w:val="en-US"/>
        </w:rPr>
        <w:t xml:space="preserve"> (BS1 and BS2) </w:t>
      </w:r>
      <w:r w:rsidR="00916483">
        <w:rPr>
          <w:lang w:val="en-US"/>
        </w:rPr>
        <w:t xml:space="preserve">and one from Barbera </w:t>
      </w:r>
      <w:r w:rsidR="009124D2">
        <w:rPr>
          <w:lang w:val="en-US"/>
        </w:rPr>
        <w:t xml:space="preserve">red </w:t>
      </w:r>
      <w:r w:rsidR="00916483">
        <w:rPr>
          <w:lang w:val="en-US"/>
        </w:rPr>
        <w:t>wine</w:t>
      </w:r>
      <w:r w:rsidR="00E171E7">
        <w:rPr>
          <w:lang w:val="en-US"/>
        </w:rPr>
        <w:t xml:space="preserve"> (BR)</w:t>
      </w:r>
      <w:r w:rsidR="00916483">
        <w:rPr>
          <w:lang w:val="en-US"/>
        </w:rPr>
        <w:t xml:space="preserve">, </w:t>
      </w:r>
      <w:r w:rsidR="006A4881">
        <w:rPr>
          <w:lang w:val="en-US"/>
        </w:rPr>
        <w:t xml:space="preserve">they have been </w:t>
      </w:r>
      <w:r w:rsidR="00916483">
        <w:rPr>
          <w:lang w:val="en-US"/>
        </w:rPr>
        <w:t xml:space="preserve">sampled at different times of </w:t>
      </w:r>
      <w:r w:rsidR="006A4881">
        <w:rPr>
          <w:lang w:val="en-US"/>
        </w:rPr>
        <w:t>the wine-production fermentation</w:t>
      </w:r>
      <w:r w:rsidR="00916483">
        <w:rPr>
          <w:lang w:val="en-US"/>
        </w:rPr>
        <w:t xml:space="preserve">. </w:t>
      </w:r>
      <w:r w:rsidR="00E171E7">
        <w:rPr>
          <w:lang w:val="en-US"/>
        </w:rPr>
        <w:t>While BS1 and BR</w:t>
      </w:r>
      <w:r w:rsidR="00E171E7" w:rsidRPr="00AB5992">
        <w:rPr>
          <w:lang w:val="en-US"/>
        </w:rPr>
        <w:t xml:space="preserve"> </w:t>
      </w:r>
      <w:r w:rsidR="00E171E7">
        <w:rPr>
          <w:lang w:val="en-US"/>
        </w:rPr>
        <w:t xml:space="preserve">samples </w:t>
      </w:r>
      <w:r w:rsidR="00EB6C04">
        <w:rPr>
          <w:lang w:val="en-US"/>
        </w:rPr>
        <w:t xml:space="preserve">presented </w:t>
      </w:r>
      <w:r w:rsidRPr="00AB5992">
        <w:rPr>
          <w:lang w:val="en-US"/>
        </w:rPr>
        <w:t xml:space="preserve">TS </w:t>
      </w:r>
      <w:r w:rsidR="00EB6C04">
        <w:rPr>
          <w:lang w:val="en-US"/>
        </w:rPr>
        <w:t xml:space="preserve">around </w:t>
      </w:r>
      <w:r w:rsidRPr="00AB5992">
        <w:rPr>
          <w:lang w:val="en-US"/>
        </w:rPr>
        <w:t>13.6</w:t>
      </w:r>
      <w:r w:rsidR="00993C86">
        <w:rPr>
          <w:lang w:val="en-US"/>
        </w:rPr>
        <w:t xml:space="preserve"> </w:t>
      </w:r>
      <w:r w:rsidRPr="00AB5992">
        <w:rPr>
          <w:lang w:val="en-US"/>
        </w:rPr>
        <w:t>%</w:t>
      </w:r>
      <w:r w:rsidR="00E171E7">
        <w:rPr>
          <w:lang w:val="en-US"/>
        </w:rPr>
        <w:t xml:space="preserve">, </w:t>
      </w:r>
      <w:r w:rsidR="00E171E7" w:rsidRPr="00AB5992">
        <w:rPr>
          <w:lang w:val="en-US"/>
        </w:rPr>
        <w:t xml:space="preserve">TS of </w:t>
      </w:r>
      <w:r w:rsidR="00E171E7">
        <w:rPr>
          <w:lang w:val="en-US"/>
        </w:rPr>
        <w:t>BS</w:t>
      </w:r>
      <w:r w:rsidR="00E171E7" w:rsidRPr="00AB5992">
        <w:rPr>
          <w:lang w:val="en-US"/>
        </w:rPr>
        <w:t>2</w:t>
      </w:r>
      <w:r w:rsidR="00E171E7">
        <w:rPr>
          <w:lang w:val="en-US"/>
        </w:rPr>
        <w:t xml:space="preserve"> was lower </w:t>
      </w:r>
      <w:r w:rsidR="006A4881">
        <w:rPr>
          <w:lang w:val="en-US"/>
        </w:rPr>
        <w:t>(</w:t>
      </w:r>
      <w:r w:rsidRPr="00AB5992">
        <w:rPr>
          <w:lang w:val="en-US"/>
        </w:rPr>
        <w:t>2.1 %</w:t>
      </w:r>
      <w:r w:rsidR="006A4881">
        <w:rPr>
          <w:lang w:val="en-US"/>
        </w:rPr>
        <w:t>)</w:t>
      </w:r>
      <w:r w:rsidR="00EB6C04">
        <w:rPr>
          <w:lang w:val="en-US"/>
        </w:rPr>
        <w:t>, with 67-</w:t>
      </w:r>
      <w:r w:rsidR="00EB6C04" w:rsidRPr="00EB6C04">
        <w:rPr>
          <w:lang w:val="en-US"/>
        </w:rPr>
        <w:t>70</w:t>
      </w:r>
      <w:r w:rsidR="00993C86">
        <w:rPr>
          <w:lang w:val="en-US"/>
        </w:rPr>
        <w:t xml:space="preserve"> </w:t>
      </w:r>
      <w:r w:rsidR="00EB6C04" w:rsidRPr="00EB6C04">
        <w:rPr>
          <w:lang w:val="en-US"/>
        </w:rPr>
        <w:t xml:space="preserve">% VS </w:t>
      </w:r>
      <w:r w:rsidR="00EB6C04">
        <w:rPr>
          <w:lang w:val="en-US"/>
        </w:rPr>
        <w:t xml:space="preserve">in all cases. </w:t>
      </w:r>
      <w:r w:rsidRPr="00AB5992">
        <w:rPr>
          <w:lang w:val="en-US"/>
        </w:rPr>
        <w:t xml:space="preserve">The pH values </w:t>
      </w:r>
      <w:r w:rsidR="00E171E7">
        <w:rPr>
          <w:lang w:val="en-US"/>
        </w:rPr>
        <w:t xml:space="preserve">were acidic, </w:t>
      </w:r>
      <w:r w:rsidRPr="00AB5992">
        <w:rPr>
          <w:lang w:val="en-US"/>
        </w:rPr>
        <w:lastRenderedPageBreak/>
        <w:t>rang</w:t>
      </w:r>
      <w:r w:rsidR="00E171E7">
        <w:rPr>
          <w:lang w:val="en-US"/>
        </w:rPr>
        <w:t>ing</w:t>
      </w:r>
      <w:r w:rsidRPr="00AB5992">
        <w:rPr>
          <w:lang w:val="en-US"/>
        </w:rPr>
        <w:t xml:space="preserve"> 3.4-3.9. </w:t>
      </w:r>
      <w:r w:rsidR="007B6D1A">
        <w:rPr>
          <w:lang w:val="en-US"/>
        </w:rPr>
        <w:t xml:space="preserve">In all </w:t>
      </w:r>
      <w:r w:rsidR="000F5B43">
        <w:rPr>
          <w:lang w:val="en-US"/>
        </w:rPr>
        <w:t xml:space="preserve">WL </w:t>
      </w:r>
      <w:r w:rsidR="0010100E">
        <w:rPr>
          <w:lang w:val="en-US"/>
        </w:rPr>
        <w:t xml:space="preserve">samples, </w:t>
      </w:r>
      <w:r w:rsidR="007B6D1A">
        <w:rPr>
          <w:lang w:val="en-US"/>
        </w:rPr>
        <w:t>h</w:t>
      </w:r>
      <w:r w:rsidR="003D6800">
        <w:rPr>
          <w:lang w:val="en-US"/>
        </w:rPr>
        <w:t xml:space="preserve">igh concentrations of </w:t>
      </w:r>
      <w:proofErr w:type="spellStart"/>
      <w:r w:rsidR="003D6800">
        <w:rPr>
          <w:lang w:val="en-US"/>
        </w:rPr>
        <w:t>tCOD</w:t>
      </w:r>
      <w:proofErr w:type="spellEnd"/>
      <w:r w:rsidR="003D6800">
        <w:rPr>
          <w:lang w:val="en-US"/>
        </w:rPr>
        <w:t xml:space="preserve"> were </w:t>
      </w:r>
      <w:r w:rsidR="007B6D1A">
        <w:rPr>
          <w:lang w:val="en-US"/>
        </w:rPr>
        <w:t>detected</w:t>
      </w:r>
      <w:r w:rsidR="003D6800">
        <w:rPr>
          <w:lang w:val="en-US"/>
        </w:rPr>
        <w:t xml:space="preserve"> (173-362 g L</w:t>
      </w:r>
      <w:r w:rsidR="003D6800" w:rsidRPr="003D6800">
        <w:rPr>
          <w:vertAlign w:val="superscript"/>
          <w:lang w:val="en-US"/>
        </w:rPr>
        <w:t>-1</w:t>
      </w:r>
      <w:r w:rsidR="003D6800">
        <w:rPr>
          <w:lang w:val="en-US"/>
        </w:rPr>
        <w:t xml:space="preserve">), where </w:t>
      </w:r>
      <w:r w:rsidR="007B6D1A">
        <w:rPr>
          <w:lang w:val="en-US"/>
        </w:rPr>
        <w:t xml:space="preserve">for </w:t>
      </w:r>
      <w:r w:rsidR="00C059C8">
        <w:rPr>
          <w:lang w:val="en-US"/>
        </w:rPr>
        <w:t>BR</w:t>
      </w:r>
      <w:r w:rsidR="007B6D1A">
        <w:rPr>
          <w:lang w:val="en-US"/>
        </w:rPr>
        <w:t xml:space="preserve"> </w:t>
      </w:r>
      <w:r w:rsidR="003D6800">
        <w:rPr>
          <w:lang w:val="en-US"/>
        </w:rPr>
        <w:t xml:space="preserve">around the 79 % was </w:t>
      </w:r>
      <w:proofErr w:type="spellStart"/>
      <w:r w:rsidR="003D6800">
        <w:rPr>
          <w:lang w:val="en-US"/>
        </w:rPr>
        <w:t>s</w:t>
      </w:r>
      <w:r w:rsidR="006A4881">
        <w:rPr>
          <w:lang w:val="en-US"/>
        </w:rPr>
        <w:t>COD</w:t>
      </w:r>
      <w:proofErr w:type="spellEnd"/>
      <w:r w:rsidR="007B00B0">
        <w:rPr>
          <w:lang w:val="en-US"/>
        </w:rPr>
        <w:t xml:space="preserve">. </w:t>
      </w:r>
      <w:r w:rsidR="00E171E7">
        <w:rPr>
          <w:lang w:val="en-US"/>
        </w:rPr>
        <w:t>Therefore,</w:t>
      </w:r>
      <w:r w:rsidR="007B00B0">
        <w:rPr>
          <w:lang w:val="en-US"/>
        </w:rPr>
        <w:t xml:space="preserve"> </w:t>
      </w:r>
      <w:r w:rsidR="00596FFF">
        <w:rPr>
          <w:lang w:val="en-US"/>
        </w:rPr>
        <w:t xml:space="preserve">most of the </w:t>
      </w:r>
      <w:r w:rsidR="003A1E7C">
        <w:rPr>
          <w:lang w:val="en-US"/>
        </w:rPr>
        <w:t>COD was present in readily biodegradable forms</w:t>
      </w:r>
      <w:r w:rsidR="007B00B0">
        <w:rPr>
          <w:lang w:val="en-US"/>
        </w:rPr>
        <w:t xml:space="preserve">, </w:t>
      </w:r>
      <w:r w:rsidR="003A1E7C" w:rsidRPr="00AB5992">
        <w:t xml:space="preserve">in good agreement with </w:t>
      </w:r>
      <w:r w:rsidR="007B00B0">
        <w:t xml:space="preserve">other </w:t>
      </w:r>
      <w:r w:rsidR="007B00B0" w:rsidRPr="008C18E8">
        <w:t>studies</w:t>
      </w:r>
      <w:r w:rsidR="003A1E7C" w:rsidRPr="008C18E8">
        <w:t xml:space="preserve"> </w:t>
      </w:r>
      <w:r w:rsidR="003A1E7C" w:rsidRPr="008C18E8">
        <w:fldChar w:fldCharType="begin" w:fldLock="1"/>
      </w:r>
      <w:r w:rsidR="00A672AE" w:rsidRPr="008C18E8">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id":"ITEM-2","itemData":{"DOI":"10.1016/j.jenvman.2016.03.029","ISSN":"10958630","abstract":"In this work, winery wastes generated by a cellar producing approximately 300,000 hL of wine per year was monitored for a period of one year. On average, 196 L of wastewater, 0.1 kg of waste activated sludge (dry matter) and 1.6 kg of wine lees were produced per hectoliter of wine produced. Different winery wastes, deriving from different production steps, namely waste activated sludge from wastewater treatment and wine lees, were co-treated using an anaerobic digestion process. Testing was conducted on a pilot scale for both mesophilic and thermophilic conditions. The process was stable for a long period at 37 °C, with an average biogas production of 0.386 m3/kg CODfed. On the other hand, for thermophilic conditions, volatile fatty acids accumulated in the reactor and the process failed after one hydraulic retention time (23 days). In order to fix the biological process, trace elements (iron, cobalt and nickel) were added to the feed of the thermophilic reactor. Metals augmentation improved process stability and yields at 55 °C. The pH ranged between 7.8 and 8.0, and specific gas production was 0.450 m3/kg CODfed, which corresponded to dry matter and COD removals of 34% and 88%, respectively. Although the observed performances in terms of biogas production were good, the thermophilic process exhibited some limitations related to both the necessity of metals addition and the worse dewaterability properties. In fact, while the mesophilic digestates reached a good dewatering quality via the addition of 6.5 g of polymer per kg of dry matter, the required dosage for the thermophilic sludge was greater than 10 g/kg of dry matter.","author":[{"dropping-particle":"","family":"Ros","given":"C.","non-dropping-particle":"Da","parse-names":false,"suffix":""},{"dropping-particle":"","family":"Cavinato","given":"C.","non-dropping-particle":"","parse-names":false,"suffix":""},{"dropping-particle":"","family":"Pavan","given":"P.","non-dropping-particle":"","parse-names":false,"suffix":""},{"dropping-particle":"","family":"Bolzonella","given":"D.","non-dropping-particle":"","parse-names":false,"suffix":""}],"container-title":"Journal of Environmental Management","id":"ITEM-2","issued":{"date-parts":[["2017"]]},"page":"745-752","publisher":"Elsevier Ltd","title":"Mesophilic and thermophilic anaerobic co-digestion of winery wastewater sludge and wine lees: An integrated approach for sustainable wine production","type":"article-journal","volume":"203"},"uris":["http://www.mendeley.com/documents/?uuid=9f59d20f-a54b-4eba-9d33-c845f39ec297"]}],"mendeley":{"formattedCitation":"[18,25]","plainTextFormattedCitation":"[18,25]","previouslyFormattedCitation":"[18,25]"},"properties":{"noteIndex":0},"schema":"https://github.com/citation-style-language/schema/raw/master/csl-citation.json"}</w:instrText>
      </w:r>
      <w:r w:rsidR="003A1E7C" w:rsidRPr="008C18E8">
        <w:fldChar w:fldCharType="separate"/>
      </w:r>
      <w:r w:rsidR="0036598C" w:rsidRPr="008C18E8">
        <w:rPr>
          <w:noProof/>
        </w:rPr>
        <w:t>[</w:t>
      </w:r>
      <w:r w:rsidR="008C18E8" w:rsidRPr="008C18E8">
        <w:rPr>
          <w:noProof/>
        </w:rPr>
        <w:t>1</w:t>
      </w:r>
      <w:r w:rsidR="008C18E8" w:rsidRPr="006A2003">
        <w:rPr>
          <w:noProof/>
        </w:rPr>
        <w:t>4</w:t>
      </w:r>
      <w:r w:rsidR="0036598C" w:rsidRPr="008C18E8">
        <w:rPr>
          <w:noProof/>
        </w:rPr>
        <w:t>,</w:t>
      </w:r>
      <w:r w:rsidR="008C18E8" w:rsidRPr="008C18E8">
        <w:rPr>
          <w:noProof/>
        </w:rPr>
        <w:t>21</w:t>
      </w:r>
      <w:r w:rsidR="0036598C" w:rsidRPr="008C18E8">
        <w:rPr>
          <w:noProof/>
        </w:rPr>
        <w:t>]</w:t>
      </w:r>
      <w:r w:rsidR="003A1E7C" w:rsidRPr="008C18E8">
        <w:fldChar w:fldCharType="end"/>
      </w:r>
      <w:r w:rsidR="003A1E7C" w:rsidRPr="00AB5992">
        <w:t xml:space="preserve"> </w:t>
      </w:r>
      <w:r w:rsidR="009C2074">
        <w:t>reporting</w:t>
      </w:r>
      <w:r w:rsidR="003A1E7C" w:rsidRPr="00AB5992">
        <w:t xml:space="preserve"> high </w:t>
      </w:r>
      <w:proofErr w:type="spellStart"/>
      <w:r w:rsidR="003A1E7C">
        <w:t>t</w:t>
      </w:r>
      <w:r w:rsidR="003A1E7C" w:rsidRPr="00AB5992">
        <w:t>COD</w:t>
      </w:r>
      <w:proofErr w:type="spellEnd"/>
      <w:r w:rsidR="003A1E7C" w:rsidRPr="00AB5992">
        <w:t xml:space="preserve"> values in </w:t>
      </w:r>
      <w:r w:rsidR="00637335">
        <w:t>WL</w:t>
      </w:r>
      <w:r w:rsidR="006A4881">
        <w:t xml:space="preserve"> </w:t>
      </w:r>
      <w:r w:rsidR="003A1E7C">
        <w:t xml:space="preserve">composed by </w:t>
      </w:r>
      <w:r w:rsidR="003A1E7C" w:rsidRPr="00AB5992">
        <w:t>readily biodegradable compounds as organic acids, sugars, and alcohols</w:t>
      </w:r>
      <w:r w:rsidR="003A1E7C">
        <w:t xml:space="preserve">. </w:t>
      </w:r>
      <w:r w:rsidR="006A4881">
        <w:t>In our study</w:t>
      </w:r>
      <w:r w:rsidR="00E171E7">
        <w:t>,</w:t>
      </w:r>
      <w:r w:rsidR="005E2D67">
        <w:t xml:space="preserve"> </w:t>
      </w:r>
      <w:r w:rsidR="003A1E7C">
        <w:rPr>
          <w:lang w:val="en-US"/>
        </w:rPr>
        <w:t>s</w:t>
      </w:r>
      <w:r w:rsidR="007B6D1A">
        <w:rPr>
          <w:lang w:val="en-US"/>
        </w:rPr>
        <w:t>ignificant concentrations of o</w:t>
      </w:r>
      <w:r w:rsidRPr="00AB5992">
        <w:rPr>
          <w:lang w:val="en-US"/>
        </w:rPr>
        <w:t xml:space="preserve">rganic acids </w:t>
      </w:r>
      <w:r w:rsidR="007B6D1A">
        <w:rPr>
          <w:lang w:val="en-US"/>
        </w:rPr>
        <w:t xml:space="preserve">were </w:t>
      </w:r>
      <w:r w:rsidR="003A1E7C">
        <w:rPr>
          <w:lang w:val="en-US"/>
        </w:rPr>
        <w:t>also present</w:t>
      </w:r>
      <w:r w:rsidR="007B6D1A">
        <w:rPr>
          <w:lang w:val="en-US"/>
        </w:rPr>
        <w:t xml:space="preserve"> </w:t>
      </w:r>
      <w:r w:rsidR="00DE2AED" w:rsidRPr="00AB5992">
        <w:rPr>
          <w:lang w:val="en-US"/>
        </w:rPr>
        <w:t xml:space="preserve">in the soluble fraction </w:t>
      </w:r>
      <w:r w:rsidR="005E2D67">
        <w:rPr>
          <w:lang w:val="en-US"/>
        </w:rPr>
        <w:t xml:space="preserve">of WL samples </w:t>
      </w:r>
      <w:r w:rsidR="007B6D1A">
        <w:rPr>
          <w:lang w:val="en-US"/>
        </w:rPr>
        <w:t>(6.3-7.2 g L</w:t>
      </w:r>
      <w:r w:rsidR="007B6D1A" w:rsidRPr="007B6D1A">
        <w:rPr>
          <w:vertAlign w:val="superscript"/>
          <w:lang w:val="en-US"/>
        </w:rPr>
        <w:t>-1</w:t>
      </w:r>
      <w:r w:rsidR="007B6D1A">
        <w:rPr>
          <w:lang w:val="en-US"/>
        </w:rPr>
        <w:t>)</w:t>
      </w:r>
      <w:r w:rsidRPr="00AB5992">
        <w:rPr>
          <w:lang w:val="en-US"/>
        </w:rPr>
        <w:t>.</w:t>
      </w:r>
      <w:r w:rsidRPr="00AB5992">
        <w:t xml:space="preserve"> </w:t>
      </w:r>
      <w:r w:rsidR="00637335">
        <w:t>However</w:t>
      </w:r>
      <w:r w:rsidRPr="00AB5992">
        <w:t xml:space="preserve">, </w:t>
      </w:r>
      <w:r w:rsidR="005E2D67">
        <w:t>due to their</w:t>
      </w:r>
      <w:r w:rsidR="005E2D67" w:rsidRPr="00AB5992">
        <w:t xml:space="preserve"> variable level of fermentation related to the date </w:t>
      </w:r>
      <w:r w:rsidR="005E2D67" w:rsidRPr="00F50278">
        <w:t>of sampling (Table 1) and to</w:t>
      </w:r>
      <w:r w:rsidR="005E2D67">
        <w:t xml:space="preserve"> their different contents of solids</w:t>
      </w:r>
      <w:r w:rsidR="00637335">
        <w:t xml:space="preserve">, </w:t>
      </w:r>
      <w:r w:rsidRPr="00AB5992">
        <w:t xml:space="preserve">the organic acids of </w:t>
      </w:r>
      <w:r w:rsidR="00711B8C">
        <w:t>BS</w:t>
      </w:r>
      <w:r w:rsidR="00E449E0">
        <w:t>2</w:t>
      </w:r>
      <w:r w:rsidRPr="00AB5992">
        <w:t xml:space="preserve"> </w:t>
      </w:r>
      <w:r w:rsidR="007D4722">
        <w:t>(</w:t>
      </w:r>
      <w:r w:rsidR="006A4881">
        <w:t xml:space="preserve">expressed </w:t>
      </w:r>
      <w:r w:rsidR="00A61B2D" w:rsidRPr="00AB5992">
        <w:t>as g g</w:t>
      </w:r>
      <w:r w:rsidR="00A61B2D" w:rsidRPr="00AB5992">
        <w:rPr>
          <w:vertAlign w:val="subscript"/>
        </w:rPr>
        <w:t>TS</w:t>
      </w:r>
      <w:r w:rsidR="00A61B2D" w:rsidRPr="00AB5992">
        <w:rPr>
          <w:vertAlign w:val="superscript"/>
        </w:rPr>
        <w:t>-1</w:t>
      </w:r>
      <w:r w:rsidR="007D4722">
        <w:t>)</w:t>
      </w:r>
      <w:r w:rsidR="00A61B2D" w:rsidRPr="00A61B2D">
        <w:t xml:space="preserve"> </w:t>
      </w:r>
      <w:r w:rsidRPr="00AB5992">
        <w:t xml:space="preserve">were 5.5 </w:t>
      </w:r>
      <w:r w:rsidR="00E449E0">
        <w:t xml:space="preserve">and 5.4 </w:t>
      </w:r>
      <w:r w:rsidRPr="00AB5992">
        <w:t xml:space="preserve">times higher than </w:t>
      </w:r>
      <w:r w:rsidR="00E449E0">
        <w:t>those</w:t>
      </w:r>
      <w:r w:rsidRPr="00AB5992">
        <w:t xml:space="preserve"> </w:t>
      </w:r>
      <w:r w:rsidR="00E449E0">
        <w:t xml:space="preserve">of </w:t>
      </w:r>
      <w:r w:rsidR="00711B8C">
        <w:t>BS</w:t>
      </w:r>
      <w:r w:rsidR="00E449E0">
        <w:t xml:space="preserve">1 and </w:t>
      </w:r>
      <w:r w:rsidR="00711B8C">
        <w:t>BR</w:t>
      </w:r>
      <w:r w:rsidR="00E449E0">
        <w:t xml:space="preserve">, respectively, and the </w:t>
      </w:r>
      <w:proofErr w:type="spellStart"/>
      <w:r w:rsidR="00E449E0">
        <w:t>tCOD</w:t>
      </w:r>
      <w:proofErr w:type="spellEnd"/>
      <w:r w:rsidR="00E449E0">
        <w:t xml:space="preserve"> of </w:t>
      </w:r>
      <w:r w:rsidR="00711B8C">
        <w:t>BS</w:t>
      </w:r>
      <w:r w:rsidR="00E449E0">
        <w:t xml:space="preserve">2 </w:t>
      </w:r>
      <w:r w:rsidR="00A61B2D">
        <w:t xml:space="preserve">was </w:t>
      </w:r>
      <w:r w:rsidR="00E449E0">
        <w:t>3.8 and 2.9 times larger</w:t>
      </w:r>
      <w:r w:rsidRPr="00AB5992">
        <w:t xml:space="preserve">. </w:t>
      </w:r>
      <w:r w:rsidR="00A672AE">
        <w:t>In detail, t</w:t>
      </w:r>
      <w:r w:rsidR="00A672AE" w:rsidRPr="00A672AE">
        <w:t xml:space="preserve">he type of grape, its origin, and winemaking technologies are </w:t>
      </w:r>
      <w:r w:rsidR="00A672AE">
        <w:t xml:space="preserve">reported to be </w:t>
      </w:r>
      <w:r w:rsidR="00A672AE" w:rsidRPr="00A672AE">
        <w:t>the key factors that influence the variability of the substrate</w:t>
      </w:r>
      <w:r w:rsidR="00A672AE">
        <w:t xml:space="preserve"> </w:t>
      </w:r>
      <w:r w:rsidR="00A672AE" w:rsidRPr="008C18E8">
        <w:fldChar w:fldCharType="begin" w:fldLock="1"/>
      </w:r>
      <w:r w:rsidR="00A672AE" w:rsidRPr="008C18E8">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mendeley":{"formattedCitation":"[18]","plainTextFormattedCitation":"[18]"},"properties":{"noteIndex":0},"schema":"https://github.com/citation-style-language/schema/raw/master/csl-citation.json"}</w:instrText>
      </w:r>
      <w:r w:rsidR="00A672AE" w:rsidRPr="008C18E8">
        <w:fldChar w:fldCharType="separate"/>
      </w:r>
      <w:r w:rsidR="00A672AE" w:rsidRPr="008C18E8">
        <w:rPr>
          <w:noProof/>
        </w:rPr>
        <w:t>[</w:t>
      </w:r>
      <w:r w:rsidR="008C18E8" w:rsidRPr="008C18E8">
        <w:rPr>
          <w:noProof/>
        </w:rPr>
        <w:t>14</w:t>
      </w:r>
      <w:r w:rsidR="00A672AE" w:rsidRPr="008C18E8">
        <w:rPr>
          <w:noProof/>
        </w:rPr>
        <w:t>]</w:t>
      </w:r>
      <w:r w:rsidR="00A672AE" w:rsidRPr="008C18E8">
        <w:fldChar w:fldCharType="end"/>
      </w:r>
      <w:r w:rsidR="00A672AE">
        <w:t xml:space="preserve">. </w:t>
      </w:r>
      <w:r w:rsidR="005E2D67">
        <w:t>T</w:t>
      </w:r>
      <w:r w:rsidR="00A91D79">
        <w:t xml:space="preserve">he solid fraction of WL is made by microorganisms (yeast and bacteria), insoluble carbohydrates, phenols, lignin, proteins, organic salts; the liquid fraction </w:t>
      </w:r>
      <w:r w:rsidR="00ED663F">
        <w:t xml:space="preserve">is </w:t>
      </w:r>
      <w:r w:rsidR="00A91D79">
        <w:t xml:space="preserve">composed by ethanol and organic </w:t>
      </w:r>
      <w:r w:rsidR="00A91D79" w:rsidRPr="008C18E8">
        <w:t>acids</w:t>
      </w:r>
      <w:r w:rsidR="001324E9" w:rsidRPr="008C18E8">
        <w:t xml:space="preserve"> </w:t>
      </w:r>
      <w:r w:rsidR="001324E9" w:rsidRPr="008C18E8">
        <w:fldChar w:fldCharType="begin" w:fldLock="1"/>
      </w:r>
      <w:r w:rsidR="00A672AE" w:rsidRPr="008C18E8">
        <w:instrText>ADDIN CSL_CITATION {"citationItems":[{"id":"ITEM-1","itemData":{"DOI":"10.3390/antiox8020045","ISSN":"20763921","abstract":"The winemaking industry produces large amount of byproducts, including grape pomace, stalks, and lees. Wine lees are a natural source of phenolic compounds, which have important antioxidant and biological properties. Due to the high quantities produced worldwide, this byproduct can be an ideal raw material for obtaining phenolic compounds that could be of interest in the food and pharmaceutical industries. In this mini review, the main characteristics of wine lees as well as their phenolic composition and antioxidant activity have been summarized from the information in the literature.","author":[{"dropping-particle":"","family":"Jara-Palacios","given":"María José","non-dropping-particle":"","parse-names":false,"suffix":""}],"container-title":"Antioxidants","id":"ITEM-1","issue":"2","issued":{"date-parts":[["2019"]]},"page":"1-10","title":"Wine lees as a source of antioxidant compounds","type":"article-journal","volume":"8"},"uris":["http://www.mendeley.com/documents/?uuid=2af3cd9b-ee32-4edd-82b8-576f8f635e46"]}],"mendeley":{"formattedCitation":"[45]","plainTextFormattedCitation":"[45]","previouslyFormattedCitation":"[45]"},"properties":{"noteIndex":0},"schema":"https://github.com/citation-style-language/schema/raw/master/csl-citation.json"}</w:instrText>
      </w:r>
      <w:r w:rsidR="001324E9" w:rsidRPr="008C18E8">
        <w:fldChar w:fldCharType="separate"/>
      </w:r>
      <w:r w:rsidR="0036598C" w:rsidRPr="008C18E8">
        <w:rPr>
          <w:noProof/>
        </w:rPr>
        <w:t>[</w:t>
      </w:r>
      <w:r w:rsidR="008C18E8" w:rsidRPr="008C18E8">
        <w:rPr>
          <w:noProof/>
        </w:rPr>
        <w:t>41</w:t>
      </w:r>
      <w:r w:rsidR="0036598C" w:rsidRPr="008C18E8">
        <w:rPr>
          <w:noProof/>
        </w:rPr>
        <w:t>]</w:t>
      </w:r>
      <w:r w:rsidR="001324E9" w:rsidRPr="008C18E8">
        <w:fldChar w:fldCharType="end"/>
      </w:r>
      <w:r w:rsidR="00A91D79" w:rsidRPr="008C18E8">
        <w:t xml:space="preserve">. </w:t>
      </w:r>
      <w:r w:rsidR="009E75E3" w:rsidRPr="008C18E8">
        <w:t>The</w:t>
      </w:r>
      <w:r w:rsidR="009E75E3">
        <w:t xml:space="preserve"> total phenolic content in </w:t>
      </w:r>
      <w:r w:rsidR="00C059C8">
        <w:rPr>
          <w:lang w:val="en-US"/>
        </w:rPr>
        <w:t>BR</w:t>
      </w:r>
      <w:r w:rsidR="009E75E3">
        <w:t xml:space="preserve"> was </w:t>
      </w:r>
      <w:r w:rsidR="006A4881">
        <w:t xml:space="preserve">equal to </w:t>
      </w:r>
      <w:r w:rsidR="009E75E3">
        <w:t xml:space="preserve">483 </w:t>
      </w:r>
      <w:proofErr w:type="spellStart"/>
      <w:r w:rsidR="009E75E3">
        <w:t>mg</w:t>
      </w:r>
      <w:r w:rsidR="009E75E3" w:rsidRPr="009E75E3">
        <w:rPr>
          <w:vertAlign w:val="subscript"/>
        </w:rPr>
        <w:t>GAE</w:t>
      </w:r>
      <w:proofErr w:type="spellEnd"/>
      <w:r w:rsidR="009E75E3">
        <w:t xml:space="preserve"> L</w:t>
      </w:r>
      <w:r w:rsidR="009E75E3" w:rsidRPr="001A795C">
        <w:rPr>
          <w:vertAlign w:val="superscript"/>
        </w:rPr>
        <w:t>-1</w:t>
      </w:r>
      <w:r w:rsidR="00513913">
        <w:t xml:space="preserve"> </w:t>
      </w:r>
      <w:r w:rsidR="006A4881">
        <w:t>in agreement with</w:t>
      </w:r>
      <w:r w:rsidR="00513913">
        <w:t xml:space="preserve"> literature </w:t>
      </w:r>
      <w:r w:rsidR="00513913" w:rsidRPr="00204DD9">
        <w:rPr>
          <w:lang w:val="en-US"/>
        </w:rPr>
        <w:fldChar w:fldCharType="begin" w:fldLock="1"/>
      </w:r>
      <w:r w:rsidR="00A672AE">
        <w:rPr>
          <w:lang w:val="en-US"/>
        </w:rPr>
        <w:instrText>ADDIN CSL_CITATION {"citationItems":[{"id":"ITEM-1","itemData":{"DOI":"10.1007/BF00766888","ISSN":"09430105","abstract":"This work establishes the effectiveness of the unsaturated zone as purifier of residual liquid generated by the production of alcohol, particularly when the materials comprising the zone are carbonate. It has been verified that when the effluent discharge occurs into this zone, all the parameters which indicate contamination, such as temperature, potassium, chemical oxygen demand, total organic carbon, and ultraviolet index, have a significant reduction, whereas when the effluent discharges into the saturated zone, an increase in parameters indicates contamination. An effluent discharge model based on low-cost technologies is proposed, where the purification is performed using the autopurifier subsoil power (Unsaturated zone). © 1994 Springer-Verlag.","author":[{"dropping-particle":"","family":"Bustamante","given":"I.","non-dropping-particle":"de","parse-names":false,"suffix":""},{"dropping-particle":"","family":"Temiño","given":"J.","non-dropping-particle":"","parse-names":false,"suffix":""}],"container-title":"Environmental Geology","id":"ITEM-1","issue":"3","issued":{"date-parts":[["1994","11"]]},"page":"188-193","publisher":"Springer-Verlag","title":"Vinasses purification model in carbonated materials by low-cost technologies: An example in the Llanura Manchega (Spain)","type":"article-journal","volume":"24"},"uris":["http://www.mendeley.com/documents/?uuid=0311b43d-d7ea-3e75-974e-d45299beec97"]}],"mendeley":{"formattedCitation":"[46]","plainTextFormattedCitation":"[46]","previouslyFormattedCitation":"[46]"},"properties":{"noteIndex":0},"schema":"https://github.com/citation-style-language/schema/raw/master/csl-citation.json"}</w:instrText>
      </w:r>
      <w:r w:rsidR="00513913" w:rsidRPr="00204DD9">
        <w:rPr>
          <w:lang w:val="en-US"/>
        </w:rPr>
        <w:fldChar w:fldCharType="separate"/>
      </w:r>
      <w:r w:rsidR="0036598C" w:rsidRPr="0036598C">
        <w:rPr>
          <w:noProof/>
          <w:lang w:val="en-US"/>
        </w:rPr>
        <w:t>[</w:t>
      </w:r>
      <w:r w:rsidR="008C18E8">
        <w:rPr>
          <w:noProof/>
          <w:lang w:val="en-US"/>
        </w:rPr>
        <w:t>42</w:t>
      </w:r>
      <w:r w:rsidR="0036598C" w:rsidRPr="0036598C">
        <w:rPr>
          <w:noProof/>
          <w:lang w:val="en-US"/>
        </w:rPr>
        <w:t>]</w:t>
      </w:r>
      <w:r w:rsidR="00513913" w:rsidRPr="00204DD9">
        <w:fldChar w:fldCharType="end"/>
      </w:r>
      <w:r w:rsidR="00513913">
        <w:t>.</w:t>
      </w:r>
    </w:p>
    <w:p w14:paraId="326019E8" w14:textId="0EEEEFF7" w:rsidR="00984C9E" w:rsidRDefault="00984C9E" w:rsidP="00984C9E">
      <w:pPr>
        <w:jc w:val="both"/>
      </w:pPr>
    </w:p>
    <w:p w14:paraId="7C3571E1" w14:textId="40FA88FF" w:rsidR="00984C9E" w:rsidRPr="00984C9E" w:rsidRDefault="00984C9E" w:rsidP="00984C9E">
      <w:pPr>
        <w:jc w:val="both"/>
      </w:pPr>
      <w:r w:rsidRPr="00181009">
        <w:rPr>
          <w:b/>
          <w:bCs/>
        </w:rPr>
        <w:t xml:space="preserve">Table </w:t>
      </w:r>
      <w:r>
        <w:rPr>
          <w:b/>
          <w:bCs/>
        </w:rPr>
        <w:t>2</w:t>
      </w:r>
      <w:r w:rsidRPr="00181009">
        <w:rPr>
          <w:b/>
          <w:bCs/>
        </w:rPr>
        <w:t>.</w:t>
      </w:r>
      <w:r w:rsidRPr="00181009">
        <w:t xml:space="preserve"> Characterization of inoculum</w:t>
      </w:r>
      <w:r w:rsidR="0070190E">
        <w:t xml:space="preserve"> and </w:t>
      </w:r>
      <w:r w:rsidR="00666B88">
        <w:t xml:space="preserve">substrates of anaerobic digestion tests, consisting of </w:t>
      </w:r>
      <w:r w:rsidRPr="00181009">
        <w:t>wine lees from Barbaresco (BS) and Barbera (BR)</w:t>
      </w:r>
      <w:r w:rsidR="00A114F1">
        <w:t xml:space="preserve"> wines</w:t>
      </w:r>
      <w:r w:rsidRPr="00181009">
        <w:t xml:space="preserve">. </w:t>
      </w:r>
      <w:r w:rsidR="00666B88">
        <w:t xml:space="preserve">Wine less </w:t>
      </w:r>
      <w:r w:rsidR="00A114F1">
        <w:t>samples were collected</w:t>
      </w:r>
      <w:r w:rsidR="00666B88">
        <w:t xml:space="preserve"> at different times of the wine fermentation: October, February, and July. </w:t>
      </w:r>
      <w:r w:rsidRPr="00181009">
        <w:t>Results are reported as mean with standard error between brackets. ND: not detected.</w:t>
      </w:r>
    </w:p>
    <w:tbl>
      <w:tblPr>
        <w:tblStyle w:val="Grigliatabella"/>
        <w:tblW w:w="9713" w:type="dxa"/>
        <w:tblLook w:val="04A0" w:firstRow="1" w:lastRow="0" w:firstColumn="1" w:lastColumn="0" w:noHBand="0" w:noVBand="1"/>
      </w:tblPr>
      <w:tblGrid>
        <w:gridCol w:w="3402"/>
        <w:gridCol w:w="1276"/>
        <w:gridCol w:w="1418"/>
        <w:gridCol w:w="1842"/>
        <w:gridCol w:w="1560"/>
        <w:gridCol w:w="215"/>
      </w:tblGrid>
      <w:tr w:rsidR="00984C9E" w:rsidRPr="001635C1" w14:paraId="2E9FF01C" w14:textId="77777777" w:rsidTr="00700E48">
        <w:trPr>
          <w:gridAfter w:val="1"/>
          <w:wAfter w:w="215" w:type="dxa"/>
        </w:trPr>
        <w:tc>
          <w:tcPr>
            <w:tcW w:w="3402" w:type="dxa"/>
            <w:tcBorders>
              <w:top w:val="single" w:sz="4" w:space="0" w:color="auto"/>
              <w:left w:val="nil"/>
              <w:bottom w:val="nil"/>
              <w:right w:val="nil"/>
            </w:tcBorders>
          </w:tcPr>
          <w:p w14:paraId="295ECADD" w14:textId="77777777" w:rsidR="00984C9E" w:rsidRPr="00D7069B" w:rsidRDefault="00984C9E" w:rsidP="00700E48">
            <w:pPr>
              <w:pStyle w:val="Nessunaspaziatura"/>
              <w:rPr>
                <w:b/>
                <w:bCs/>
                <w:sz w:val="22"/>
              </w:rPr>
            </w:pPr>
            <w:r w:rsidRPr="00D7069B">
              <w:rPr>
                <w:b/>
                <w:bCs/>
                <w:sz w:val="22"/>
              </w:rPr>
              <w:t>Parameter (unit)</w:t>
            </w:r>
          </w:p>
        </w:tc>
        <w:tc>
          <w:tcPr>
            <w:tcW w:w="1276" w:type="dxa"/>
            <w:tcBorders>
              <w:top w:val="single" w:sz="4" w:space="0" w:color="auto"/>
              <w:left w:val="nil"/>
              <w:bottom w:val="nil"/>
              <w:right w:val="nil"/>
            </w:tcBorders>
          </w:tcPr>
          <w:p w14:paraId="34993928" w14:textId="77777777" w:rsidR="00984C9E" w:rsidRPr="00D7069B" w:rsidRDefault="00984C9E" w:rsidP="00700E48">
            <w:pPr>
              <w:pStyle w:val="Nessunaspaziatura"/>
              <w:jc w:val="center"/>
              <w:rPr>
                <w:b/>
                <w:bCs/>
                <w:sz w:val="22"/>
              </w:rPr>
            </w:pPr>
            <w:r w:rsidRPr="00D7069B">
              <w:rPr>
                <w:b/>
                <w:bCs/>
                <w:sz w:val="22"/>
              </w:rPr>
              <w:t>Inoculum</w:t>
            </w:r>
          </w:p>
        </w:tc>
        <w:tc>
          <w:tcPr>
            <w:tcW w:w="4820" w:type="dxa"/>
            <w:gridSpan w:val="3"/>
            <w:tcBorders>
              <w:top w:val="single" w:sz="4" w:space="0" w:color="auto"/>
              <w:left w:val="nil"/>
              <w:bottom w:val="single" w:sz="4" w:space="0" w:color="auto"/>
              <w:right w:val="nil"/>
            </w:tcBorders>
          </w:tcPr>
          <w:p w14:paraId="75328833" w14:textId="77777777" w:rsidR="00984C9E" w:rsidRPr="00D7069B" w:rsidRDefault="00984C9E" w:rsidP="00700E48">
            <w:pPr>
              <w:pStyle w:val="Nessunaspaziatura"/>
              <w:jc w:val="center"/>
              <w:rPr>
                <w:b/>
                <w:bCs/>
                <w:sz w:val="22"/>
              </w:rPr>
            </w:pPr>
            <w:r w:rsidRPr="00D7069B">
              <w:rPr>
                <w:b/>
                <w:bCs/>
                <w:sz w:val="22"/>
              </w:rPr>
              <w:t>Wine lees</w:t>
            </w:r>
          </w:p>
        </w:tc>
      </w:tr>
      <w:tr w:rsidR="00984C9E" w:rsidRPr="001635C1" w14:paraId="49A300AA" w14:textId="77777777" w:rsidTr="00700E48">
        <w:tc>
          <w:tcPr>
            <w:tcW w:w="3402" w:type="dxa"/>
            <w:tcBorders>
              <w:top w:val="nil"/>
              <w:left w:val="nil"/>
              <w:bottom w:val="single" w:sz="4" w:space="0" w:color="auto"/>
              <w:right w:val="nil"/>
            </w:tcBorders>
          </w:tcPr>
          <w:p w14:paraId="48CB2515" w14:textId="77777777" w:rsidR="00984C9E" w:rsidRDefault="00984C9E" w:rsidP="00700E48">
            <w:pPr>
              <w:pStyle w:val="Nessunaspaziatura"/>
              <w:rPr>
                <w:b/>
                <w:bCs/>
                <w:sz w:val="22"/>
              </w:rPr>
            </w:pPr>
          </w:p>
          <w:p w14:paraId="345A7856" w14:textId="77777777" w:rsidR="00984C9E" w:rsidRPr="00D7069B" w:rsidRDefault="00984C9E" w:rsidP="00700E48">
            <w:pPr>
              <w:pStyle w:val="Nessunaspaziatura"/>
              <w:rPr>
                <w:sz w:val="22"/>
              </w:rPr>
            </w:pPr>
            <w:r w:rsidRPr="00D7069B">
              <w:rPr>
                <w:sz w:val="22"/>
              </w:rPr>
              <w:t>sampling date</w:t>
            </w:r>
          </w:p>
        </w:tc>
        <w:tc>
          <w:tcPr>
            <w:tcW w:w="1276" w:type="dxa"/>
            <w:tcBorders>
              <w:top w:val="nil"/>
              <w:left w:val="nil"/>
              <w:bottom w:val="single" w:sz="4" w:space="0" w:color="auto"/>
              <w:right w:val="nil"/>
            </w:tcBorders>
          </w:tcPr>
          <w:p w14:paraId="0DC74FB1" w14:textId="77777777" w:rsidR="00984C9E" w:rsidRPr="00D7069B" w:rsidRDefault="00984C9E" w:rsidP="00700E48">
            <w:pPr>
              <w:pStyle w:val="Nessunaspaziatura"/>
              <w:jc w:val="center"/>
              <w:rPr>
                <w:b/>
                <w:bCs/>
                <w:sz w:val="22"/>
              </w:rPr>
            </w:pPr>
          </w:p>
        </w:tc>
        <w:tc>
          <w:tcPr>
            <w:tcW w:w="1418" w:type="dxa"/>
            <w:tcBorders>
              <w:top w:val="single" w:sz="4" w:space="0" w:color="auto"/>
              <w:left w:val="nil"/>
              <w:bottom w:val="single" w:sz="4" w:space="0" w:color="auto"/>
              <w:right w:val="nil"/>
            </w:tcBorders>
          </w:tcPr>
          <w:p w14:paraId="3248E19D" w14:textId="77777777" w:rsidR="00984C9E" w:rsidRPr="00D7069B" w:rsidRDefault="00984C9E" w:rsidP="00700E48">
            <w:pPr>
              <w:pStyle w:val="Nessunaspaziatura"/>
              <w:jc w:val="center"/>
              <w:rPr>
                <w:b/>
                <w:bCs/>
                <w:sz w:val="22"/>
              </w:rPr>
            </w:pPr>
            <w:r w:rsidRPr="00D7069B">
              <w:rPr>
                <w:b/>
                <w:bCs/>
                <w:sz w:val="22"/>
              </w:rPr>
              <w:t>BS1</w:t>
            </w:r>
          </w:p>
          <w:p w14:paraId="3104133C" w14:textId="77777777" w:rsidR="00984C9E" w:rsidRPr="00D7069B" w:rsidRDefault="00984C9E" w:rsidP="00700E48">
            <w:pPr>
              <w:pStyle w:val="Nessunaspaziatura"/>
              <w:jc w:val="center"/>
              <w:rPr>
                <w:sz w:val="22"/>
              </w:rPr>
            </w:pPr>
            <w:r w:rsidRPr="00D7069B">
              <w:rPr>
                <w:sz w:val="22"/>
              </w:rPr>
              <w:t>July, 2019</w:t>
            </w:r>
          </w:p>
        </w:tc>
        <w:tc>
          <w:tcPr>
            <w:tcW w:w="1842" w:type="dxa"/>
            <w:tcBorders>
              <w:top w:val="single" w:sz="4" w:space="0" w:color="auto"/>
              <w:left w:val="nil"/>
              <w:bottom w:val="single" w:sz="4" w:space="0" w:color="auto"/>
              <w:right w:val="nil"/>
            </w:tcBorders>
          </w:tcPr>
          <w:p w14:paraId="0462BE6A" w14:textId="77777777" w:rsidR="00984C9E" w:rsidRPr="00D7069B" w:rsidRDefault="00984C9E" w:rsidP="00700E48">
            <w:pPr>
              <w:pStyle w:val="Nessunaspaziatura"/>
              <w:jc w:val="center"/>
              <w:rPr>
                <w:b/>
                <w:bCs/>
                <w:sz w:val="22"/>
              </w:rPr>
            </w:pPr>
            <w:r w:rsidRPr="00D7069B">
              <w:rPr>
                <w:b/>
                <w:bCs/>
                <w:sz w:val="22"/>
              </w:rPr>
              <w:t>BS2</w:t>
            </w:r>
          </w:p>
          <w:p w14:paraId="5B2FA546" w14:textId="77777777" w:rsidR="00984C9E" w:rsidRPr="00D7069B" w:rsidRDefault="00984C9E" w:rsidP="00700E48">
            <w:pPr>
              <w:pStyle w:val="Nessunaspaziatura"/>
              <w:jc w:val="center"/>
              <w:rPr>
                <w:sz w:val="22"/>
              </w:rPr>
            </w:pPr>
            <w:r w:rsidRPr="00D7069B">
              <w:rPr>
                <w:sz w:val="22"/>
              </w:rPr>
              <w:t>February, 2020</w:t>
            </w:r>
          </w:p>
        </w:tc>
        <w:tc>
          <w:tcPr>
            <w:tcW w:w="1775" w:type="dxa"/>
            <w:gridSpan w:val="2"/>
            <w:tcBorders>
              <w:top w:val="single" w:sz="4" w:space="0" w:color="auto"/>
              <w:left w:val="nil"/>
              <w:bottom w:val="single" w:sz="4" w:space="0" w:color="auto"/>
              <w:right w:val="nil"/>
            </w:tcBorders>
          </w:tcPr>
          <w:p w14:paraId="4DE4542F" w14:textId="77777777" w:rsidR="00984C9E" w:rsidRPr="00D7069B" w:rsidRDefault="00984C9E" w:rsidP="00700E48">
            <w:pPr>
              <w:pStyle w:val="Nessunaspaziatura"/>
              <w:jc w:val="center"/>
              <w:rPr>
                <w:b/>
                <w:bCs/>
                <w:sz w:val="22"/>
              </w:rPr>
            </w:pPr>
            <w:r w:rsidRPr="00D7069B">
              <w:rPr>
                <w:b/>
                <w:bCs/>
                <w:sz w:val="22"/>
              </w:rPr>
              <w:t>BR (3-4)</w:t>
            </w:r>
          </w:p>
          <w:p w14:paraId="4B7E5C2D" w14:textId="77777777" w:rsidR="00984C9E" w:rsidRPr="00D7069B" w:rsidRDefault="00984C9E" w:rsidP="00700E48">
            <w:pPr>
              <w:pStyle w:val="Nessunaspaziatura"/>
              <w:jc w:val="center"/>
              <w:rPr>
                <w:sz w:val="22"/>
              </w:rPr>
            </w:pPr>
            <w:r w:rsidRPr="00D7069B">
              <w:rPr>
                <w:sz w:val="22"/>
              </w:rPr>
              <w:t>October, 2020</w:t>
            </w:r>
          </w:p>
        </w:tc>
      </w:tr>
      <w:tr w:rsidR="00984C9E" w:rsidRPr="001635C1" w14:paraId="244629AD" w14:textId="77777777" w:rsidTr="00700E48">
        <w:trPr>
          <w:gridAfter w:val="1"/>
          <w:wAfter w:w="215" w:type="dxa"/>
        </w:trPr>
        <w:tc>
          <w:tcPr>
            <w:tcW w:w="3402" w:type="dxa"/>
            <w:tcBorders>
              <w:top w:val="single" w:sz="4" w:space="0" w:color="auto"/>
              <w:left w:val="nil"/>
              <w:bottom w:val="nil"/>
              <w:right w:val="nil"/>
            </w:tcBorders>
            <w:vAlign w:val="center"/>
          </w:tcPr>
          <w:p w14:paraId="0D5D5D31" w14:textId="77777777" w:rsidR="00984C9E" w:rsidRPr="00D7069B" w:rsidRDefault="00984C9E" w:rsidP="00700E48">
            <w:pPr>
              <w:pStyle w:val="Nessunaspaziatura"/>
              <w:rPr>
                <w:sz w:val="22"/>
              </w:rPr>
            </w:pPr>
            <w:r w:rsidRPr="00D7069B">
              <w:rPr>
                <w:sz w:val="22"/>
              </w:rPr>
              <w:t xml:space="preserve">TS (% </w:t>
            </w:r>
            <w:proofErr w:type="spellStart"/>
            <w:r w:rsidRPr="00D7069B">
              <w:rPr>
                <w:sz w:val="22"/>
              </w:rPr>
              <w:t>bw</w:t>
            </w:r>
            <w:proofErr w:type="spellEnd"/>
            <w:r w:rsidRPr="00D7069B">
              <w:rPr>
                <w:sz w:val="22"/>
              </w:rPr>
              <w:t>)</w:t>
            </w:r>
          </w:p>
        </w:tc>
        <w:tc>
          <w:tcPr>
            <w:tcW w:w="1276" w:type="dxa"/>
            <w:tcBorders>
              <w:top w:val="single" w:sz="4" w:space="0" w:color="auto"/>
              <w:left w:val="nil"/>
              <w:bottom w:val="nil"/>
              <w:right w:val="nil"/>
            </w:tcBorders>
          </w:tcPr>
          <w:p w14:paraId="51CCD5B3" w14:textId="77777777" w:rsidR="00984C9E" w:rsidRPr="00D7069B" w:rsidRDefault="00984C9E" w:rsidP="00700E48">
            <w:pPr>
              <w:pStyle w:val="Nessunaspaziatura"/>
              <w:jc w:val="center"/>
              <w:rPr>
                <w:sz w:val="22"/>
              </w:rPr>
            </w:pPr>
            <w:r w:rsidRPr="00D7069B">
              <w:rPr>
                <w:sz w:val="22"/>
              </w:rPr>
              <w:t>2.3 (0.15)</w:t>
            </w:r>
          </w:p>
        </w:tc>
        <w:tc>
          <w:tcPr>
            <w:tcW w:w="1418" w:type="dxa"/>
            <w:tcBorders>
              <w:top w:val="single" w:sz="4" w:space="0" w:color="auto"/>
              <w:left w:val="nil"/>
              <w:bottom w:val="nil"/>
              <w:right w:val="nil"/>
            </w:tcBorders>
          </w:tcPr>
          <w:p w14:paraId="3A2F1702" w14:textId="77777777" w:rsidR="00984C9E" w:rsidRPr="00D7069B" w:rsidRDefault="00984C9E" w:rsidP="00700E48">
            <w:pPr>
              <w:pStyle w:val="Nessunaspaziatura"/>
              <w:jc w:val="center"/>
              <w:rPr>
                <w:sz w:val="22"/>
              </w:rPr>
            </w:pPr>
            <w:r w:rsidRPr="00D7069B">
              <w:rPr>
                <w:sz w:val="22"/>
              </w:rPr>
              <w:t>13.59 (0.01)</w:t>
            </w:r>
          </w:p>
        </w:tc>
        <w:tc>
          <w:tcPr>
            <w:tcW w:w="1842" w:type="dxa"/>
            <w:tcBorders>
              <w:top w:val="single" w:sz="4" w:space="0" w:color="auto"/>
              <w:left w:val="nil"/>
              <w:bottom w:val="nil"/>
              <w:right w:val="nil"/>
            </w:tcBorders>
          </w:tcPr>
          <w:p w14:paraId="3B927F8B" w14:textId="77777777" w:rsidR="00984C9E" w:rsidRPr="00D7069B" w:rsidRDefault="00984C9E" w:rsidP="00700E48">
            <w:pPr>
              <w:pStyle w:val="Nessunaspaziatura"/>
              <w:jc w:val="center"/>
              <w:rPr>
                <w:sz w:val="22"/>
              </w:rPr>
            </w:pPr>
            <w:r w:rsidRPr="00D7069B">
              <w:rPr>
                <w:sz w:val="22"/>
              </w:rPr>
              <w:t>2.21 (0.003)</w:t>
            </w:r>
          </w:p>
        </w:tc>
        <w:tc>
          <w:tcPr>
            <w:tcW w:w="1560" w:type="dxa"/>
            <w:tcBorders>
              <w:top w:val="single" w:sz="4" w:space="0" w:color="auto"/>
              <w:left w:val="nil"/>
              <w:bottom w:val="nil"/>
              <w:right w:val="nil"/>
            </w:tcBorders>
          </w:tcPr>
          <w:p w14:paraId="7E33CCD6" w14:textId="77777777" w:rsidR="00984C9E" w:rsidRPr="00D7069B" w:rsidRDefault="00984C9E" w:rsidP="00700E48">
            <w:pPr>
              <w:pStyle w:val="Nessunaspaziatura"/>
              <w:jc w:val="center"/>
              <w:rPr>
                <w:sz w:val="22"/>
              </w:rPr>
            </w:pPr>
            <w:r w:rsidRPr="00D7069B">
              <w:rPr>
                <w:sz w:val="22"/>
              </w:rPr>
              <w:t>13.56 (0.03)</w:t>
            </w:r>
          </w:p>
        </w:tc>
      </w:tr>
      <w:tr w:rsidR="00984C9E" w:rsidRPr="001635C1" w14:paraId="1BE9E1F7" w14:textId="77777777" w:rsidTr="00700E48">
        <w:trPr>
          <w:gridAfter w:val="1"/>
          <w:wAfter w:w="215" w:type="dxa"/>
        </w:trPr>
        <w:tc>
          <w:tcPr>
            <w:tcW w:w="3402" w:type="dxa"/>
            <w:tcBorders>
              <w:top w:val="nil"/>
              <w:left w:val="nil"/>
              <w:bottom w:val="nil"/>
              <w:right w:val="nil"/>
            </w:tcBorders>
            <w:vAlign w:val="bottom"/>
          </w:tcPr>
          <w:p w14:paraId="32B9961C" w14:textId="77777777" w:rsidR="00984C9E" w:rsidRPr="00D7069B" w:rsidRDefault="00984C9E" w:rsidP="00700E48">
            <w:pPr>
              <w:pStyle w:val="Nessunaspaziatura"/>
              <w:rPr>
                <w:sz w:val="22"/>
              </w:rPr>
            </w:pPr>
            <w:r w:rsidRPr="00D7069B">
              <w:rPr>
                <w:sz w:val="22"/>
              </w:rPr>
              <w:t xml:space="preserve">VS (% </w:t>
            </w:r>
            <w:proofErr w:type="spellStart"/>
            <w:r w:rsidRPr="00D7069B">
              <w:rPr>
                <w:sz w:val="22"/>
              </w:rPr>
              <w:t>bw</w:t>
            </w:r>
            <w:proofErr w:type="spellEnd"/>
            <w:r w:rsidRPr="00D7069B">
              <w:rPr>
                <w:sz w:val="22"/>
              </w:rPr>
              <w:t>)</w:t>
            </w:r>
          </w:p>
        </w:tc>
        <w:tc>
          <w:tcPr>
            <w:tcW w:w="1276" w:type="dxa"/>
            <w:tcBorders>
              <w:top w:val="nil"/>
              <w:left w:val="nil"/>
              <w:bottom w:val="nil"/>
              <w:right w:val="nil"/>
            </w:tcBorders>
          </w:tcPr>
          <w:p w14:paraId="14C075DC" w14:textId="77777777" w:rsidR="00984C9E" w:rsidRPr="00D7069B" w:rsidRDefault="00984C9E" w:rsidP="00700E48">
            <w:pPr>
              <w:pStyle w:val="Nessunaspaziatura"/>
              <w:jc w:val="center"/>
              <w:rPr>
                <w:sz w:val="22"/>
              </w:rPr>
            </w:pPr>
            <w:r w:rsidRPr="00D7069B">
              <w:rPr>
                <w:sz w:val="22"/>
              </w:rPr>
              <w:t>1.29 (0.07)</w:t>
            </w:r>
          </w:p>
        </w:tc>
        <w:tc>
          <w:tcPr>
            <w:tcW w:w="1418" w:type="dxa"/>
            <w:tcBorders>
              <w:top w:val="nil"/>
              <w:left w:val="nil"/>
              <w:bottom w:val="nil"/>
              <w:right w:val="nil"/>
            </w:tcBorders>
          </w:tcPr>
          <w:p w14:paraId="3676298D" w14:textId="77777777" w:rsidR="00984C9E" w:rsidRPr="00D7069B" w:rsidRDefault="00984C9E" w:rsidP="00700E48">
            <w:pPr>
              <w:pStyle w:val="Nessunaspaziatura"/>
              <w:jc w:val="center"/>
              <w:rPr>
                <w:sz w:val="22"/>
              </w:rPr>
            </w:pPr>
            <w:r w:rsidRPr="00D7069B">
              <w:rPr>
                <w:sz w:val="22"/>
              </w:rPr>
              <w:t>9.5 (0.3)</w:t>
            </w:r>
          </w:p>
        </w:tc>
        <w:tc>
          <w:tcPr>
            <w:tcW w:w="1842" w:type="dxa"/>
            <w:tcBorders>
              <w:top w:val="nil"/>
              <w:left w:val="nil"/>
              <w:bottom w:val="nil"/>
              <w:right w:val="nil"/>
            </w:tcBorders>
          </w:tcPr>
          <w:p w14:paraId="6E24DBA3" w14:textId="77777777" w:rsidR="00984C9E" w:rsidRPr="00D7069B" w:rsidRDefault="00984C9E" w:rsidP="00700E48">
            <w:pPr>
              <w:pStyle w:val="Nessunaspaziatura"/>
              <w:jc w:val="center"/>
              <w:rPr>
                <w:sz w:val="22"/>
              </w:rPr>
            </w:pPr>
            <w:r w:rsidRPr="00D7069B">
              <w:rPr>
                <w:sz w:val="22"/>
              </w:rPr>
              <w:t>1.53 (0.02)</w:t>
            </w:r>
          </w:p>
        </w:tc>
        <w:tc>
          <w:tcPr>
            <w:tcW w:w="1560" w:type="dxa"/>
            <w:tcBorders>
              <w:top w:val="nil"/>
              <w:left w:val="nil"/>
              <w:bottom w:val="nil"/>
              <w:right w:val="nil"/>
            </w:tcBorders>
          </w:tcPr>
          <w:p w14:paraId="170AFF1E" w14:textId="77777777" w:rsidR="00984C9E" w:rsidRPr="00D7069B" w:rsidRDefault="00984C9E" w:rsidP="00700E48">
            <w:pPr>
              <w:pStyle w:val="Nessunaspaziatura"/>
              <w:jc w:val="center"/>
              <w:rPr>
                <w:sz w:val="22"/>
              </w:rPr>
            </w:pPr>
            <w:r w:rsidRPr="00D7069B">
              <w:rPr>
                <w:sz w:val="22"/>
              </w:rPr>
              <w:t>9.1 (0.1)</w:t>
            </w:r>
          </w:p>
        </w:tc>
      </w:tr>
      <w:tr w:rsidR="00984C9E" w:rsidRPr="001635C1" w14:paraId="06D148C7" w14:textId="77777777" w:rsidTr="00700E48">
        <w:trPr>
          <w:gridAfter w:val="1"/>
          <w:wAfter w:w="215" w:type="dxa"/>
        </w:trPr>
        <w:tc>
          <w:tcPr>
            <w:tcW w:w="3402" w:type="dxa"/>
            <w:tcBorders>
              <w:top w:val="nil"/>
              <w:left w:val="nil"/>
              <w:bottom w:val="nil"/>
              <w:right w:val="nil"/>
            </w:tcBorders>
            <w:vAlign w:val="center"/>
          </w:tcPr>
          <w:p w14:paraId="768E7FD1" w14:textId="77777777" w:rsidR="00984C9E" w:rsidRPr="00D7069B" w:rsidRDefault="00984C9E" w:rsidP="00700E48">
            <w:pPr>
              <w:pStyle w:val="Nessunaspaziatura"/>
              <w:rPr>
                <w:sz w:val="22"/>
              </w:rPr>
            </w:pPr>
            <w:r w:rsidRPr="00D7069B">
              <w:rPr>
                <w:sz w:val="22"/>
              </w:rPr>
              <w:t>VS (% TS)</w:t>
            </w:r>
          </w:p>
        </w:tc>
        <w:tc>
          <w:tcPr>
            <w:tcW w:w="1276" w:type="dxa"/>
            <w:tcBorders>
              <w:top w:val="nil"/>
              <w:left w:val="nil"/>
              <w:bottom w:val="nil"/>
              <w:right w:val="nil"/>
            </w:tcBorders>
          </w:tcPr>
          <w:p w14:paraId="53CA72E1" w14:textId="77777777" w:rsidR="00984C9E" w:rsidRPr="00D7069B" w:rsidRDefault="00984C9E" w:rsidP="00700E48">
            <w:pPr>
              <w:pStyle w:val="Nessunaspaziatura"/>
              <w:jc w:val="center"/>
              <w:rPr>
                <w:sz w:val="22"/>
              </w:rPr>
            </w:pPr>
            <w:r w:rsidRPr="00D7069B">
              <w:rPr>
                <w:sz w:val="22"/>
              </w:rPr>
              <w:t>56.4 (1.4)</w:t>
            </w:r>
          </w:p>
        </w:tc>
        <w:tc>
          <w:tcPr>
            <w:tcW w:w="1418" w:type="dxa"/>
            <w:tcBorders>
              <w:top w:val="nil"/>
              <w:left w:val="nil"/>
              <w:bottom w:val="nil"/>
              <w:right w:val="nil"/>
            </w:tcBorders>
          </w:tcPr>
          <w:p w14:paraId="18A6089E" w14:textId="77777777" w:rsidR="00984C9E" w:rsidRPr="00D7069B" w:rsidRDefault="00984C9E" w:rsidP="00700E48">
            <w:pPr>
              <w:pStyle w:val="Nessunaspaziatura"/>
              <w:jc w:val="center"/>
              <w:rPr>
                <w:sz w:val="22"/>
              </w:rPr>
            </w:pPr>
            <w:r w:rsidRPr="00D7069B">
              <w:rPr>
                <w:sz w:val="22"/>
              </w:rPr>
              <w:t>70.0 (1.8)</w:t>
            </w:r>
          </w:p>
        </w:tc>
        <w:tc>
          <w:tcPr>
            <w:tcW w:w="1842" w:type="dxa"/>
            <w:tcBorders>
              <w:top w:val="nil"/>
              <w:left w:val="nil"/>
              <w:bottom w:val="nil"/>
              <w:right w:val="nil"/>
            </w:tcBorders>
          </w:tcPr>
          <w:p w14:paraId="34A557F0" w14:textId="77777777" w:rsidR="00984C9E" w:rsidRPr="00D7069B" w:rsidRDefault="00984C9E" w:rsidP="00700E48">
            <w:pPr>
              <w:pStyle w:val="Nessunaspaziatura"/>
              <w:jc w:val="center"/>
              <w:rPr>
                <w:sz w:val="22"/>
              </w:rPr>
            </w:pPr>
            <w:r w:rsidRPr="00D7069B">
              <w:rPr>
                <w:sz w:val="22"/>
              </w:rPr>
              <w:t>69.1 (0.7)</w:t>
            </w:r>
          </w:p>
        </w:tc>
        <w:tc>
          <w:tcPr>
            <w:tcW w:w="1560" w:type="dxa"/>
            <w:tcBorders>
              <w:top w:val="nil"/>
              <w:left w:val="nil"/>
              <w:bottom w:val="nil"/>
              <w:right w:val="nil"/>
            </w:tcBorders>
          </w:tcPr>
          <w:p w14:paraId="462B510D" w14:textId="77777777" w:rsidR="00984C9E" w:rsidRPr="00D7069B" w:rsidRDefault="00984C9E" w:rsidP="00700E48">
            <w:pPr>
              <w:pStyle w:val="Nessunaspaziatura"/>
              <w:jc w:val="center"/>
              <w:rPr>
                <w:sz w:val="22"/>
              </w:rPr>
            </w:pPr>
            <w:r w:rsidRPr="00D7069B">
              <w:rPr>
                <w:sz w:val="22"/>
              </w:rPr>
              <w:t>67 (1)</w:t>
            </w:r>
          </w:p>
        </w:tc>
      </w:tr>
      <w:tr w:rsidR="00984C9E" w:rsidRPr="001635C1" w14:paraId="164B06AA" w14:textId="77777777" w:rsidTr="00700E48">
        <w:trPr>
          <w:gridAfter w:val="1"/>
          <w:wAfter w:w="215" w:type="dxa"/>
        </w:trPr>
        <w:tc>
          <w:tcPr>
            <w:tcW w:w="3402" w:type="dxa"/>
            <w:tcBorders>
              <w:top w:val="nil"/>
              <w:left w:val="nil"/>
              <w:bottom w:val="nil"/>
              <w:right w:val="nil"/>
            </w:tcBorders>
            <w:vAlign w:val="center"/>
          </w:tcPr>
          <w:p w14:paraId="25E1A0BC" w14:textId="77777777" w:rsidR="00984C9E" w:rsidRPr="00D7069B" w:rsidRDefault="00984C9E" w:rsidP="00700E48">
            <w:pPr>
              <w:pStyle w:val="Nessunaspaziatura"/>
              <w:rPr>
                <w:sz w:val="22"/>
              </w:rPr>
            </w:pPr>
            <w:r w:rsidRPr="00D7069B">
              <w:rPr>
                <w:sz w:val="22"/>
              </w:rPr>
              <w:t>pH (-)</w:t>
            </w:r>
          </w:p>
        </w:tc>
        <w:tc>
          <w:tcPr>
            <w:tcW w:w="1276" w:type="dxa"/>
            <w:tcBorders>
              <w:top w:val="nil"/>
              <w:left w:val="nil"/>
              <w:bottom w:val="nil"/>
              <w:right w:val="nil"/>
            </w:tcBorders>
          </w:tcPr>
          <w:p w14:paraId="5BE006BD" w14:textId="77777777" w:rsidR="00984C9E" w:rsidRPr="00D7069B" w:rsidRDefault="00984C9E" w:rsidP="00700E48">
            <w:pPr>
              <w:pStyle w:val="Nessunaspaziatura"/>
              <w:jc w:val="center"/>
              <w:rPr>
                <w:sz w:val="22"/>
              </w:rPr>
            </w:pPr>
            <w:r w:rsidRPr="00D7069B">
              <w:rPr>
                <w:sz w:val="22"/>
              </w:rPr>
              <w:t>7.0 (0.1)</w:t>
            </w:r>
          </w:p>
        </w:tc>
        <w:tc>
          <w:tcPr>
            <w:tcW w:w="1418" w:type="dxa"/>
            <w:tcBorders>
              <w:top w:val="nil"/>
              <w:left w:val="nil"/>
              <w:bottom w:val="nil"/>
              <w:right w:val="nil"/>
            </w:tcBorders>
          </w:tcPr>
          <w:p w14:paraId="3C6F7493" w14:textId="77777777" w:rsidR="00984C9E" w:rsidRPr="00D7069B" w:rsidRDefault="00984C9E" w:rsidP="00700E48">
            <w:pPr>
              <w:pStyle w:val="Nessunaspaziatura"/>
              <w:jc w:val="center"/>
              <w:rPr>
                <w:sz w:val="22"/>
              </w:rPr>
            </w:pPr>
            <w:r w:rsidRPr="00D7069B">
              <w:rPr>
                <w:sz w:val="22"/>
              </w:rPr>
              <w:t>3.88 (0.02)</w:t>
            </w:r>
          </w:p>
        </w:tc>
        <w:tc>
          <w:tcPr>
            <w:tcW w:w="1842" w:type="dxa"/>
            <w:tcBorders>
              <w:top w:val="nil"/>
              <w:left w:val="nil"/>
              <w:bottom w:val="nil"/>
              <w:right w:val="nil"/>
            </w:tcBorders>
          </w:tcPr>
          <w:p w14:paraId="1AD8052B" w14:textId="77777777" w:rsidR="00984C9E" w:rsidRPr="00D7069B" w:rsidRDefault="00984C9E" w:rsidP="00700E48">
            <w:pPr>
              <w:pStyle w:val="Nessunaspaziatura"/>
              <w:jc w:val="center"/>
              <w:rPr>
                <w:sz w:val="22"/>
              </w:rPr>
            </w:pPr>
            <w:r w:rsidRPr="00D7069B">
              <w:rPr>
                <w:sz w:val="22"/>
              </w:rPr>
              <w:t>3.35 (0.02)</w:t>
            </w:r>
          </w:p>
        </w:tc>
        <w:tc>
          <w:tcPr>
            <w:tcW w:w="1560" w:type="dxa"/>
            <w:tcBorders>
              <w:top w:val="nil"/>
              <w:left w:val="nil"/>
              <w:bottom w:val="nil"/>
              <w:right w:val="nil"/>
            </w:tcBorders>
          </w:tcPr>
          <w:p w14:paraId="6C4B0D52" w14:textId="77777777" w:rsidR="00984C9E" w:rsidRPr="00D7069B" w:rsidRDefault="00984C9E" w:rsidP="00700E48">
            <w:pPr>
              <w:pStyle w:val="Nessunaspaziatura"/>
              <w:jc w:val="center"/>
              <w:rPr>
                <w:sz w:val="22"/>
              </w:rPr>
            </w:pPr>
            <w:r w:rsidRPr="00D7069B">
              <w:rPr>
                <w:sz w:val="22"/>
              </w:rPr>
              <w:t>3.52 (0.01)</w:t>
            </w:r>
          </w:p>
        </w:tc>
      </w:tr>
      <w:tr w:rsidR="00984C9E" w:rsidRPr="001635C1" w14:paraId="50837AB1" w14:textId="77777777" w:rsidTr="00700E48">
        <w:trPr>
          <w:gridAfter w:val="1"/>
          <w:wAfter w:w="215" w:type="dxa"/>
        </w:trPr>
        <w:tc>
          <w:tcPr>
            <w:tcW w:w="3402" w:type="dxa"/>
            <w:tcBorders>
              <w:top w:val="nil"/>
              <w:left w:val="nil"/>
              <w:bottom w:val="nil"/>
              <w:right w:val="nil"/>
            </w:tcBorders>
          </w:tcPr>
          <w:p w14:paraId="574B759B" w14:textId="77777777" w:rsidR="00984C9E" w:rsidRPr="00D7069B" w:rsidRDefault="00984C9E" w:rsidP="00700E48">
            <w:pPr>
              <w:pStyle w:val="Nessunaspaziatura"/>
              <w:rPr>
                <w:sz w:val="22"/>
              </w:rPr>
            </w:pPr>
            <w:proofErr w:type="spellStart"/>
            <w:r w:rsidRPr="00D7069B">
              <w:rPr>
                <w:sz w:val="22"/>
              </w:rPr>
              <w:t>tCOD</w:t>
            </w:r>
            <w:proofErr w:type="spellEnd"/>
            <w:r w:rsidRPr="00D7069B">
              <w:rPr>
                <w:sz w:val="22"/>
              </w:rPr>
              <w:t xml:space="preserve"> (g</w:t>
            </w:r>
            <w:r w:rsidRPr="00D7069B">
              <w:rPr>
                <w:sz w:val="22"/>
                <w:vertAlign w:val="subscript"/>
              </w:rPr>
              <w:t>O2</w:t>
            </w:r>
            <w:r w:rsidRPr="00D7069B">
              <w:rPr>
                <w:sz w:val="22"/>
              </w:rPr>
              <w:t xml:space="preserve"> L</w:t>
            </w:r>
            <w:r w:rsidRPr="00D7069B">
              <w:rPr>
                <w:sz w:val="22"/>
                <w:vertAlign w:val="superscript"/>
              </w:rPr>
              <w:t>-1</w:t>
            </w:r>
            <w:r w:rsidRPr="00D7069B">
              <w:rPr>
                <w:sz w:val="22"/>
              </w:rPr>
              <w:t>)</w:t>
            </w:r>
          </w:p>
        </w:tc>
        <w:tc>
          <w:tcPr>
            <w:tcW w:w="1276" w:type="dxa"/>
            <w:tcBorders>
              <w:top w:val="nil"/>
              <w:left w:val="nil"/>
              <w:bottom w:val="nil"/>
              <w:right w:val="nil"/>
            </w:tcBorders>
          </w:tcPr>
          <w:p w14:paraId="04EBB0F3" w14:textId="65C80DBE" w:rsidR="00984C9E" w:rsidRPr="00D7069B" w:rsidRDefault="00984C9E" w:rsidP="00700E48">
            <w:pPr>
              <w:pStyle w:val="Nessunaspaziatura"/>
              <w:jc w:val="center"/>
              <w:rPr>
                <w:sz w:val="22"/>
              </w:rPr>
            </w:pPr>
            <w:r w:rsidRPr="00D7069B">
              <w:rPr>
                <w:sz w:val="22"/>
              </w:rPr>
              <w:t>29.0 (5.6)</w:t>
            </w:r>
          </w:p>
        </w:tc>
        <w:tc>
          <w:tcPr>
            <w:tcW w:w="1418" w:type="dxa"/>
            <w:tcBorders>
              <w:top w:val="nil"/>
              <w:left w:val="nil"/>
              <w:bottom w:val="nil"/>
              <w:right w:val="nil"/>
            </w:tcBorders>
          </w:tcPr>
          <w:p w14:paraId="60F0147F" w14:textId="77777777" w:rsidR="00984C9E" w:rsidRPr="00D7069B" w:rsidRDefault="00984C9E" w:rsidP="00700E48">
            <w:pPr>
              <w:pStyle w:val="Nessunaspaziatura"/>
              <w:jc w:val="center"/>
              <w:rPr>
                <w:sz w:val="22"/>
              </w:rPr>
            </w:pPr>
            <w:r w:rsidRPr="00D7069B">
              <w:rPr>
                <w:sz w:val="22"/>
              </w:rPr>
              <w:t>279 (4)</w:t>
            </w:r>
          </w:p>
        </w:tc>
        <w:tc>
          <w:tcPr>
            <w:tcW w:w="1842" w:type="dxa"/>
            <w:tcBorders>
              <w:top w:val="nil"/>
              <w:left w:val="nil"/>
              <w:bottom w:val="nil"/>
              <w:right w:val="nil"/>
            </w:tcBorders>
          </w:tcPr>
          <w:p w14:paraId="754F2B25" w14:textId="77777777" w:rsidR="00984C9E" w:rsidRPr="00D7069B" w:rsidRDefault="00984C9E" w:rsidP="00700E48">
            <w:pPr>
              <w:pStyle w:val="Nessunaspaziatura"/>
              <w:jc w:val="center"/>
              <w:rPr>
                <w:sz w:val="22"/>
              </w:rPr>
            </w:pPr>
            <w:r w:rsidRPr="00D7069B">
              <w:rPr>
                <w:sz w:val="22"/>
              </w:rPr>
              <w:t>173 (0)</w:t>
            </w:r>
          </w:p>
        </w:tc>
        <w:tc>
          <w:tcPr>
            <w:tcW w:w="1560" w:type="dxa"/>
            <w:tcBorders>
              <w:top w:val="nil"/>
              <w:left w:val="nil"/>
              <w:bottom w:val="nil"/>
              <w:right w:val="nil"/>
            </w:tcBorders>
          </w:tcPr>
          <w:p w14:paraId="79371091" w14:textId="77777777" w:rsidR="00984C9E" w:rsidRPr="00D7069B" w:rsidRDefault="00984C9E" w:rsidP="00700E48">
            <w:pPr>
              <w:pStyle w:val="Nessunaspaziatura"/>
              <w:jc w:val="center"/>
              <w:rPr>
                <w:sz w:val="22"/>
              </w:rPr>
            </w:pPr>
            <w:r w:rsidRPr="00D7069B">
              <w:rPr>
                <w:sz w:val="22"/>
              </w:rPr>
              <w:t>362 (4)</w:t>
            </w:r>
          </w:p>
        </w:tc>
      </w:tr>
      <w:tr w:rsidR="00984C9E" w:rsidRPr="001635C1" w14:paraId="4B4B89C3" w14:textId="77777777" w:rsidTr="00700E48">
        <w:trPr>
          <w:gridAfter w:val="1"/>
          <w:wAfter w:w="215" w:type="dxa"/>
        </w:trPr>
        <w:tc>
          <w:tcPr>
            <w:tcW w:w="3402" w:type="dxa"/>
            <w:tcBorders>
              <w:top w:val="nil"/>
              <w:left w:val="nil"/>
              <w:bottom w:val="nil"/>
              <w:right w:val="nil"/>
            </w:tcBorders>
          </w:tcPr>
          <w:p w14:paraId="5F06C76B" w14:textId="77777777" w:rsidR="00984C9E" w:rsidRPr="00D7069B" w:rsidRDefault="00984C9E" w:rsidP="00700E48">
            <w:pPr>
              <w:pStyle w:val="Nessunaspaziatura"/>
              <w:rPr>
                <w:sz w:val="22"/>
              </w:rPr>
            </w:pPr>
            <w:proofErr w:type="spellStart"/>
            <w:r w:rsidRPr="00D7069B">
              <w:rPr>
                <w:sz w:val="22"/>
              </w:rPr>
              <w:lastRenderedPageBreak/>
              <w:t>tCOD</w:t>
            </w:r>
            <w:proofErr w:type="spellEnd"/>
            <w:r w:rsidRPr="00D7069B">
              <w:rPr>
                <w:sz w:val="22"/>
              </w:rPr>
              <w:t xml:space="preserve"> (g</w:t>
            </w:r>
            <w:r w:rsidRPr="00D7069B">
              <w:rPr>
                <w:sz w:val="22"/>
                <w:vertAlign w:val="subscript"/>
              </w:rPr>
              <w:t>O2</w:t>
            </w:r>
            <w:r w:rsidRPr="00D7069B">
              <w:rPr>
                <w:sz w:val="22"/>
              </w:rPr>
              <w:t xml:space="preserve"> g</w:t>
            </w:r>
            <w:r w:rsidRPr="00D7069B">
              <w:rPr>
                <w:sz w:val="22"/>
                <w:vertAlign w:val="subscript"/>
              </w:rPr>
              <w:t>TS</w:t>
            </w:r>
            <w:r w:rsidRPr="00D7069B">
              <w:rPr>
                <w:sz w:val="22"/>
                <w:vertAlign w:val="superscript"/>
              </w:rPr>
              <w:t>-1</w:t>
            </w:r>
            <w:r w:rsidRPr="00D7069B">
              <w:rPr>
                <w:sz w:val="22"/>
              </w:rPr>
              <w:t>)</w:t>
            </w:r>
          </w:p>
        </w:tc>
        <w:tc>
          <w:tcPr>
            <w:tcW w:w="1276" w:type="dxa"/>
            <w:tcBorders>
              <w:top w:val="nil"/>
              <w:left w:val="nil"/>
              <w:bottom w:val="nil"/>
              <w:right w:val="nil"/>
            </w:tcBorders>
          </w:tcPr>
          <w:p w14:paraId="221D3C06" w14:textId="46C41C59" w:rsidR="00984C9E" w:rsidRPr="00D7069B" w:rsidRDefault="00984C9E" w:rsidP="00700E48">
            <w:pPr>
              <w:pStyle w:val="Nessunaspaziatura"/>
              <w:jc w:val="center"/>
              <w:rPr>
                <w:sz w:val="22"/>
              </w:rPr>
            </w:pPr>
            <w:r w:rsidRPr="00D7069B">
              <w:rPr>
                <w:sz w:val="22"/>
              </w:rPr>
              <w:t>1.3 (0.3)</w:t>
            </w:r>
          </w:p>
        </w:tc>
        <w:tc>
          <w:tcPr>
            <w:tcW w:w="1418" w:type="dxa"/>
            <w:tcBorders>
              <w:top w:val="nil"/>
              <w:left w:val="nil"/>
              <w:bottom w:val="nil"/>
              <w:right w:val="nil"/>
            </w:tcBorders>
          </w:tcPr>
          <w:p w14:paraId="56947816" w14:textId="77777777" w:rsidR="00984C9E" w:rsidRPr="00D7069B" w:rsidRDefault="00984C9E" w:rsidP="00700E48">
            <w:pPr>
              <w:pStyle w:val="Nessunaspaziatura"/>
              <w:jc w:val="center"/>
              <w:rPr>
                <w:sz w:val="22"/>
              </w:rPr>
            </w:pPr>
            <w:r w:rsidRPr="00D7069B">
              <w:rPr>
                <w:sz w:val="22"/>
              </w:rPr>
              <w:t>2.05 (0.03)</w:t>
            </w:r>
          </w:p>
        </w:tc>
        <w:tc>
          <w:tcPr>
            <w:tcW w:w="1842" w:type="dxa"/>
            <w:tcBorders>
              <w:top w:val="nil"/>
              <w:left w:val="nil"/>
              <w:bottom w:val="nil"/>
              <w:right w:val="nil"/>
            </w:tcBorders>
          </w:tcPr>
          <w:p w14:paraId="18CFCFE4" w14:textId="77777777" w:rsidR="00984C9E" w:rsidRPr="00D7069B" w:rsidRDefault="00984C9E" w:rsidP="00700E48">
            <w:pPr>
              <w:pStyle w:val="Nessunaspaziatura"/>
              <w:jc w:val="center"/>
              <w:rPr>
                <w:sz w:val="22"/>
              </w:rPr>
            </w:pPr>
            <w:r w:rsidRPr="00D7069B">
              <w:rPr>
                <w:sz w:val="22"/>
              </w:rPr>
              <w:t>7.82 (0.01)</w:t>
            </w:r>
          </w:p>
        </w:tc>
        <w:tc>
          <w:tcPr>
            <w:tcW w:w="1560" w:type="dxa"/>
            <w:tcBorders>
              <w:top w:val="nil"/>
              <w:left w:val="nil"/>
              <w:bottom w:val="nil"/>
              <w:right w:val="nil"/>
            </w:tcBorders>
          </w:tcPr>
          <w:p w14:paraId="776726E1" w14:textId="77777777" w:rsidR="00984C9E" w:rsidRPr="00D7069B" w:rsidRDefault="00984C9E" w:rsidP="00700E48">
            <w:pPr>
              <w:pStyle w:val="Nessunaspaziatura"/>
              <w:jc w:val="center"/>
              <w:rPr>
                <w:sz w:val="22"/>
              </w:rPr>
            </w:pPr>
            <w:r w:rsidRPr="00D7069B">
              <w:rPr>
                <w:sz w:val="22"/>
              </w:rPr>
              <w:t>2.67 (0.03)</w:t>
            </w:r>
          </w:p>
        </w:tc>
      </w:tr>
      <w:tr w:rsidR="00984C9E" w:rsidRPr="001635C1" w14:paraId="1B2ABA79" w14:textId="77777777" w:rsidTr="00700E48">
        <w:trPr>
          <w:gridAfter w:val="1"/>
          <w:wAfter w:w="215" w:type="dxa"/>
        </w:trPr>
        <w:tc>
          <w:tcPr>
            <w:tcW w:w="3402" w:type="dxa"/>
            <w:tcBorders>
              <w:top w:val="nil"/>
              <w:left w:val="nil"/>
              <w:bottom w:val="nil"/>
              <w:right w:val="nil"/>
            </w:tcBorders>
          </w:tcPr>
          <w:p w14:paraId="2BF0D9C7" w14:textId="77777777" w:rsidR="00984C9E" w:rsidRPr="00D7069B" w:rsidRDefault="00984C9E" w:rsidP="00700E48">
            <w:pPr>
              <w:pStyle w:val="Nessunaspaziatura"/>
              <w:rPr>
                <w:sz w:val="22"/>
              </w:rPr>
            </w:pPr>
            <w:proofErr w:type="spellStart"/>
            <w:r w:rsidRPr="00D7069B">
              <w:rPr>
                <w:sz w:val="22"/>
              </w:rPr>
              <w:t>sCOD</w:t>
            </w:r>
            <w:proofErr w:type="spellEnd"/>
            <w:r w:rsidRPr="00D7069B">
              <w:rPr>
                <w:sz w:val="22"/>
              </w:rPr>
              <w:t xml:space="preserve"> (g</w:t>
            </w:r>
            <w:r w:rsidRPr="00D7069B">
              <w:rPr>
                <w:sz w:val="22"/>
                <w:vertAlign w:val="subscript"/>
              </w:rPr>
              <w:t>O2</w:t>
            </w:r>
            <w:r w:rsidRPr="00D7069B">
              <w:rPr>
                <w:sz w:val="22"/>
              </w:rPr>
              <w:t xml:space="preserve"> L</w:t>
            </w:r>
            <w:r w:rsidRPr="00D7069B">
              <w:rPr>
                <w:sz w:val="22"/>
                <w:vertAlign w:val="superscript"/>
              </w:rPr>
              <w:t>-1</w:t>
            </w:r>
            <w:r w:rsidRPr="00D7069B">
              <w:rPr>
                <w:sz w:val="22"/>
              </w:rPr>
              <w:t>)</w:t>
            </w:r>
          </w:p>
        </w:tc>
        <w:tc>
          <w:tcPr>
            <w:tcW w:w="1276" w:type="dxa"/>
            <w:tcBorders>
              <w:top w:val="nil"/>
              <w:left w:val="nil"/>
              <w:bottom w:val="nil"/>
              <w:right w:val="nil"/>
            </w:tcBorders>
          </w:tcPr>
          <w:p w14:paraId="51DF7C43" w14:textId="6C805281" w:rsidR="00984C9E" w:rsidRPr="00D7069B" w:rsidRDefault="00984C9E" w:rsidP="00700E48">
            <w:pPr>
              <w:pStyle w:val="Nessunaspaziatura"/>
              <w:jc w:val="center"/>
              <w:rPr>
                <w:sz w:val="22"/>
              </w:rPr>
            </w:pPr>
            <w:r w:rsidRPr="00D7069B">
              <w:rPr>
                <w:sz w:val="22"/>
              </w:rPr>
              <w:t>0.39 (0.01)</w:t>
            </w:r>
          </w:p>
        </w:tc>
        <w:tc>
          <w:tcPr>
            <w:tcW w:w="1418" w:type="dxa"/>
            <w:tcBorders>
              <w:top w:val="nil"/>
              <w:left w:val="nil"/>
              <w:bottom w:val="nil"/>
              <w:right w:val="nil"/>
            </w:tcBorders>
          </w:tcPr>
          <w:p w14:paraId="05AEEF6F" w14:textId="77777777" w:rsidR="00984C9E" w:rsidRPr="00D7069B" w:rsidRDefault="00984C9E" w:rsidP="00700E48">
            <w:pPr>
              <w:pStyle w:val="Nessunaspaziatura"/>
              <w:jc w:val="center"/>
              <w:rPr>
                <w:sz w:val="22"/>
              </w:rPr>
            </w:pPr>
            <w:r w:rsidRPr="00D7069B">
              <w:rPr>
                <w:sz w:val="22"/>
              </w:rPr>
              <w:t>ND</w:t>
            </w:r>
          </w:p>
        </w:tc>
        <w:tc>
          <w:tcPr>
            <w:tcW w:w="1842" w:type="dxa"/>
            <w:tcBorders>
              <w:top w:val="nil"/>
              <w:left w:val="nil"/>
              <w:bottom w:val="nil"/>
              <w:right w:val="nil"/>
            </w:tcBorders>
          </w:tcPr>
          <w:p w14:paraId="232427AE" w14:textId="77777777" w:rsidR="00984C9E" w:rsidRPr="00D7069B" w:rsidRDefault="00984C9E" w:rsidP="00700E48">
            <w:pPr>
              <w:pStyle w:val="Nessunaspaziatura"/>
              <w:jc w:val="center"/>
              <w:rPr>
                <w:sz w:val="22"/>
              </w:rPr>
            </w:pPr>
            <w:r w:rsidRPr="00D7069B">
              <w:rPr>
                <w:sz w:val="22"/>
              </w:rPr>
              <w:t>ND</w:t>
            </w:r>
          </w:p>
        </w:tc>
        <w:tc>
          <w:tcPr>
            <w:tcW w:w="1560" w:type="dxa"/>
            <w:tcBorders>
              <w:top w:val="nil"/>
              <w:left w:val="nil"/>
              <w:bottom w:val="nil"/>
              <w:right w:val="nil"/>
            </w:tcBorders>
          </w:tcPr>
          <w:p w14:paraId="3D12F416" w14:textId="77777777" w:rsidR="00984C9E" w:rsidRPr="00D7069B" w:rsidRDefault="00984C9E" w:rsidP="00700E48">
            <w:pPr>
              <w:pStyle w:val="Nessunaspaziatura"/>
              <w:jc w:val="center"/>
              <w:rPr>
                <w:sz w:val="22"/>
              </w:rPr>
            </w:pPr>
            <w:r w:rsidRPr="00D7069B">
              <w:rPr>
                <w:sz w:val="22"/>
              </w:rPr>
              <w:t>285.2 (0.7)</w:t>
            </w:r>
          </w:p>
        </w:tc>
      </w:tr>
      <w:tr w:rsidR="00984C9E" w:rsidRPr="001635C1" w14:paraId="1F0EAE20" w14:textId="77777777" w:rsidTr="00700E48">
        <w:trPr>
          <w:gridAfter w:val="1"/>
          <w:wAfter w:w="215" w:type="dxa"/>
        </w:trPr>
        <w:tc>
          <w:tcPr>
            <w:tcW w:w="3402" w:type="dxa"/>
            <w:tcBorders>
              <w:top w:val="nil"/>
              <w:left w:val="nil"/>
              <w:bottom w:val="nil"/>
              <w:right w:val="nil"/>
            </w:tcBorders>
          </w:tcPr>
          <w:p w14:paraId="51407C90" w14:textId="77777777" w:rsidR="00984C9E" w:rsidRPr="00D7069B" w:rsidRDefault="00984C9E" w:rsidP="00700E48">
            <w:pPr>
              <w:pStyle w:val="Nessunaspaziatura"/>
              <w:rPr>
                <w:sz w:val="22"/>
              </w:rPr>
            </w:pPr>
            <w:proofErr w:type="spellStart"/>
            <w:r w:rsidRPr="00D7069B">
              <w:rPr>
                <w:sz w:val="22"/>
              </w:rPr>
              <w:t>sCOD</w:t>
            </w:r>
            <w:proofErr w:type="spellEnd"/>
            <w:r w:rsidRPr="00D7069B">
              <w:rPr>
                <w:sz w:val="22"/>
              </w:rPr>
              <w:t>/</w:t>
            </w:r>
            <w:proofErr w:type="spellStart"/>
            <w:r w:rsidRPr="00D7069B">
              <w:rPr>
                <w:sz w:val="22"/>
              </w:rPr>
              <w:t>tCOD</w:t>
            </w:r>
            <w:proofErr w:type="spellEnd"/>
            <w:r w:rsidRPr="00D7069B">
              <w:rPr>
                <w:sz w:val="22"/>
              </w:rPr>
              <w:t xml:space="preserve"> (%)</w:t>
            </w:r>
          </w:p>
        </w:tc>
        <w:tc>
          <w:tcPr>
            <w:tcW w:w="1276" w:type="dxa"/>
            <w:tcBorders>
              <w:top w:val="nil"/>
              <w:left w:val="nil"/>
              <w:bottom w:val="nil"/>
              <w:right w:val="nil"/>
            </w:tcBorders>
          </w:tcPr>
          <w:p w14:paraId="31F77A87" w14:textId="11EA0658" w:rsidR="00984C9E" w:rsidRPr="00D7069B" w:rsidRDefault="00984C9E" w:rsidP="00700E48">
            <w:pPr>
              <w:pStyle w:val="Nessunaspaziatura"/>
              <w:jc w:val="center"/>
              <w:rPr>
                <w:sz w:val="22"/>
              </w:rPr>
            </w:pPr>
            <w:r w:rsidRPr="00D7069B">
              <w:rPr>
                <w:sz w:val="22"/>
              </w:rPr>
              <w:t>1.67 (0.02)</w:t>
            </w:r>
          </w:p>
        </w:tc>
        <w:tc>
          <w:tcPr>
            <w:tcW w:w="1418" w:type="dxa"/>
            <w:tcBorders>
              <w:top w:val="nil"/>
              <w:left w:val="nil"/>
              <w:bottom w:val="nil"/>
              <w:right w:val="nil"/>
            </w:tcBorders>
          </w:tcPr>
          <w:p w14:paraId="7E245B31" w14:textId="77777777" w:rsidR="00984C9E" w:rsidRPr="00D7069B" w:rsidRDefault="00984C9E" w:rsidP="00700E48">
            <w:pPr>
              <w:pStyle w:val="Nessunaspaziatura"/>
              <w:jc w:val="center"/>
              <w:rPr>
                <w:sz w:val="22"/>
              </w:rPr>
            </w:pPr>
            <w:r w:rsidRPr="00D7069B">
              <w:rPr>
                <w:sz w:val="22"/>
              </w:rPr>
              <w:t>ND</w:t>
            </w:r>
          </w:p>
        </w:tc>
        <w:tc>
          <w:tcPr>
            <w:tcW w:w="1842" w:type="dxa"/>
            <w:tcBorders>
              <w:top w:val="nil"/>
              <w:left w:val="nil"/>
              <w:bottom w:val="nil"/>
              <w:right w:val="nil"/>
            </w:tcBorders>
          </w:tcPr>
          <w:p w14:paraId="53CB51F3" w14:textId="77777777" w:rsidR="00984C9E" w:rsidRPr="00D7069B" w:rsidRDefault="00984C9E" w:rsidP="00700E48">
            <w:pPr>
              <w:pStyle w:val="Nessunaspaziatura"/>
              <w:jc w:val="center"/>
              <w:rPr>
                <w:sz w:val="22"/>
              </w:rPr>
            </w:pPr>
            <w:r w:rsidRPr="00D7069B">
              <w:rPr>
                <w:sz w:val="22"/>
              </w:rPr>
              <w:t>ND</w:t>
            </w:r>
          </w:p>
        </w:tc>
        <w:tc>
          <w:tcPr>
            <w:tcW w:w="1560" w:type="dxa"/>
            <w:tcBorders>
              <w:top w:val="nil"/>
              <w:left w:val="nil"/>
              <w:bottom w:val="nil"/>
              <w:right w:val="nil"/>
            </w:tcBorders>
          </w:tcPr>
          <w:p w14:paraId="3A13A787" w14:textId="77777777" w:rsidR="00984C9E" w:rsidRPr="00D7069B" w:rsidRDefault="00984C9E" w:rsidP="00700E48">
            <w:pPr>
              <w:pStyle w:val="Nessunaspaziatura"/>
              <w:jc w:val="center"/>
              <w:rPr>
                <w:sz w:val="22"/>
              </w:rPr>
            </w:pPr>
            <w:r w:rsidRPr="00D7069B">
              <w:rPr>
                <w:sz w:val="22"/>
              </w:rPr>
              <w:t>78.7 (0.9)</w:t>
            </w:r>
          </w:p>
        </w:tc>
      </w:tr>
      <w:tr w:rsidR="00984C9E" w:rsidRPr="001635C1" w14:paraId="065F80B7" w14:textId="77777777" w:rsidTr="00700E48">
        <w:trPr>
          <w:gridAfter w:val="1"/>
          <w:wAfter w:w="215" w:type="dxa"/>
        </w:trPr>
        <w:tc>
          <w:tcPr>
            <w:tcW w:w="3402" w:type="dxa"/>
            <w:tcBorders>
              <w:top w:val="nil"/>
              <w:left w:val="nil"/>
              <w:bottom w:val="nil"/>
              <w:right w:val="nil"/>
            </w:tcBorders>
          </w:tcPr>
          <w:p w14:paraId="113AD16D" w14:textId="77777777" w:rsidR="00984C9E" w:rsidRPr="00D7069B" w:rsidRDefault="00984C9E" w:rsidP="00700E48">
            <w:pPr>
              <w:pStyle w:val="Nessunaspaziatura"/>
              <w:rPr>
                <w:sz w:val="22"/>
              </w:rPr>
            </w:pPr>
            <w:r w:rsidRPr="00D7069B">
              <w:rPr>
                <w:sz w:val="22"/>
              </w:rPr>
              <w:t xml:space="preserve">Organic acids (mg </w:t>
            </w:r>
            <w:r w:rsidRPr="00D7069B">
              <w:rPr>
                <w:sz w:val="22"/>
                <w:vertAlign w:val="subscript"/>
              </w:rPr>
              <w:t>CH₃COOH</w:t>
            </w:r>
            <w:r w:rsidRPr="00D7069B">
              <w:rPr>
                <w:sz w:val="22"/>
              </w:rPr>
              <w:t xml:space="preserve"> L</w:t>
            </w:r>
            <w:r w:rsidRPr="00D7069B">
              <w:rPr>
                <w:sz w:val="22"/>
                <w:vertAlign w:val="superscript"/>
              </w:rPr>
              <w:t>-1</w:t>
            </w:r>
            <w:r w:rsidRPr="00D7069B">
              <w:rPr>
                <w:sz w:val="22"/>
              </w:rPr>
              <w:t>)</w:t>
            </w:r>
          </w:p>
        </w:tc>
        <w:tc>
          <w:tcPr>
            <w:tcW w:w="1276" w:type="dxa"/>
            <w:tcBorders>
              <w:top w:val="nil"/>
              <w:left w:val="nil"/>
              <w:bottom w:val="nil"/>
              <w:right w:val="nil"/>
            </w:tcBorders>
          </w:tcPr>
          <w:p w14:paraId="1881073C" w14:textId="5A020B99" w:rsidR="00984C9E" w:rsidRPr="00D7069B" w:rsidRDefault="00984C9E" w:rsidP="00700E48">
            <w:pPr>
              <w:pStyle w:val="Nessunaspaziatura"/>
              <w:jc w:val="center"/>
              <w:rPr>
                <w:sz w:val="22"/>
              </w:rPr>
            </w:pPr>
            <w:r w:rsidRPr="00D7069B">
              <w:rPr>
                <w:sz w:val="22"/>
              </w:rPr>
              <w:t>159 (79)</w:t>
            </w:r>
          </w:p>
        </w:tc>
        <w:tc>
          <w:tcPr>
            <w:tcW w:w="1418" w:type="dxa"/>
            <w:tcBorders>
              <w:top w:val="nil"/>
              <w:left w:val="nil"/>
              <w:bottom w:val="nil"/>
              <w:right w:val="nil"/>
            </w:tcBorders>
          </w:tcPr>
          <w:p w14:paraId="28FF4AF6" w14:textId="77777777" w:rsidR="00984C9E" w:rsidRPr="00D7069B" w:rsidRDefault="00984C9E" w:rsidP="00700E48">
            <w:pPr>
              <w:pStyle w:val="Nessunaspaziatura"/>
              <w:jc w:val="center"/>
              <w:rPr>
                <w:sz w:val="22"/>
              </w:rPr>
            </w:pPr>
            <w:r w:rsidRPr="00D7069B">
              <w:rPr>
                <w:sz w:val="22"/>
              </w:rPr>
              <w:t>7080 (220)</w:t>
            </w:r>
          </w:p>
        </w:tc>
        <w:tc>
          <w:tcPr>
            <w:tcW w:w="1842" w:type="dxa"/>
            <w:tcBorders>
              <w:top w:val="nil"/>
              <w:left w:val="nil"/>
              <w:bottom w:val="nil"/>
              <w:right w:val="nil"/>
            </w:tcBorders>
          </w:tcPr>
          <w:p w14:paraId="64EB81C0" w14:textId="77777777" w:rsidR="00984C9E" w:rsidRPr="00D7069B" w:rsidRDefault="00984C9E" w:rsidP="00700E48">
            <w:pPr>
              <w:pStyle w:val="Nessunaspaziatura"/>
              <w:jc w:val="center"/>
              <w:rPr>
                <w:sz w:val="22"/>
              </w:rPr>
            </w:pPr>
            <w:r w:rsidRPr="00D7069B">
              <w:rPr>
                <w:sz w:val="22"/>
              </w:rPr>
              <w:t>6310 (70)</w:t>
            </w:r>
          </w:p>
        </w:tc>
        <w:tc>
          <w:tcPr>
            <w:tcW w:w="1560" w:type="dxa"/>
            <w:tcBorders>
              <w:top w:val="nil"/>
              <w:left w:val="nil"/>
              <w:bottom w:val="nil"/>
              <w:right w:val="nil"/>
            </w:tcBorders>
          </w:tcPr>
          <w:p w14:paraId="39DDA068" w14:textId="77777777" w:rsidR="00984C9E" w:rsidRPr="00D7069B" w:rsidRDefault="00984C9E" w:rsidP="00700E48">
            <w:pPr>
              <w:pStyle w:val="Nessunaspaziatura"/>
              <w:jc w:val="center"/>
              <w:rPr>
                <w:sz w:val="22"/>
              </w:rPr>
            </w:pPr>
            <w:r w:rsidRPr="00D7069B">
              <w:rPr>
                <w:sz w:val="22"/>
              </w:rPr>
              <w:t>7150 (270)</w:t>
            </w:r>
          </w:p>
        </w:tc>
      </w:tr>
      <w:tr w:rsidR="00984C9E" w:rsidRPr="001635C1" w14:paraId="029949EE" w14:textId="77777777" w:rsidTr="00700E48">
        <w:trPr>
          <w:gridAfter w:val="1"/>
          <w:wAfter w:w="215" w:type="dxa"/>
        </w:trPr>
        <w:tc>
          <w:tcPr>
            <w:tcW w:w="3402" w:type="dxa"/>
            <w:tcBorders>
              <w:top w:val="nil"/>
              <w:left w:val="nil"/>
              <w:bottom w:val="nil"/>
              <w:right w:val="nil"/>
            </w:tcBorders>
          </w:tcPr>
          <w:p w14:paraId="18D9922C" w14:textId="77777777" w:rsidR="00984C9E" w:rsidRPr="00D7069B" w:rsidRDefault="00984C9E" w:rsidP="00700E48">
            <w:pPr>
              <w:pStyle w:val="Nessunaspaziatura"/>
              <w:rPr>
                <w:sz w:val="22"/>
              </w:rPr>
            </w:pPr>
            <w:r w:rsidRPr="00D7069B">
              <w:rPr>
                <w:sz w:val="22"/>
              </w:rPr>
              <w:t xml:space="preserve">Organic acids (mg </w:t>
            </w:r>
            <w:r w:rsidRPr="00D7069B">
              <w:rPr>
                <w:sz w:val="22"/>
                <w:vertAlign w:val="subscript"/>
              </w:rPr>
              <w:t>CH₃COOH</w:t>
            </w:r>
            <w:r w:rsidRPr="00D7069B">
              <w:rPr>
                <w:sz w:val="22"/>
              </w:rPr>
              <w:t xml:space="preserve"> g</w:t>
            </w:r>
            <w:r w:rsidRPr="00D7069B">
              <w:rPr>
                <w:sz w:val="22"/>
                <w:vertAlign w:val="subscript"/>
              </w:rPr>
              <w:t>TS</w:t>
            </w:r>
            <w:r w:rsidRPr="00D7069B">
              <w:rPr>
                <w:sz w:val="22"/>
                <w:vertAlign w:val="superscript"/>
              </w:rPr>
              <w:t>-1</w:t>
            </w:r>
            <w:r w:rsidRPr="00D7069B">
              <w:rPr>
                <w:sz w:val="22"/>
              </w:rPr>
              <w:t>)</w:t>
            </w:r>
          </w:p>
        </w:tc>
        <w:tc>
          <w:tcPr>
            <w:tcW w:w="1276" w:type="dxa"/>
            <w:tcBorders>
              <w:top w:val="nil"/>
              <w:left w:val="nil"/>
              <w:bottom w:val="nil"/>
              <w:right w:val="nil"/>
            </w:tcBorders>
          </w:tcPr>
          <w:p w14:paraId="6DC96378" w14:textId="1B83DE2D" w:rsidR="00984C9E" w:rsidRPr="00D7069B" w:rsidRDefault="00984C9E" w:rsidP="00700E48">
            <w:pPr>
              <w:pStyle w:val="Nessunaspaziatura"/>
              <w:jc w:val="center"/>
              <w:rPr>
                <w:sz w:val="22"/>
              </w:rPr>
            </w:pPr>
            <w:r w:rsidRPr="00D7069B">
              <w:rPr>
                <w:sz w:val="22"/>
              </w:rPr>
              <w:t>7 (4)</w:t>
            </w:r>
          </w:p>
        </w:tc>
        <w:tc>
          <w:tcPr>
            <w:tcW w:w="1418" w:type="dxa"/>
            <w:tcBorders>
              <w:top w:val="nil"/>
              <w:left w:val="nil"/>
              <w:bottom w:val="nil"/>
              <w:right w:val="nil"/>
            </w:tcBorders>
          </w:tcPr>
          <w:p w14:paraId="61F9E95A" w14:textId="77777777" w:rsidR="00984C9E" w:rsidRPr="00D7069B" w:rsidRDefault="00984C9E" w:rsidP="00700E48">
            <w:pPr>
              <w:pStyle w:val="Nessunaspaziatura"/>
              <w:jc w:val="center"/>
              <w:rPr>
                <w:sz w:val="22"/>
              </w:rPr>
            </w:pPr>
            <w:r w:rsidRPr="00D7069B">
              <w:rPr>
                <w:sz w:val="22"/>
              </w:rPr>
              <w:t>52 (2)</w:t>
            </w:r>
          </w:p>
        </w:tc>
        <w:tc>
          <w:tcPr>
            <w:tcW w:w="1842" w:type="dxa"/>
            <w:tcBorders>
              <w:top w:val="nil"/>
              <w:left w:val="nil"/>
              <w:bottom w:val="nil"/>
              <w:right w:val="nil"/>
            </w:tcBorders>
          </w:tcPr>
          <w:p w14:paraId="4B7A1E27" w14:textId="77777777" w:rsidR="00984C9E" w:rsidRPr="00D7069B" w:rsidRDefault="00984C9E" w:rsidP="00700E48">
            <w:pPr>
              <w:pStyle w:val="Nessunaspaziatura"/>
              <w:jc w:val="center"/>
              <w:rPr>
                <w:sz w:val="22"/>
              </w:rPr>
            </w:pPr>
            <w:r w:rsidRPr="00D7069B">
              <w:rPr>
                <w:sz w:val="22"/>
              </w:rPr>
              <w:t>285 (3)</w:t>
            </w:r>
          </w:p>
        </w:tc>
        <w:tc>
          <w:tcPr>
            <w:tcW w:w="1560" w:type="dxa"/>
            <w:tcBorders>
              <w:top w:val="nil"/>
              <w:left w:val="nil"/>
              <w:bottom w:val="nil"/>
              <w:right w:val="nil"/>
            </w:tcBorders>
          </w:tcPr>
          <w:p w14:paraId="26E38CB2" w14:textId="77777777" w:rsidR="00984C9E" w:rsidRPr="00D7069B" w:rsidRDefault="00984C9E" w:rsidP="00700E48">
            <w:pPr>
              <w:pStyle w:val="Nessunaspaziatura"/>
              <w:jc w:val="center"/>
              <w:rPr>
                <w:sz w:val="22"/>
              </w:rPr>
            </w:pPr>
            <w:r w:rsidRPr="00D7069B">
              <w:rPr>
                <w:sz w:val="22"/>
              </w:rPr>
              <w:t>53 (2)</w:t>
            </w:r>
          </w:p>
        </w:tc>
      </w:tr>
      <w:tr w:rsidR="00984C9E" w:rsidRPr="001635C1" w14:paraId="47C9726E" w14:textId="77777777" w:rsidTr="00700E48">
        <w:trPr>
          <w:gridAfter w:val="1"/>
          <w:wAfter w:w="215" w:type="dxa"/>
        </w:trPr>
        <w:tc>
          <w:tcPr>
            <w:tcW w:w="3402" w:type="dxa"/>
            <w:tcBorders>
              <w:top w:val="nil"/>
              <w:left w:val="nil"/>
              <w:bottom w:val="single" w:sz="4" w:space="0" w:color="auto"/>
              <w:right w:val="nil"/>
            </w:tcBorders>
          </w:tcPr>
          <w:p w14:paraId="4DB5EAF4" w14:textId="77777777" w:rsidR="00984C9E" w:rsidRPr="00D7069B" w:rsidRDefault="00984C9E" w:rsidP="00700E48">
            <w:pPr>
              <w:pStyle w:val="Nessunaspaziatura"/>
              <w:rPr>
                <w:sz w:val="22"/>
              </w:rPr>
            </w:pPr>
            <w:r w:rsidRPr="00D7069B">
              <w:rPr>
                <w:sz w:val="22"/>
              </w:rPr>
              <w:t>Total phenolic content (</w:t>
            </w:r>
            <w:proofErr w:type="spellStart"/>
            <w:r w:rsidRPr="00D7069B">
              <w:rPr>
                <w:sz w:val="22"/>
              </w:rPr>
              <w:t>mg</w:t>
            </w:r>
            <w:r w:rsidRPr="00D7069B">
              <w:rPr>
                <w:sz w:val="22"/>
                <w:vertAlign w:val="subscript"/>
              </w:rPr>
              <w:t>GAE</w:t>
            </w:r>
            <w:proofErr w:type="spellEnd"/>
            <w:r w:rsidRPr="00D7069B">
              <w:rPr>
                <w:sz w:val="22"/>
              </w:rPr>
              <w:t xml:space="preserve"> L</w:t>
            </w:r>
            <w:r w:rsidRPr="00D7069B">
              <w:rPr>
                <w:sz w:val="22"/>
                <w:vertAlign w:val="superscript"/>
              </w:rPr>
              <w:t>-1</w:t>
            </w:r>
            <w:r w:rsidRPr="00D7069B">
              <w:rPr>
                <w:sz w:val="22"/>
              </w:rPr>
              <w:t>)</w:t>
            </w:r>
          </w:p>
        </w:tc>
        <w:tc>
          <w:tcPr>
            <w:tcW w:w="1276" w:type="dxa"/>
            <w:tcBorders>
              <w:top w:val="nil"/>
              <w:left w:val="nil"/>
              <w:bottom w:val="single" w:sz="4" w:space="0" w:color="auto"/>
              <w:right w:val="nil"/>
            </w:tcBorders>
          </w:tcPr>
          <w:p w14:paraId="57037506" w14:textId="77777777" w:rsidR="00984C9E" w:rsidRPr="00D7069B" w:rsidRDefault="00984C9E" w:rsidP="00700E48">
            <w:pPr>
              <w:pStyle w:val="Nessunaspaziatura"/>
              <w:jc w:val="center"/>
              <w:rPr>
                <w:sz w:val="22"/>
              </w:rPr>
            </w:pPr>
            <w:r w:rsidRPr="00D7069B">
              <w:rPr>
                <w:sz w:val="22"/>
              </w:rPr>
              <w:t>ND</w:t>
            </w:r>
          </w:p>
        </w:tc>
        <w:tc>
          <w:tcPr>
            <w:tcW w:w="1418" w:type="dxa"/>
            <w:tcBorders>
              <w:top w:val="nil"/>
              <w:left w:val="nil"/>
              <w:bottom w:val="single" w:sz="4" w:space="0" w:color="auto"/>
              <w:right w:val="nil"/>
            </w:tcBorders>
          </w:tcPr>
          <w:p w14:paraId="3AAD449E" w14:textId="77777777" w:rsidR="00984C9E" w:rsidRPr="00D7069B" w:rsidRDefault="00984C9E" w:rsidP="00700E48">
            <w:pPr>
              <w:pStyle w:val="Nessunaspaziatura"/>
              <w:jc w:val="center"/>
              <w:rPr>
                <w:sz w:val="22"/>
              </w:rPr>
            </w:pPr>
            <w:r w:rsidRPr="00D7069B">
              <w:rPr>
                <w:sz w:val="22"/>
              </w:rPr>
              <w:t>ND</w:t>
            </w:r>
          </w:p>
        </w:tc>
        <w:tc>
          <w:tcPr>
            <w:tcW w:w="1842" w:type="dxa"/>
            <w:tcBorders>
              <w:top w:val="nil"/>
              <w:left w:val="nil"/>
              <w:bottom w:val="single" w:sz="4" w:space="0" w:color="auto"/>
              <w:right w:val="nil"/>
            </w:tcBorders>
          </w:tcPr>
          <w:p w14:paraId="242E2848" w14:textId="77777777" w:rsidR="00984C9E" w:rsidRPr="00D7069B" w:rsidRDefault="00984C9E" w:rsidP="00700E48">
            <w:pPr>
              <w:pStyle w:val="Nessunaspaziatura"/>
              <w:jc w:val="center"/>
              <w:rPr>
                <w:sz w:val="22"/>
              </w:rPr>
            </w:pPr>
            <w:r w:rsidRPr="00D7069B">
              <w:rPr>
                <w:sz w:val="22"/>
              </w:rPr>
              <w:t>ND</w:t>
            </w:r>
          </w:p>
        </w:tc>
        <w:tc>
          <w:tcPr>
            <w:tcW w:w="1560" w:type="dxa"/>
            <w:tcBorders>
              <w:top w:val="nil"/>
              <w:left w:val="nil"/>
              <w:bottom w:val="single" w:sz="4" w:space="0" w:color="auto"/>
              <w:right w:val="nil"/>
            </w:tcBorders>
          </w:tcPr>
          <w:p w14:paraId="19CC258E" w14:textId="77777777" w:rsidR="00984C9E" w:rsidRPr="00D7069B" w:rsidRDefault="00984C9E" w:rsidP="00700E48">
            <w:pPr>
              <w:pStyle w:val="Nessunaspaziatura"/>
              <w:jc w:val="center"/>
              <w:rPr>
                <w:sz w:val="22"/>
              </w:rPr>
            </w:pPr>
            <w:r w:rsidRPr="00D7069B">
              <w:rPr>
                <w:sz w:val="22"/>
              </w:rPr>
              <w:t>483 (9)</w:t>
            </w:r>
          </w:p>
        </w:tc>
      </w:tr>
    </w:tbl>
    <w:p w14:paraId="338C8001" w14:textId="77777777" w:rsidR="00984C9E" w:rsidRDefault="00984C9E" w:rsidP="00984C9E">
      <w:pPr>
        <w:jc w:val="both"/>
      </w:pPr>
    </w:p>
    <w:p w14:paraId="3410ED49" w14:textId="13AD1CAB" w:rsidR="00F55339" w:rsidRDefault="006A4881" w:rsidP="00984C9E">
      <w:pPr>
        <w:jc w:val="both"/>
      </w:pPr>
      <w:r>
        <w:t>Considering BC samples</w:t>
      </w:r>
      <w:r w:rsidR="00265D83">
        <w:t xml:space="preserve">, </w:t>
      </w:r>
      <w:r w:rsidR="009F4569">
        <w:t xml:space="preserve">both </w:t>
      </w:r>
      <w:r w:rsidR="00265D83">
        <w:t xml:space="preserve">exhibited favourable properties for </w:t>
      </w:r>
      <w:r w:rsidR="009F4569">
        <w:t>their use</w:t>
      </w:r>
      <w:r w:rsidR="00265D83">
        <w:t xml:space="preserve"> as additive in AD process </w:t>
      </w:r>
      <w:r w:rsidR="00265D83" w:rsidRPr="008C18E8">
        <w:fldChar w:fldCharType="begin" w:fldLock="1"/>
      </w:r>
      <w:r w:rsidR="00A672AE" w:rsidRPr="008C18E8">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35]","plainTextFormattedCitation":"[35]","previouslyFormattedCitation":"[35]"},"properties":{"noteIndex":0},"schema":"https://github.com/citation-style-language/schema/raw/master/csl-citation.json"}</w:instrText>
      </w:r>
      <w:r w:rsidR="00265D83" w:rsidRPr="008C18E8">
        <w:fldChar w:fldCharType="separate"/>
      </w:r>
      <w:r w:rsidR="0036598C" w:rsidRPr="008C18E8">
        <w:rPr>
          <w:noProof/>
        </w:rPr>
        <w:t>[</w:t>
      </w:r>
      <w:r w:rsidR="008C18E8" w:rsidRPr="008C18E8">
        <w:rPr>
          <w:noProof/>
        </w:rPr>
        <w:t>31</w:t>
      </w:r>
      <w:r w:rsidR="0036598C" w:rsidRPr="008C18E8">
        <w:rPr>
          <w:noProof/>
        </w:rPr>
        <w:t>]</w:t>
      </w:r>
      <w:r w:rsidR="00265D83" w:rsidRPr="008C18E8">
        <w:fldChar w:fldCharType="end"/>
      </w:r>
      <w:r w:rsidR="00265D83" w:rsidRPr="008C18E8">
        <w:t>.</w:t>
      </w:r>
      <w:r w:rsidR="00265D83">
        <w:t xml:space="preserve"> </w:t>
      </w:r>
      <w:r w:rsidR="009F4569">
        <w:t xml:space="preserve">The complete characterization of SWP550 can be found in a previous study </w:t>
      </w:r>
      <w:r w:rsidR="009F4569">
        <w:fldChar w:fldCharType="begin" w:fldLock="1"/>
      </w:r>
      <w:r w:rsidR="00A672AE">
        <w:instrText>ADDIN CSL_CITATION {"citationItems":[{"id":"ITEM-1","itemData":{"DOI":"10.3390/CATAL11091094","abstract":"Biochar (BC) recently gained attention as an additive for anaerobic digestion (AD). This work aims at a critical analysis of the effect of six BCs, with different physical and chemical properties, on the AD of mixed wastewater sludge at 37 °C, comparing their influence on methane production and AD kinetics. AD batch tests were performed at the laboratory scale operating 48 reactors (0.25 L working volume) for 28 days with the addition of 10 g L−1 of BC. Most reactors supplemented with BCs exhibited higher (up to 22%) methane yields than the control reactors (0.15 Nm3 kgVS−1). The modified Gompertz model provided maximum methane production rate values, and in all reactors the lag-phase was equal to zero days, indicating a good adaptation of the inoculum to the substrate. The potential correlations between BCs’ properties and AD performance were assessed using principal component analysis (PCA). The PCA results showed a reasonable correlation between methane production and the BCs’ O–C and H–C molar ratios, and volatile matter, and between biogas production and BCs’ pore volume, specific surface area, and fixed and total carbon. In conclusion, the physic-chemical properties of BC (specifically, hydrophobicity and morphology) showed a key role in improving the AD of mixed wastewater sludge.","author":[{"dropping-particle":"","family":"Chiappero","given":"Marco","non-dropping-particle":"","parse-names":false,"suffix":""},{"dropping-particle":"","family":"Cillerai","given":"Francesca","non-dropping-particle":"","parse-names":false,"suffix":""},{"dropping-particle":"","family":"Berruti","given":"Franco","non-dropping-particle":"","parse-names":false,"suffix":""},{"dropping-particle":"","family":"Mašek","given":"Ondřej","non-dropping-particle":"","parse-names":false,"suffix":""},{"dropping-particle":"","family":"Fiore","given":"Silvia","non-dropping-particle":"","parse-names":false,"suffix":""}],"container-title":"Catalysts","id":"ITEM-1","issue":"9","issued":{"date-parts":[["2021","9","10"]]},"page":"1094","publisher":"Multidisciplinary Digital Publishing Institute","title":"Addition of different biochars as catalysts during the mesophilic anaerobic digestion of mixed wastewater sludge","type":"article-journal","volume":"11"},"uris":["http://www.mendeley.com/documents/?uuid=f295f4f9-ff6b-3ca0-9aae-f5f20b236a76"]}],"mendeley":{"formattedCitation":"[43]","plainTextFormattedCitation":"[43]","previouslyFormattedCitation":"[43]"},"properties":{"noteIndex":0},"schema":"https://github.com/citation-style-language/schema/raw/master/csl-citation.json"}</w:instrText>
      </w:r>
      <w:r w:rsidR="009F4569">
        <w:fldChar w:fldCharType="separate"/>
      </w:r>
      <w:r w:rsidR="0036598C" w:rsidRPr="0036598C">
        <w:rPr>
          <w:noProof/>
        </w:rPr>
        <w:t>[</w:t>
      </w:r>
      <w:r w:rsidR="008C18E8">
        <w:rPr>
          <w:noProof/>
        </w:rPr>
        <w:t>39</w:t>
      </w:r>
      <w:r w:rsidR="0036598C" w:rsidRPr="0036598C">
        <w:rPr>
          <w:noProof/>
        </w:rPr>
        <w:t>]</w:t>
      </w:r>
      <w:r w:rsidR="009F4569">
        <w:fldChar w:fldCharType="end"/>
      </w:r>
      <w:r w:rsidR="009F4569">
        <w:t xml:space="preserve">. </w:t>
      </w:r>
      <w:r w:rsidR="00F54CE5">
        <w:t xml:space="preserve">Wood consists mainly of </w:t>
      </w:r>
      <w:r w:rsidR="00F54CE5" w:rsidRPr="00433EC0">
        <w:t xml:space="preserve">cellulose, hemicellulose, lignin, and some inorganic compounds </w:t>
      </w:r>
      <w:r w:rsidR="00F54CE5" w:rsidRPr="00433EC0">
        <w:fldChar w:fldCharType="begin" w:fldLock="1"/>
      </w:r>
      <w:r w:rsidR="00A672AE">
        <w:instrText>ADDIN CSL_CITATION {"citationItems":[{"id":"ITEM-1","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1","issued":{"date-parts":[["2017","11","1"]]},"page":"255-273","title":"Biochar properties and eco-friendly applications for climate change mitigation, waste management, and wastewater treatment: A review","type":"article-journal","volume":"79"},"uris":["http://www.mendeley.com/documents/?uuid=3b85dcc4-5224-3d6a-81b7-b0d5cc3cd57a"]}],"mendeley":{"formattedCitation":"[47]","plainTextFormattedCitation":"[47]","previouslyFormattedCitation":"[47]"},"properties":{"noteIndex":0},"schema":"https://github.com/citation-style-language/schema/raw/master/csl-citation.json"}</w:instrText>
      </w:r>
      <w:r w:rsidR="00F54CE5" w:rsidRPr="00433EC0">
        <w:fldChar w:fldCharType="separate"/>
      </w:r>
      <w:r w:rsidR="0036598C" w:rsidRPr="0036598C">
        <w:rPr>
          <w:noProof/>
        </w:rPr>
        <w:t>[</w:t>
      </w:r>
      <w:r w:rsidR="008C18E8">
        <w:rPr>
          <w:noProof/>
        </w:rPr>
        <w:t>43</w:t>
      </w:r>
      <w:r w:rsidR="0036598C" w:rsidRPr="0036598C">
        <w:rPr>
          <w:noProof/>
        </w:rPr>
        <w:t>]</w:t>
      </w:r>
      <w:r w:rsidR="00F54CE5" w:rsidRPr="00433EC0">
        <w:fldChar w:fldCharType="end"/>
      </w:r>
      <w:r w:rsidR="00F54CE5">
        <w:t xml:space="preserve">. Therefore, woody BCs present a large porous structure, high contents of fixed and total C, and low ash content </w:t>
      </w:r>
      <w:r w:rsidR="00F54CE5">
        <w:fldChar w:fldCharType="begin" w:fldLock="1"/>
      </w:r>
      <w:r w:rsidR="00A672AE">
        <w:instrText>ADDIN CSL_CITATION {"citationItems":[{"id":"ITEM-1","itemData":{"DOI":"10.1016/j.rser.2017.05.057","ISSN":"1364-0321","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1","issued":{"date-parts":[["2017","11","1"]]},"page":"255-273","title":"Biochar properties and eco-friendly applications for climate change mitigation, waste management, and wastewater treatment: A review","type":"article-journal","volume":"79"},"uris":["http://www.mendeley.com/documents/?uuid=3b85dcc4-5224-3d6a-81b7-b0d5cc3cd57a"]},{"id":"ITEM-2","itemData":{"DOI":"10.1007/s42773-020-00067-x","ISSN":"2524-7867","abstract":"Various studies have established that feedstock choice, pyrolysis temperature, and pyrolysis type influence final biochar physicochemical characteristics. However, overarching analyses of pre-biochar creation choices and correlations to biochar characteristics are severely lacking. Thus, the objective of this work was to help researchers, biochar-stakeholders, and practitioners make more well-informed choices in terms of how these three major parameters influence the final biochar product. Utilizing approximately 5400 peer-reviewed journal articles and over 50,800 individual data points, herein we elucidate the selections that influence final biochar physical and chemical properties, total nutrient content, and perhaps more importantly tools one can use to predict biochar’s nutrient availability. Based on the large dataset collected, it appears that pyrolysis type (fast or slow) plays a minor role in biochar physico- (inorganic) chemical characteristics; few differences were evident between production styles. Pyrolysis temperature, however, affects biochar’s longevity, with pyrolysis temperatures &gt; 500 °C generally leading to longer-term (i.e., &gt; 1000 years) half-lives. Greater pyrolysis temperatures also led to biochars containing greater overall C and specific surface area (SSA), which could promote soil physico-chemical improvements. However, based on the collected data, it appears that feedstock selection has the largest influence on biochar properties. Specific surface area is greatest in wood-based biochars, which in combination with pyrolysis temperature could likely promote greater changes in soil physical characteristics over other feedstock-based biochars. Crop- and other grass-based biochars appear to have cation exchange capacities greater than other biochars, which in combination with pyrolysis temperature could potentially lead to longer-term changes in soil nutrient retention. The collected data also suggest that one can reasonably predict the availability of various biochar nutrients (e.g., N, P, K, Ca, Mg, Fe, and Cu) based on feedstock choice and total nutrient content. Results can be used to create designer biochars to help solve environmental issues and supply a variety of plant-available nutrients for crop growth.","author":[{"dropping-particle":"","family":"Ippolito","given":"James A.","non-dropping-particle":"","parse-names":false,"suffix":""},{"dropping-particle":"","family":"Cui","given":"Liqiang","non-dropping-particle":"","parse-names":false,"suffix":""},{"dropping-particle":"","family":"Kammann","given":"Claudia","non-dropping-particle":"","parse-names":false,"suffix":""},{"dropping-particle":"","family":"Wrage-Mönnig","given":"Nicole","non-dropping-particle":"","parse-names":false,"suffix":""},{"dropping-particle":"","family":"Estavillo","given":"Jose M.","non-dropping-particle":"","parse-names":false,"suffix":""},{"dropping-particle":"","family":"Fuertes-Mendizabal","given":"Teresa","non-dropping-particle":"","parse-names":false,"suffix":""},{"dropping-particle":"","family":"Cayuela","given":"Maria Luz","non-dropping-particle":"","parse-names":false,"suffix":""},{"dropping-particle":"","family":"Sigua","given":"Gilbert","non-dropping-particle":"","parse-names":false,"suffix":""},{"dropping-particle":"","family":"Novak","given":"Jeff","non-dropping-particle":"","parse-names":false,"suffix":""},{"dropping-particle":"","family":"Spokas","given":"Kurt","non-dropping-particle":"","parse-names":false,"suffix":""},{"dropping-particle":"","family":"Borchard","given":"Nils","non-dropping-particle":"","parse-names":false,"suffix":""}],"container-title":"Biochar 2020 2:4","id":"ITEM-2","issued":{"date-parts":[["2020","9","28"]]},"page":"421-438","publisher":"Springer","title":"Feedstock choice, pyrolysis temperature and type influence biochar characteristics: a comprehensive meta-data analysis review","type":"article-journal","volume":"2"},"uris":["http://www.mendeley.com/documents/?uuid=366772a5-41e4-3114-97ad-785f8f8d9d42"]}],"mendeley":{"formattedCitation":"[47,48]","plainTextFormattedCitation":"[47,48]","previouslyFormattedCitation":"[47,48]"},"properties":{"noteIndex":0},"schema":"https://github.com/citation-style-language/schema/raw/master/csl-citation.json"}</w:instrText>
      </w:r>
      <w:r w:rsidR="00F54CE5">
        <w:fldChar w:fldCharType="separate"/>
      </w:r>
      <w:r w:rsidR="0036598C" w:rsidRPr="0036598C">
        <w:rPr>
          <w:noProof/>
        </w:rPr>
        <w:t>[</w:t>
      </w:r>
      <w:r w:rsidR="008C18E8">
        <w:rPr>
          <w:noProof/>
        </w:rPr>
        <w:t>43,44</w:t>
      </w:r>
      <w:r w:rsidR="0036598C" w:rsidRPr="0036598C">
        <w:rPr>
          <w:noProof/>
        </w:rPr>
        <w:t>]</w:t>
      </w:r>
      <w:r w:rsidR="00F54CE5">
        <w:fldChar w:fldCharType="end"/>
      </w:r>
      <w:r w:rsidR="00F54CE5">
        <w:t xml:space="preserve">. </w:t>
      </w:r>
      <w:r w:rsidR="00265D83">
        <w:t>SWP550 and B</w:t>
      </w:r>
      <w:r w:rsidR="009F4569" w:rsidRPr="009F4569">
        <w:t>-</w:t>
      </w:r>
      <w:r w:rsidR="00265D83">
        <w:t xml:space="preserve">BC had </w:t>
      </w:r>
      <w:r w:rsidR="009F4569">
        <w:t xml:space="preserve">quite large </w:t>
      </w:r>
      <w:r w:rsidR="00265D83">
        <w:t>surface area (25.9 and 88.4</w:t>
      </w:r>
      <w:r w:rsidR="00265D83" w:rsidRPr="00B94528">
        <w:t xml:space="preserve"> </w:t>
      </w:r>
      <w:r w:rsidR="00265D83">
        <w:t>m</w:t>
      </w:r>
      <w:r w:rsidR="00265D83" w:rsidRPr="00F50237">
        <w:rPr>
          <w:vertAlign w:val="superscript"/>
        </w:rPr>
        <w:t>2</w:t>
      </w:r>
      <w:r w:rsidR="00265D83">
        <w:t xml:space="preserve"> g</w:t>
      </w:r>
      <w:r w:rsidR="00265D83" w:rsidRPr="00F50237">
        <w:rPr>
          <w:vertAlign w:val="superscript"/>
        </w:rPr>
        <w:t>-1</w:t>
      </w:r>
      <w:r w:rsidR="00265D83">
        <w:t>, respectively)</w:t>
      </w:r>
      <w:r w:rsidR="00212C31">
        <w:t xml:space="preserve"> </w:t>
      </w:r>
      <w:r w:rsidR="00265D83">
        <w:t>and total pore volume (0.027 cm</w:t>
      </w:r>
      <w:r w:rsidR="00265D83" w:rsidRPr="00F50237">
        <w:rPr>
          <w:vertAlign w:val="superscript"/>
        </w:rPr>
        <w:t>3</w:t>
      </w:r>
      <w:r w:rsidR="00265D83">
        <w:t xml:space="preserve"> g</w:t>
      </w:r>
      <w:r w:rsidR="00265D83" w:rsidRPr="00F50237">
        <w:rPr>
          <w:vertAlign w:val="superscript"/>
        </w:rPr>
        <w:t>-1</w:t>
      </w:r>
      <w:r w:rsidR="00265D83" w:rsidRPr="00257445">
        <w:t xml:space="preserve"> </w:t>
      </w:r>
      <w:r w:rsidR="00265D83">
        <w:t xml:space="preserve">for SWP550). </w:t>
      </w:r>
      <w:r w:rsidR="00875729">
        <w:t xml:space="preserve">High surface area and porous structure can favour microbial immobilization on BC, leading to a major resistance to inhibitory compounds as organic acids, and improve </w:t>
      </w:r>
      <w:r w:rsidR="001132F6">
        <w:t xml:space="preserve">the direct removal of </w:t>
      </w:r>
      <w:r w:rsidR="00875729">
        <w:t xml:space="preserve">toxic compounds </w:t>
      </w:r>
      <w:r w:rsidR="001132F6">
        <w:t>through</w:t>
      </w:r>
      <w:r w:rsidR="00875729">
        <w:t xml:space="preserve"> sorption mechanisms</w:t>
      </w:r>
      <w:r w:rsidR="001132F6">
        <w:t xml:space="preserve"> </w:t>
      </w:r>
      <w:r w:rsidR="001132F6" w:rsidRPr="008C18E8">
        <w:fldChar w:fldCharType="begin" w:fldLock="1"/>
      </w:r>
      <w:r w:rsidR="00A672AE" w:rsidRPr="008C18E8">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35]","plainTextFormattedCitation":"[35]","previouslyFormattedCitation":"[35]"},"properties":{"noteIndex":0},"schema":"https://github.com/citation-style-language/schema/raw/master/csl-citation.json"}</w:instrText>
      </w:r>
      <w:r w:rsidR="001132F6" w:rsidRPr="008C18E8">
        <w:fldChar w:fldCharType="separate"/>
      </w:r>
      <w:r w:rsidR="0036598C" w:rsidRPr="008C18E8">
        <w:rPr>
          <w:noProof/>
        </w:rPr>
        <w:t>[</w:t>
      </w:r>
      <w:r w:rsidR="008C18E8" w:rsidRPr="008C18E8">
        <w:rPr>
          <w:noProof/>
        </w:rPr>
        <w:t>31</w:t>
      </w:r>
      <w:r w:rsidR="0036598C" w:rsidRPr="008C18E8">
        <w:rPr>
          <w:noProof/>
        </w:rPr>
        <w:t>]</w:t>
      </w:r>
      <w:r w:rsidR="001132F6" w:rsidRPr="008C18E8">
        <w:fldChar w:fldCharType="end"/>
      </w:r>
      <w:r w:rsidR="00875729">
        <w:t xml:space="preserve">. </w:t>
      </w:r>
      <w:r w:rsidR="00265D83">
        <w:t xml:space="preserve">The pH of SWP550 was slightly alkaline, due to the low ash content (1.25 % </w:t>
      </w:r>
      <w:proofErr w:type="spellStart"/>
      <w:r w:rsidR="00265D83">
        <w:t>wt</w:t>
      </w:r>
      <w:proofErr w:type="spellEnd"/>
      <w:r w:rsidR="00265D83">
        <w:t xml:space="preserve">). </w:t>
      </w:r>
      <w:r w:rsidR="009F4569">
        <w:t>Both</w:t>
      </w:r>
      <w:r w:rsidR="00265D83">
        <w:t xml:space="preserve"> SWP</w:t>
      </w:r>
      <w:r w:rsidR="00212C31">
        <w:t>550</w:t>
      </w:r>
      <w:r w:rsidR="00265D83">
        <w:t xml:space="preserve"> and B</w:t>
      </w:r>
      <w:r w:rsidR="001A7F69">
        <w:t>-</w:t>
      </w:r>
      <w:r w:rsidR="00265D83">
        <w:t>BC had high carbon contents (85</w:t>
      </w:r>
      <w:r w:rsidR="009F4569">
        <w:t>.5</w:t>
      </w:r>
      <w:r w:rsidR="00265D83">
        <w:t xml:space="preserve"> %</w:t>
      </w:r>
      <w:r w:rsidR="00561B2C">
        <w:t xml:space="preserve"> </w:t>
      </w:r>
      <w:proofErr w:type="spellStart"/>
      <w:r w:rsidR="00561B2C">
        <w:t>wt</w:t>
      </w:r>
      <w:proofErr w:type="spellEnd"/>
      <w:r w:rsidR="009F4569">
        <w:t xml:space="preserve"> SWP550, 90.4 %</w:t>
      </w:r>
      <w:r w:rsidR="00561B2C">
        <w:t xml:space="preserve"> </w:t>
      </w:r>
      <w:proofErr w:type="spellStart"/>
      <w:r w:rsidR="00561B2C">
        <w:t>wt</w:t>
      </w:r>
      <w:proofErr w:type="spellEnd"/>
      <w:r w:rsidR="009F4569">
        <w:t xml:space="preserve"> B-BC</w:t>
      </w:r>
      <w:r w:rsidR="00265D83">
        <w:t xml:space="preserve">). </w:t>
      </w:r>
      <w:r w:rsidR="009F4569">
        <w:t xml:space="preserve">B-BC had </w:t>
      </w:r>
      <w:r w:rsidR="00F54CE5">
        <w:t>relatively low</w:t>
      </w:r>
      <w:r w:rsidR="009F4569">
        <w:t xml:space="preserve"> content</w:t>
      </w:r>
      <w:r w:rsidR="00F54CE5">
        <w:t>s</w:t>
      </w:r>
      <w:r w:rsidR="009F4569">
        <w:t xml:space="preserve"> of H,</w:t>
      </w:r>
      <w:r w:rsidR="00F54CE5">
        <w:t xml:space="preserve"> </w:t>
      </w:r>
      <w:r w:rsidR="009F4569">
        <w:t>N, and S</w:t>
      </w:r>
      <w:r w:rsidR="00F54CE5">
        <w:t>,</w:t>
      </w:r>
      <w:r w:rsidR="009F4569">
        <w:t xml:space="preserve"> respectively equal to 0.99 %, 0.7 %, and 0.01 %. </w:t>
      </w:r>
      <w:r w:rsidR="00265D83">
        <w:t xml:space="preserve">In case of SWP550, </w:t>
      </w:r>
      <w:r w:rsidR="00F54CE5">
        <w:t>H</w:t>
      </w:r>
      <w:r w:rsidR="00265D83">
        <w:t xml:space="preserve"> (</w:t>
      </w:r>
      <w:r w:rsidR="00265D83" w:rsidRPr="00A9159E">
        <w:t>2.77</w:t>
      </w:r>
      <w:r w:rsidR="00265D83">
        <w:t xml:space="preserve"> % </w:t>
      </w:r>
      <w:proofErr w:type="spellStart"/>
      <w:r w:rsidR="00561B2C">
        <w:t>wt</w:t>
      </w:r>
      <w:proofErr w:type="spellEnd"/>
      <w:r w:rsidR="00265D83">
        <w:t xml:space="preserve">) and </w:t>
      </w:r>
      <w:r w:rsidR="00F54CE5">
        <w:t xml:space="preserve">O </w:t>
      </w:r>
      <w:r w:rsidR="00265D83" w:rsidRPr="00A9159E">
        <w:t>(10.36 %</w:t>
      </w:r>
      <w:r w:rsidR="00265D83">
        <w:t xml:space="preserve"> </w:t>
      </w:r>
      <w:proofErr w:type="spellStart"/>
      <w:r w:rsidR="00561B2C">
        <w:t>wt</w:t>
      </w:r>
      <w:proofErr w:type="spellEnd"/>
      <w:r w:rsidR="00265D83" w:rsidRPr="00A9159E">
        <w:t>)</w:t>
      </w:r>
      <w:r w:rsidR="00265D83">
        <w:t xml:space="preserve"> contents were sign</w:t>
      </w:r>
      <w:r w:rsidR="00265D83" w:rsidRPr="00A9159E">
        <w:t>ificant, suggesting</w:t>
      </w:r>
      <w:r w:rsidR="00265D83">
        <w:t xml:space="preserve"> the presence of superficial acidic and oxygen functional groups,</w:t>
      </w:r>
      <w:r w:rsidR="00265D83" w:rsidRPr="00C04E32">
        <w:t xml:space="preserve"> </w:t>
      </w:r>
      <w:r w:rsidR="00265D83">
        <w:t xml:space="preserve">important for the redox-active properties of BCs </w:t>
      </w:r>
      <w:r w:rsidR="00265D83">
        <w:fldChar w:fldCharType="begin" w:fldLock="1"/>
      </w:r>
      <w:r w:rsidR="00A672AE">
        <w:instrText>ADDIN CSL_CITATION {"citationItems":[{"id":"ITEM-1","itemData":{"DOI":"10.1021/ES500906D/SUPPL_FILE/ES500906D_SI_001.PDF","ISSN":"15205851","PMID":"24749810","abstract":"Soils and sediments worldwide contain appreciable amounts of thermally altered organic matter (chars). Chars contain electroactive quinoid functional groups and polycondensed aromatic sheets that were recently shown to be of biogeochemical and envirotechnical relevance. However, so far no systematic investigation of the redox properties of chars formed under different pyrolysis conditions has been performed. Here, using mediated electrochemical analysis, we show that chars made from different feedstock and over a range of pyrolysis conditions are redox-active and reversibly accept and donate up to 2 mmol electrons per gram of char. The analysis of two thermosequences revealed that chars produced at intermediate to high heat treatment temperatures (HTTs) (400-700 °C) show the highest capacities to accept and donate electrons. Combined electrochemical, elemental, and spectroscopic analyses of the thermosequence chars provide evidence that the pool of redox-active moieties is dominated by electron-donating, phenolic moieties in the low-HTT chars, by newly formed electron accepting quinone moieties in intermediate-HTT chars, and by electron accepting quinones and possibly condensed aromatics in the high-HTT chars. We propose to consider chars in environmental engineering applications that require controlled electron transfer reactions. Electroactive char components may also contribute to the redox properties of traditionally defined \"humic substances\". © 2014 American Chemical Society.","author":[{"dropping-particle":"","family":"Klüpfel","given":"Laura","non-dropping-particle":"","parse-names":false,"suffix":""},{"dropping-particle":"","family":"Keiluweit","given":"Marco","non-dropping-particle":"","parse-names":false,"suffix":""},{"dropping-particle":"","family":"Kleber","given":"Markus","non-dropping-particle":"","parse-names":false,"suffix":""},{"dropping-particle":"","family":"Sander","given":"Michael","non-dropping-particle":"","parse-names":false,"suffix":""}],"container-title":"Environmental Science and Technology","id":"ITEM-1","issue":"10","issued":{"date-parts":[["2014","5","20"]]},"page":"5601-5611","publisher":"American Chemical Society","title":"Redox properties of plant biomass-derived black carbon (biochar)","type":"article-journal","volume":"48"},"uris":["http://www.mendeley.com/documents/?uuid=5d5fe13c-d164-3171-90d8-eaf7f13d4571"]}],"mendeley":{"formattedCitation":"[49]","plainTextFormattedCitation":"[49]","previouslyFormattedCitation":"[49]"},"properties":{"noteIndex":0},"schema":"https://github.com/citation-style-language/schema/raw/master/csl-citation.json"}</w:instrText>
      </w:r>
      <w:r w:rsidR="00265D83">
        <w:fldChar w:fldCharType="separate"/>
      </w:r>
      <w:r w:rsidR="0036598C" w:rsidRPr="0036598C">
        <w:rPr>
          <w:noProof/>
        </w:rPr>
        <w:t>[</w:t>
      </w:r>
      <w:r w:rsidR="008C18E8">
        <w:rPr>
          <w:noProof/>
        </w:rPr>
        <w:t>45</w:t>
      </w:r>
      <w:r w:rsidR="0036598C" w:rsidRPr="0036598C">
        <w:rPr>
          <w:noProof/>
        </w:rPr>
        <w:t>]</w:t>
      </w:r>
      <w:r w:rsidR="00265D83">
        <w:fldChar w:fldCharType="end"/>
      </w:r>
      <w:r w:rsidR="00265D83">
        <w:t>, as confirmed by the H/C and O/C molar ratios.</w:t>
      </w:r>
      <w:r w:rsidR="003F368D">
        <w:t xml:space="preserve"> Due to its redox properties BC may act as a temporary electron acceptor and donor during AD, supporting the faster </w:t>
      </w:r>
      <w:r w:rsidR="00BE4689">
        <w:t xml:space="preserve">syntrophic </w:t>
      </w:r>
      <w:r w:rsidR="003F368D">
        <w:t xml:space="preserve">degradation of </w:t>
      </w:r>
      <w:r w:rsidR="00BE4689">
        <w:t xml:space="preserve">intermediates as organic acids by microbes </w:t>
      </w:r>
      <w:r w:rsidR="00BE4689">
        <w:fldChar w:fldCharType="begin" w:fldLock="1"/>
      </w:r>
      <w:r w:rsidR="00A672AE">
        <w:instrText>ADDIN CSL_CITATION {"citationItems":[{"id":"ITEM-1","itemData":{"DOI":"10.1016/j.rser.2020.110037","ISSN":"1364-0321","abstract":"Anaerobic digestion (AD) could be considered as a mature technology and nowadays it can still play a pivot role because of the urgent need to provide renewable energy sources and efficiently manage the continuously growing amount of organic waste. Biochar (BC) is an extremely versatile material, which could be produced by carbonization of organic materials, including biomass and wastes, consistently with Circular Economy principles, and “tailor-made” for specific applications. The potential BC role as additive in the control of the many well-known critical issues of AD processes has been increasingly explored over the past few years. However, a clear and comprehensive understanding of the connections between BC and AD is still missing. This review paper analyses and discusses significant references (review articles, research papers and international databases and reports), mostly published in the last 10 years. This review is aimed at addressing three key issues related to the better understanding of the BC role in AD processes: 1. Investigation of the influence of BC properties on AD performances and of their ability to counteract its main challenges; 2. Assessment of the optimal BC production chain (i.e. feedstock-pyrolysis-activation) to achieve the desired features; 3. Evaluation of the economic and environmental advantages connected to BC use in AD processes, compared to conventional solutions applied to address AD challenges.","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10","1"]]},"page":"110037","publisher":"Pergamon","title":"Review of biochar role as additive in anaerobic digestion processes","type":"article-journal","volume":"131"},"uris":["http://www.mendeley.com/documents/?uuid=c723083b-d34b-38ab-be81-44a38ae5279d"]}],"mendeley":{"formattedCitation":"[35]","plainTextFormattedCitation":"[35]","previouslyFormattedCitation":"[35]"},"properties":{"noteIndex":0},"schema":"https://github.com/citation-style-language/schema/raw/master/csl-citation.json"}</w:instrText>
      </w:r>
      <w:r w:rsidR="00BE4689">
        <w:fldChar w:fldCharType="separate"/>
      </w:r>
      <w:r w:rsidR="0036598C" w:rsidRPr="0036598C">
        <w:rPr>
          <w:noProof/>
        </w:rPr>
        <w:t>[</w:t>
      </w:r>
      <w:r w:rsidR="008C18E8">
        <w:rPr>
          <w:noProof/>
        </w:rPr>
        <w:t>31</w:t>
      </w:r>
      <w:r w:rsidR="0036598C" w:rsidRPr="0036598C">
        <w:rPr>
          <w:noProof/>
        </w:rPr>
        <w:t>]</w:t>
      </w:r>
      <w:r w:rsidR="00BE4689">
        <w:fldChar w:fldCharType="end"/>
      </w:r>
      <w:r w:rsidR="00BE4689">
        <w:t xml:space="preserve">. </w:t>
      </w:r>
      <w:r w:rsidR="00265D83">
        <w:t xml:space="preserve">The larger </w:t>
      </w:r>
      <w:r w:rsidR="00F54CE5">
        <w:t xml:space="preserve">C </w:t>
      </w:r>
      <w:r w:rsidR="00265D83">
        <w:t xml:space="preserve">content and lower </w:t>
      </w:r>
      <w:r w:rsidR="00F54CE5">
        <w:t>H</w:t>
      </w:r>
      <w:r w:rsidR="00265D83">
        <w:t xml:space="preserve"> content of B</w:t>
      </w:r>
      <w:r w:rsidR="00F54CE5">
        <w:t>-</w:t>
      </w:r>
      <w:r w:rsidR="00265D83">
        <w:t xml:space="preserve">BC </w:t>
      </w:r>
      <w:r w:rsidR="00F54CE5">
        <w:t>may be due to a higher</w:t>
      </w:r>
      <w:r w:rsidR="00265D83">
        <w:t xml:space="preserve"> temperature of production </w:t>
      </w:r>
      <w:r w:rsidR="00265D83">
        <w:fldChar w:fldCharType="begin" w:fldLock="1"/>
      </w:r>
      <w:r w:rsidR="00A672AE">
        <w:instrText>ADDIN CSL_CITATION {"citationItems":[{"id":"ITEM-1","itemData":{"DOI":"10.1016/j.jclepro.2019.01.106","ISSN":"09596526","abstract":"Biochar has been widely studied as a soil amendment to improve soil properties. When different feedstocks are used to produce biochar under different pyrolysis conditions, the resulting biochar would typically differ in physicochemical properties, which consequently impact the agricultural and environmental performance of biochar in its real-world applications. In this work, based on previously reported data from independent studies, different biochar properties were synthesized as a continuum of pyrolysis temperature and feedstock type. Despite the fact that other factors besides pyrolysis temperature and feedstock type might also impact biochar properties, given the same category of feedstock, many critical properties such as biochar yield, pH, cation exchange capacity, specific surface area, ash content, volatile matter content, and elemental composition have been found to well correlate with pyrolysis temperature, showing p-values smaller than 0.05. At the same time, through meta-analyses, the effects of pyrolysis temperature and feedstock type on the agricultural and environmental impacts of biochar, including nitrogen retention, nitrous oxide emission and crop production, have been evaluated. The study has demonstrated that quantitative approaches such as data syntheses and meta-analyses are potential for revealing predictive relationships that can link biochar production with its properties and performance in real-world applications.","author":[{"dropping-particle":"","family":"Li","given":"Simeng","non-dropping-particle":"","parse-names":false,"suffix":""},{"dropping-particle":"","family":"Harris","given":"Scott","non-dropping-particle":"","parse-names":false,"suffix":""},{"dropping-particle":"","family":"Anandhi","given":"Aavudai","non-dropping-particle":"","parse-names":false,"suffix":""},{"dropping-particle":"","family":"Chen","given":"Gang","non-dropping-particle":"","parse-names":false,"suffix":""}],"container-title":"Journal of Cleaner Production","id":"ITEM-1","issued":{"date-parts":[["2019","4","1"]]},"page":"890-902","publisher":"Elsevier Ltd","title":"Predicting biochar properties and functions based on feedstock and pyrolysis temperature: A review and data syntheses","type":"article-journal","volume":"215"},"uris":["http://www.mendeley.com/documents/?uuid=b0b66f44-6364-3d08-a10d-01778d1667ae"]}],"mendeley":{"formattedCitation":"[50]","plainTextFormattedCitation":"[50]","previouslyFormattedCitation":"[50]"},"properties":{"noteIndex":0},"schema":"https://github.com/citation-style-language/schema/raw/master/csl-citation.json"}</w:instrText>
      </w:r>
      <w:r w:rsidR="00265D83">
        <w:fldChar w:fldCharType="separate"/>
      </w:r>
      <w:r w:rsidR="0036598C" w:rsidRPr="0036598C">
        <w:rPr>
          <w:noProof/>
        </w:rPr>
        <w:t>[</w:t>
      </w:r>
      <w:r w:rsidR="008C18E8">
        <w:rPr>
          <w:noProof/>
        </w:rPr>
        <w:t>46</w:t>
      </w:r>
      <w:r w:rsidR="0036598C" w:rsidRPr="0036598C">
        <w:rPr>
          <w:noProof/>
        </w:rPr>
        <w:t>]</w:t>
      </w:r>
      <w:r w:rsidR="00265D83">
        <w:fldChar w:fldCharType="end"/>
      </w:r>
      <w:r w:rsidR="00265D83">
        <w:t>.</w:t>
      </w:r>
    </w:p>
    <w:p w14:paraId="7380049A" w14:textId="3D188725" w:rsidR="005F4E7B" w:rsidRPr="00101120" w:rsidRDefault="005F4E7B" w:rsidP="00D7069B">
      <w:pPr>
        <w:pStyle w:val="Titolo2"/>
        <w:spacing w:before="360" w:after="120"/>
      </w:pPr>
      <w:r w:rsidRPr="00101120">
        <w:lastRenderedPageBreak/>
        <w:t>3.2. Biogas and methane production</w:t>
      </w:r>
    </w:p>
    <w:p w14:paraId="689E56B2" w14:textId="1F121AFE" w:rsidR="00A9450B" w:rsidRDefault="008779F9" w:rsidP="00984C9E">
      <w:pPr>
        <w:jc w:val="both"/>
        <w:rPr>
          <w:lang w:val="en-US"/>
        </w:rPr>
      </w:pPr>
      <w:r w:rsidRPr="008779F9">
        <w:t xml:space="preserve">In order to assess the </w:t>
      </w:r>
      <w:r w:rsidR="00EB534F">
        <w:t>BMP</w:t>
      </w:r>
      <w:r w:rsidRPr="008779F9">
        <w:t xml:space="preserve"> </w:t>
      </w:r>
      <w:r>
        <w:t>of</w:t>
      </w:r>
      <w:r w:rsidRPr="008779F9">
        <w:t xml:space="preserve"> </w:t>
      </w:r>
      <w:r w:rsidR="00EB534F">
        <w:t xml:space="preserve">the </w:t>
      </w:r>
      <w:r w:rsidRPr="008779F9">
        <w:t>WL</w:t>
      </w:r>
      <w:r w:rsidR="00EB534F">
        <w:t xml:space="preserve"> samples (BS1, BS2 and BR)</w:t>
      </w:r>
      <w:r>
        <w:t xml:space="preserve">, </w:t>
      </w:r>
      <w:r w:rsidR="00EB534F">
        <w:t xml:space="preserve">the </w:t>
      </w:r>
      <w:r w:rsidR="008C7848">
        <w:t xml:space="preserve">AD tests were </w:t>
      </w:r>
      <w:r w:rsidR="00EB534F">
        <w:t>managed</w:t>
      </w:r>
      <w:r w:rsidR="00A9450B" w:rsidRPr="00A9450B">
        <w:rPr>
          <w:lang w:val="en-US"/>
        </w:rPr>
        <w:t xml:space="preserve"> </w:t>
      </w:r>
      <w:r w:rsidR="00B54A3D">
        <w:rPr>
          <w:lang w:val="en-US"/>
        </w:rPr>
        <w:t xml:space="preserve">according to different </w:t>
      </w:r>
      <w:r w:rsidR="008C7848">
        <w:rPr>
          <w:lang w:val="en-US"/>
        </w:rPr>
        <w:t>experimental conditions:</w:t>
      </w:r>
      <w:r w:rsidR="00A9450B" w:rsidRPr="00A9450B">
        <w:rPr>
          <w:lang w:val="en-US"/>
        </w:rPr>
        <w:t xml:space="preserve"> </w:t>
      </w:r>
      <w:r w:rsidR="00EB534F">
        <w:rPr>
          <w:lang w:val="en-US"/>
        </w:rPr>
        <w:t xml:space="preserve">with </w:t>
      </w:r>
      <w:r w:rsidR="00711B8C">
        <w:t>BS</w:t>
      </w:r>
      <w:r w:rsidR="00822799">
        <w:rPr>
          <w:lang w:val="en-US"/>
        </w:rPr>
        <w:t>1</w:t>
      </w:r>
      <w:r w:rsidR="00A9450B" w:rsidRPr="00A9450B">
        <w:rPr>
          <w:lang w:val="en-US"/>
        </w:rPr>
        <w:t xml:space="preserve"> in batch (</w:t>
      </w:r>
      <w:r>
        <w:rPr>
          <w:lang w:val="en-US"/>
        </w:rPr>
        <w:t>BS</w:t>
      </w:r>
      <w:r w:rsidR="00A9450B" w:rsidRPr="00A9450B">
        <w:rPr>
          <w:lang w:val="en-US"/>
        </w:rPr>
        <w:t>1) and fed batch (</w:t>
      </w:r>
      <w:r>
        <w:rPr>
          <w:lang w:val="en-US"/>
        </w:rPr>
        <w:t>BS</w:t>
      </w:r>
      <w:r w:rsidR="00A9450B" w:rsidRPr="00A9450B">
        <w:rPr>
          <w:lang w:val="en-US"/>
        </w:rPr>
        <w:t>1-FB) mode</w:t>
      </w:r>
      <w:r w:rsidR="00822799">
        <w:rPr>
          <w:lang w:val="en-US"/>
        </w:rPr>
        <w:t xml:space="preserve"> (</w:t>
      </w:r>
      <w:r w:rsidR="009633EE">
        <w:rPr>
          <w:lang w:val="en-US"/>
        </w:rPr>
        <w:t>experiment</w:t>
      </w:r>
      <w:r w:rsidR="00822799">
        <w:rPr>
          <w:lang w:val="en-US"/>
        </w:rPr>
        <w:t xml:space="preserve"> 1)</w:t>
      </w:r>
      <w:r w:rsidR="008C7848">
        <w:rPr>
          <w:lang w:val="en-US"/>
        </w:rPr>
        <w:t>;</w:t>
      </w:r>
      <w:r w:rsidR="00A9450B" w:rsidRPr="00A9450B">
        <w:rPr>
          <w:lang w:val="en-US"/>
        </w:rPr>
        <w:t xml:space="preserve"> </w:t>
      </w:r>
      <w:r w:rsidR="00EB534F">
        <w:rPr>
          <w:lang w:val="en-US"/>
        </w:rPr>
        <w:t xml:space="preserve">with </w:t>
      </w:r>
      <w:r w:rsidR="00711B8C">
        <w:t>BS</w:t>
      </w:r>
      <w:r w:rsidR="00822799">
        <w:rPr>
          <w:lang w:val="en-US"/>
        </w:rPr>
        <w:t>2</w:t>
      </w:r>
      <w:r w:rsidR="00A9450B" w:rsidRPr="00A9450B">
        <w:rPr>
          <w:lang w:val="en-US"/>
        </w:rPr>
        <w:t xml:space="preserve"> in batch mode with and without addition of </w:t>
      </w:r>
      <w:r w:rsidR="00822799">
        <w:rPr>
          <w:lang w:val="en-US"/>
        </w:rPr>
        <w:t>SWP550 (</w:t>
      </w:r>
      <w:r w:rsidR="009633EE">
        <w:rPr>
          <w:lang w:val="en-US"/>
        </w:rPr>
        <w:t>experiment</w:t>
      </w:r>
      <w:r w:rsidR="00822799">
        <w:rPr>
          <w:lang w:val="en-US"/>
        </w:rPr>
        <w:t xml:space="preserve"> 2)</w:t>
      </w:r>
      <w:r w:rsidR="008C7848">
        <w:rPr>
          <w:lang w:val="en-US"/>
        </w:rPr>
        <w:t>;</w:t>
      </w:r>
      <w:r w:rsidR="00822799">
        <w:rPr>
          <w:lang w:val="en-US"/>
        </w:rPr>
        <w:t xml:space="preserve"> </w:t>
      </w:r>
      <w:r w:rsidR="00EB534F">
        <w:rPr>
          <w:lang w:val="en-US"/>
        </w:rPr>
        <w:t xml:space="preserve">and with </w:t>
      </w:r>
      <w:r w:rsidR="00C059C8">
        <w:rPr>
          <w:lang w:val="en-US"/>
        </w:rPr>
        <w:t>BR</w:t>
      </w:r>
      <w:r w:rsidR="00822799">
        <w:rPr>
          <w:lang w:val="en-US"/>
        </w:rPr>
        <w:t xml:space="preserve"> </w:t>
      </w:r>
      <w:r w:rsidR="008C7848">
        <w:rPr>
          <w:lang w:val="en-US"/>
        </w:rPr>
        <w:t xml:space="preserve">in batch mode </w:t>
      </w:r>
      <w:r w:rsidR="00822799">
        <w:rPr>
          <w:lang w:val="en-US"/>
        </w:rPr>
        <w:t>with and without addition of two doses of B</w:t>
      </w:r>
      <w:r w:rsidR="001A7F69">
        <w:rPr>
          <w:lang w:val="en-US"/>
        </w:rPr>
        <w:t>-</w:t>
      </w:r>
      <w:r w:rsidR="00822799">
        <w:rPr>
          <w:lang w:val="en-US"/>
        </w:rPr>
        <w:t>BC, 3 g L</w:t>
      </w:r>
      <w:r w:rsidR="00822799" w:rsidRPr="00822799">
        <w:rPr>
          <w:vertAlign w:val="superscript"/>
          <w:lang w:val="en-US"/>
        </w:rPr>
        <w:t>-1</w:t>
      </w:r>
      <w:r w:rsidR="00822799">
        <w:rPr>
          <w:lang w:val="en-US"/>
        </w:rPr>
        <w:t xml:space="preserve"> and 10 g L</w:t>
      </w:r>
      <w:r w:rsidR="00822799" w:rsidRPr="00822799">
        <w:rPr>
          <w:vertAlign w:val="superscript"/>
          <w:lang w:val="en-US"/>
        </w:rPr>
        <w:t>-1</w:t>
      </w:r>
      <w:r w:rsidR="00822799">
        <w:rPr>
          <w:lang w:val="en-US"/>
        </w:rPr>
        <w:t xml:space="preserve"> </w:t>
      </w:r>
      <w:r w:rsidR="00EB534F">
        <w:rPr>
          <w:lang w:val="en-US"/>
        </w:rPr>
        <w:t>(</w:t>
      </w:r>
      <w:r w:rsidR="00685427">
        <w:rPr>
          <w:lang w:val="en-US"/>
        </w:rPr>
        <w:t>experiment</w:t>
      </w:r>
      <w:r w:rsidR="00EB534F">
        <w:rPr>
          <w:lang w:val="en-US"/>
        </w:rPr>
        <w:t>s</w:t>
      </w:r>
      <w:r w:rsidR="00822799">
        <w:rPr>
          <w:lang w:val="en-US"/>
        </w:rPr>
        <w:t xml:space="preserve"> 3 and 4, respectively</w:t>
      </w:r>
      <w:r w:rsidR="00EB534F">
        <w:rPr>
          <w:lang w:val="en-US"/>
        </w:rPr>
        <w:t>)</w:t>
      </w:r>
      <w:r w:rsidR="00A9450B" w:rsidRPr="00A9450B">
        <w:rPr>
          <w:lang w:val="en-US"/>
        </w:rPr>
        <w:t xml:space="preserve">. The results of the </w:t>
      </w:r>
      <w:r w:rsidR="008C7848">
        <w:rPr>
          <w:lang w:val="en-US"/>
        </w:rPr>
        <w:t>AD</w:t>
      </w:r>
      <w:r w:rsidR="00A9450B" w:rsidRPr="00A9450B">
        <w:rPr>
          <w:lang w:val="en-US"/>
        </w:rPr>
        <w:t xml:space="preserve"> tests are </w:t>
      </w:r>
      <w:r w:rsidR="00A9450B" w:rsidRPr="00F50278">
        <w:rPr>
          <w:lang w:val="en-US"/>
        </w:rPr>
        <w:t xml:space="preserve">shown in Figure </w:t>
      </w:r>
      <w:r w:rsidR="00B24095" w:rsidRPr="00F50278">
        <w:rPr>
          <w:lang w:val="en-US"/>
        </w:rPr>
        <w:t>1</w:t>
      </w:r>
      <w:r w:rsidR="00A9450B" w:rsidRPr="00F50278">
        <w:rPr>
          <w:lang w:val="en-US"/>
        </w:rPr>
        <w:t>, reporting</w:t>
      </w:r>
      <w:r w:rsidR="00A9450B" w:rsidRPr="00A9450B">
        <w:rPr>
          <w:lang w:val="en-US"/>
        </w:rPr>
        <w:t xml:space="preserve"> the cumulative </w:t>
      </w:r>
      <w:r w:rsidR="008C7848">
        <w:rPr>
          <w:lang w:val="en-US"/>
        </w:rPr>
        <w:t>specific biogas</w:t>
      </w:r>
      <w:r w:rsidR="00EB534F">
        <w:rPr>
          <w:lang w:val="en-US"/>
        </w:rPr>
        <w:t xml:space="preserve"> (SBP)</w:t>
      </w:r>
      <w:r w:rsidR="008C7848">
        <w:rPr>
          <w:lang w:val="en-US"/>
        </w:rPr>
        <w:t xml:space="preserve"> and methane production (SMP)</w:t>
      </w:r>
      <w:r w:rsidR="00A9450B" w:rsidRPr="00A9450B">
        <w:rPr>
          <w:lang w:val="en-US"/>
        </w:rPr>
        <w:t xml:space="preserve"> curves for the given substrates</w:t>
      </w:r>
      <w:r w:rsidR="00EC7BB4">
        <w:rPr>
          <w:lang w:val="en-US"/>
        </w:rPr>
        <w:t xml:space="preserve">, </w:t>
      </w:r>
      <w:r w:rsidR="0070190E">
        <w:rPr>
          <w:lang w:val="en-US"/>
        </w:rPr>
        <w:t>and</w:t>
      </w:r>
      <w:r w:rsidR="00EC7BB4">
        <w:rPr>
          <w:lang w:val="en-US"/>
        </w:rPr>
        <w:t xml:space="preserve"> the fitting with </w:t>
      </w:r>
      <w:r w:rsidR="00EB534F">
        <w:rPr>
          <w:lang w:val="en-US"/>
        </w:rPr>
        <w:t xml:space="preserve">the </w:t>
      </w:r>
      <w:r w:rsidR="001F6F01">
        <w:rPr>
          <w:lang w:val="en-US"/>
        </w:rPr>
        <w:t>m</w:t>
      </w:r>
      <w:r w:rsidR="00EC7BB4">
        <w:rPr>
          <w:lang w:val="en-US"/>
        </w:rPr>
        <w:t xml:space="preserve">odified </w:t>
      </w:r>
      <w:proofErr w:type="spellStart"/>
      <w:r w:rsidR="00EC7BB4">
        <w:rPr>
          <w:lang w:val="en-US"/>
        </w:rPr>
        <w:t>Gompertz</w:t>
      </w:r>
      <w:proofErr w:type="spellEnd"/>
      <w:r w:rsidR="00EC7BB4">
        <w:rPr>
          <w:lang w:val="en-US"/>
        </w:rPr>
        <w:t xml:space="preserve"> model</w:t>
      </w:r>
      <w:r w:rsidR="00A9450B" w:rsidRPr="00A9450B">
        <w:rPr>
          <w:lang w:val="en-US"/>
        </w:rPr>
        <w:t xml:space="preserve">. </w:t>
      </w:r>
      <w:r w:rsidR="00FD793C">
        <w:rPr>
          <w:lang w:val="en-US"/>
        </w:rPr>
        <w:t>In o</w:t>
      </w:r>
      <w:r w:rsidR="009F2264" w:rsidRPr="00A9450B">
        <w:rPr>
          <w:lang w:val="en-US"/>
        </w:rPr>
        <w:t xml:space="preserve">verall, </w:t>
      </w:r>
      <w:r w:rsidR="009F2264">
        <w:rPr>
          <w:lang w:val="en-US"/>
        </w:rPr>
        <w:t>WL presented high</w:t>
      </w:r>
      <w:r w:rsidR="009F2264" w:rsidRPr="00A9450B">
        <w:rPr>
          <w:lang w:val="en-US"/>
        </w:rPr>
        <w:t xml:space="preserve"> </w:t>
      </w:r>
      <w:r w:rsidR="009F2264">
        <w:rPr>
          <w:lang w:val="en-US"/>
        </w:rPr>
        <w:t>BMP values, up to 0.744 Nm</w:t>
      </w:r>
      <w:r w:rsidR="009F2264" w:rsidRPr="002D2D64">
        <w:rPr>
          <w:vertAlign w:val="superscript"/>
          <w:lang w:val="en-US"/>
        </w:rPr>
        <w:t>3</w:t>
      </w:r>
      <w:r w:rsidR="009F2264">
        <w:rPr>
          <w:lang w:val="en-US"/>
        </w:rPr>
        <w:t xml:space="preserve"> kg</w:t>
      </w:r>
      <w:r w:rsidR="009F2264" w:rsidRPr="002D2D64">
        <w:rPr>
          <w:vertAlign w:val="subscript"/>
          <w:lang w:val="en-US"/>
        </w:rPr>
        <w:t>VS</w:t>
      </w:r>
      <w:r w:rsidR="009F2264" w:rsidRPr="002D2D64">
        <w:rPr>
          <w:vertAlign w:val="superscript"/>
          <w:lang w:val="en-US"/>
        </w:rPr>
        <w:t>-1</w:t>
      </w:r>
      <w:r w:rsidR="009F2264">
        <w:rPr>
          <w:lang w:val="en-US"/>
        </w:rPr>
        <w:t xml:space="preserve"> for BR lees and 1.257 Nm</w:t>
      </w:r>
      <w:r w:rsidR="009F2264" w:rsidRPr="002D2D64">
        <w:rPr>
          <w:vertAlign w:val="superscript"/>
          <w:lang w:val="en-US"/>
        </w:rPr>
        <w:t>3</w:t>
      </w:r>
      <w:r w:rsidR="009F2264">
        <w:rPr>
          <w:lang w:val="en-US"/>
        </w:rPr>
        <w:t xml:space="preserve"> kg</w:t>
      </w:r>
      <w:r w:rsidR="009F2264" w:rsidRPr="002D2D64">
        <w:rPr>
          <w:vertAlign w:val="subscript"/>
          <w:lang w:val="en-US"/>
        </w:rPr>
        <w:t>VS</w:t>
      </w:r>
      <w:r w:rsidR="009F2264" w:rsidRPr="002D2D64">
        <w:rPr>
          <w:vertAlign w:val="superscript"/>
          <w:lang w:val="en-US"/>
        </w:rPr>
        <w:t>-1</w:t>
      </w:r>
      <w:r w:rsidR="009F2264">
        <w:rPr>
          <w:vertAlign w:val="subscript"/>
          <w:lang w:val="en-US"/>
        </w:rPr>
        <w:t xml:space="preserve"> </w:t>
      </w:r>
      <w:r w:rsidR="009F2264">
        <w:rPr>
          <w:lang w:val="en-US"/>
        </w:rPr>
        <w:t xml:space="preserve">for </w:t>
      </w:r>
      <w:r w:rsidR="009F2264">
        <w:t>BS</w:t>
      </w:r>
      <w:r w:rsidR="009F2264" w:rsidRPr="00A9450B">
        <w:rPr>
          <w:lang w:val="en-US"/>
        </w:rPr>
        <w:t xml:space="preserve"> </w:t>
      </w:r>
      <w:r w:rsidR="009F2264">
        <w:rPr>
          <w:lang w:val="en-US"/>
        </w:rPr>
        <w:t xml:space="preserve">sample, proving that </w:t>
      </w:r>
      <w:r w:rsidR="0070190E">
        <w:rPr>
          <w:lang w:val="en-US"/>
        </w:rPr>
        <w:t>they</w:t>
      </w:r>
      <w:r w:rsidR="009F2264" w:rsidRPr="00A9450B">
        <w:rPr>
          <w:lang w:val="en-US"/>
        </w:rPr>
        <w:t xml:space="preserve"> </w:t>
      </w:r>
      <w:r w:rsidR="009F2264">
        <w:rPr>
          <w:lang w:val="en-US"/>
        </w:rPr>
        <w:t>may be a</w:t>
      </w:r>
      <w:r w:rsidR="009F2264" w:rsidRPr="00BA55D6">
        <w:rPr>
          <w:lang w:val="en-US"/>
        </w:rPr>
        <w:t xml:space="preserve"> promising substrate for </w:t>
      </w:r>
      <w:r w:rsidR="0070190E">
        <w:rPr>
          <w:lang w:val="en-US"/>
        </w:rPr>
        <w:t>AD</w:t>
      </w:r>
      <w:r w:rsidR="009F2264">
        <w:rPr>
          <w:lang w:val="en-US"/>
        </w:rPr>
        <w:t>,</w:t>
      </w:r>
      <w:r w:rsidR="009F2264" w:rsidRPr="00392AE4">
        <w:rPr>
          <w:lang w:val="en-US"/>
        </w:rPr>
        <w:t xml:space="preserve"> </w:t>
      </w:r>
      <w:r w:rsidR="009F2264" w:rsidRPr="000F741A">
        <w:t>despite the significant risks of instabilit</w:t>
      </w:r>
      <w:r w:rsidR="009F2264">
        <w:t>ies</w:t>
      </w:r>
      <w:r w:rsidR="009F2264">
        <w:rPr>
          <w:lang w:val="en-US"/>
        </w:rPr>
        <w:t xml:space="preserve">. Inhibition of methanogenesis was also observed (in </w:t>
      </w:r>
      <w:r w:rsidR="009F2264">
        <w:t>BS</w:t>
      </w:r>
      <w:r w:rsidR="009F2264">
        <w:rPr>
          <w:lang w:val="en-US"/>
        </w:rPr>
        <w:t xml:space="preserve">2), probably </w:t>
      </w:r>
      <w:r w:rsidR="009F2264" w:rsidRPr="00A9450B">
        <w:rPr>
          <w:lang w:val="en-US"/>
        </w:rPr>
        <w:t xml:space="preserve">due to the accumulation of organic acids. The addition of </w:t>
      </w:r>
      <w:r w:rsidR="009F2264">
        <w:rPr>
          <w:lang w:val="en-US"/>
        </w:rPr>
        <w:t xml:space="preserve">BCs, both SWP550 and B-BC, </w:t>
      </w:r>
      <w:r w:rsidR="009F2264" w:rsidRPr="00A9450B">
        <w:rPr>
          <w:lang w:val="en-US"/>
        </w:rPr>
        <w:t xml:space="preserve">did not </w:t>
      </w:r>
      <w:r w:rsidR="009F2264">
        <w:rPr>
          <w:lang w:val="en-US"/>
        </w:rPr>
        <w:t>improve bio</w:t>
      </w:r>
      <w:r w:rsidR="009F2264" w:rsidRPr="00A9450B">
        <w:rPr>
          <w:lang w:val="en-US"/>
        </w:rPr>
        <w:t>methane production from WL</w:t>
      </w:r>
      <w:r w:rsidR="009F2264">
        <w:rPr>
          <w:lang w:val="en-US"/>
        </w:rPr>
        <w:t xml:space="preserve"> u</w:t>
      </w:r>
      <w:r w:rsidR="009F2264" w:rsidRPr="00392AE4">
        <w:rPr>
          <w:lang w:val="en-US"/>
        </w:rPr>
        <w:t xml:space="preserve">nder the </w:t>
      </w:r>
      <w:r w:rsidR="009F2264">
        <w:rPr>
          <w:lang w:val="en-US"/>
        </w:rPr>
        <w:t>adopted</w:t>
      </w:r>
      <w:r w:rsidR="009F2264" w:rsidRPr="00392AE4">
        <w:rPr>
          <w:lang w:val="en-US"/>
        </w:rPr>
        <w:t xml:space="preserve"> experimental conditions</w:t>
      </w:r>
      <w:r w:rsidR="009F2264">
        <w:rPr>
          <w:lang w:val="en-US"/>
        </w:rPr>
        <w:t>.</w:t>
      </w:r>
      <w:r w:rsidR="009F2264" w:rsidRPr="00A9450B">
        <w:rPr>
          <w:lang w:val="en-US"/>
        </w:rPr>
        <w:t xml:space="preserve"> </w:t>
      </w:r>
      <w:r w:rsidR="009F2264">
        <w:rPr>
          <w:lang w:val="en-US"/>
        </w:rPr>
        <w:t>The details of the results of the AD tests are discussed as follows.</w:t>
      </w:r>
    </w:p>
    <w:p w14:paraId="26FDB8A4" w14:textId="77777777" w:rsidR="000C7E88" w:rsidRDefault="000C7E88" w:rsidP="00984C9E">
      <w:pPr>
        <w:jc w:val="both"/>
        <w:rPr>
          <w:lang w:val="en-US"/>
        </w:rPr>
      </w:pPr>
    </w:p>
    <w:p w14:paraId="1D2A7AA5" w14:textId="12E7CDB5" w:rsidR="000C7E88" w:rsidRDefault="000C7E88" w:rsidP="0070190E">
      <w:pPr>
        <w:jc w:val="both"/>
      </w:pPr>
      <w:r w:rsidRPr="00181009">
        <w:rPr>
          <w:b/>
          <w:bCs/>
        </w:rPr>
        <w:t>Figure 1.</w:t>
      </w:r>
      <w:r>
        <w:t xml:space="preserve"> </w:t>
      </w:r>
      <w:r w:rsidRPr="00181009">
        <w:t xml:space="preserve">Cumulative specific biogas production (SBP) and cumulative specific methane production (SMP) with Modified </w:t>
      </w:r>
      <w:proofErr w:type="spellStart"/>
      <w:r w:rsidRPr="00181009">
        <w:t>Gompertz</w:t>
      </w:r>
      <w:proofErr w:type="spellEnd"/>
      <w:r w:rsidRPr="00181009">
        <w:t xml:space="preserve"> fitting (dashed line): (a) SBP for Barbaresco wine lees 1</w:t>
      </w:r>
      <w:r>
        <w:t xml:space="preserve"> </w:t>
      </w:r>
      <w:r w:rsidRPr="00181009">
        <w:t>in batch mode (</w:t>
      </w:r>
      <w:r>
        <w:t>BS1</w:t>
      </w:r>
      <w:r w:rsidRPr="00181009">
        <w:t>) and fed-batch mode (</w:t>
      </w:r>
      <w:r>
        <w:t>BS1</w:t>
      </w:r>
      <w:r w:rsidRPr="00181009">
        <w:t>-FB); (b) SMP for BS1 and BS1-</w:t>
      </w:r>
      <w:r>
        <w:t>FB</w:t>
      </w:r>
      <w:r w:rsidRPr="00181009">
        <w:t>; (</w:t>
      </w:r>
      <w:r>
        <w:t>c</w:t>
      </w:r>
      <w:r w:rsidRPr="00181009">
        <w:t xml:space="preserve">) SBP for Barbaresco wine lees </w:t>
      </w:r>
      <w:r>
        <w:t>2</w:t>
      </w:r>
      <w:r w:rsidRPr="00181009">
        <w:t xml:space="preserve"> with SWP550 (BS</w:t>
      </w:r>
      <w:r>
        <w:t>2</w:t>
      </w:r>
      <w:r w:rsidRPr="00181009">
        <w:t>-BC) and without biochar (BS</w:t>
      </w:r>
      <w:r>
        <w:t>2</w:t>
      </w:r>
      <w:r w:rsidRPr="00181009">
        <w:t>-C); (</w:t>
      </w:r>
      <w:r>
        <w:t>d</w:t>
      </w:r>
      <w:r w:rsidRPr="00181009">
        <w:t>) SMP for BS</w:t>
      </w:r>
      <w:r>
        <w:t>2</w:t>
      </w:r>
      <w:r w:rsidRPr="00181009">
        <w:t>-BC and BS</w:t>
      </w:r>
      <w:r>
        <w:t>2</w:t>
      </w:r>
      <w:r w:rsidRPr="00181009">
        <w:t>-C; (</w:t>
      </w:r>
      <w:r>
        <w:t>e</w:t>
      </w:r>
      <w:r w:rsidRPr="00181009">
        <w:t>) SBP for Barbera wine lees with and without 3 g L</w:t>
      </w:r>
      <w:r w:rsidRPr="00181009">
        <w:rPr>
          <w:vertAlign w:val="superscript"/>
        </w:rPr>
        <w:t>-1</w:t>
      </w:r>
      <w:r w:rsidRPr="00181009">
        <w:t xml:space="preserve"> of B-BC (BR</w:t>
      </w:r>
      <w:r>
        <w:t>3</w:t>
      </w:r>
      <w:r w:rsidRPr="00181009">
        <w:t>-BC and BR</w:t>
      </w:r>
      <w:r>
        <w:t>3</w:t>
      </w:r>
      <w:r w:rsidRPr="00181009">
        <w:t>-C, respectively), with and without 10 g L</w:t>
      </w:r>
      <w:r w:rsidRPr="00181009">
        <w:rPr>
          <w:vertAlign w:val="superscript"/>
        </w:rPr>
        <w:t>-1</w:t>
      </w:r>
      <w:r w:rsidRPr="00181009">
        <w:t xml:space="preserve"> of B-BC (BR</w:t>
      </w:r>
      <w:r>
        <w:t>4</w:t>
      </w:r>
      <w:r w:rsidRPr="00181009">
        <w:t>-BC and BR</w:t>
      </w:r>
      <w:r>
        <w:t>4</w:t>
      </w:r>
      <w:r w:rsidRPr="00181009">
        <w:t>-C, respectively); (</w:t>
      </w:r>
      <w:r>
        <w:t>f</w:t>
      </w:r>
      <w:r w:rsidRPr="00181009">
        <w:t>) SMP for BR</w:t>
      </w:r>
      <w:r>
        <w:t>3</w:t>
      </w:r>
      <w:r w:rsidRPr="00181009">
        <w:t>-BC, BR</w:t>
      </w:r>
      <w:r>
        <w:t>3</w:t>
      </w:r>
      <w:r w:rsidRPr="00181009">
        <w:t>-C, BR</w:t>
      </w:r>
      <w:r>
        <w:t>4</w:t>
      </w:r>
      <w:r w:rsidRPr="00181009">
        <w:t>-BC and BR</w:t>
      </w:r>
      <w:r>
        <w:t>4</w:t>
      </w:r>
      <w:r w:rsidRPr="00181009">
        <w:t>-C.</w:t>
      </w:r>
    </w:p>
    <w:p w14:paraId="38BAD088" w14:textId="77777777" w:rsidR="000C7E88" w:rsidRDefault="000C7E88" w:rsidP="000C7E88">
      <w:pPr>
        <w:spacing w:line="360" w:lineRule="auto"/>
        <w:jc w:val="both"/>
      </w:pPr>
    </w:p>
    <w:p w14:paraId="01AFBBD3" w14:textId="77777777" w:rsidR="000C7E88" w:rsidRPr="00181009" w:rsidRDefault="000C7E88" w:rsidP="000C7E88">
      <w:pPr>
        <w:jc w:val="center"/>
      </w:pPr>
      <w:r>
        <w:rPr>
          <w:noProof/>
        </w:rPr>
        <w:drawing>
          <wp:inline distT="0" distB="0" distL="0" distR="0" wp14:anchorId="4DC543C0" wp14:editId="1B3DED6E">
            <wp:extent cx="6053844" cy="4842933"/>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3844" cy="4842933"/>
                    </a:xfrm>
                    <a:prstGeom prst="rect">
                      <a:avLst/>
                    </a:prstGeom>
                  </pic:spPr>
                </pic:pic>
              </a:graphicData>
            </a:graphic>
          </wp:inline>
        </w:drawing>
      </w:r>
    </w:p>
    <w:p w14:paraId="4AD7D8F6" w14:textId="77777777" w:rsidR="009633EE" w:rsidRDefault="009633EE" w:rsidP="00984C9E">
      <w:pPr>
        <w:jc w:val="both"/>
        <w:rPr>
          <w:lang w:val="en-US"/>
        </w:rPr>
      </w:pPr>
    </w:p>
    <w:p w14:paraId="21A3E4A8" w14:textId="733190E7" w:rsidR="003B5A7C" w:rsidRDefault="00EC7BB4" w:rsidP="00984C9E">
      <w:pPr>
        <w:jc w:val="both"/>
        <w:rPr>
          <w:lang w:val="en-US"/>
        </w:rPr>
      </w:pPr>
      <w:r>
        <w:rPr>
          <w:lang w:val="en-US"/>
        </w:rPr>
        <w:t xml:space="preserve">In </w:t>
      </w:r>
      <w:r w:rsidR="009633EE">
        <w:rPr>
          <w:lang w:val="en-US"/>
        </w:rPr>
        <w:t>experiment</w:t>
      </w:r>
      <w:r>
        <w:rPr>
          <w:lang w:val="en-US"/>
        </w:rPr>
        <w:t xml:space="preserve"> 1, </w:t>
      </w:r>
      <w:r w:rsidR="00B54A3D">
        <w:rPr>
          <w:lang w:val="en-US"/>
        </w:rPr>
        <w:t xml:space="preserve">the trends of </w:t>
      </w:r>
      <w:r w:rsidR="00A9450B" w:rsidRPr="00A9450B">
        <w:rPr>
          <w:lang w:val="en-US"/>
        </w:rPr>
        <w:t>SBP</w:t>
      </w:r>
      <w:r w:rsidR="004D0D11">
        <w:rPr>
          <w:lang w:val="en-US"/>
        </w:rPr>
        <w:t xml:space="preserve"> </w:t>
      </w:r>
      <w:r w:rsidR="00B54A3D">
        <w:rPr>
          <w:lang w:val="en-US"/>
        </w:rPr>
        <w:t xml:space="preserve">differed based on the feeding </w:t>
      </w:r>
      <w:r w:rsidR="00B54A3D" w:rsidRPr="00F50278">
        <w:rPr>
          <w:lang w:val="en-US"/>
        </w:rPr>
        <w:t>mode (Figure 1.a),</w:t>
      </w:r>
      <w:r w:rsidR="00B54A3D">
        <w:rPr>
          <w:lang w:val="en-US"/>
        </w:rPr>
        <w:t xml:space="preserve"> between batch (</w:t>
      </w:r>
      <w:r w:rsidR="00711B8C">
        <w:t>BS1</w:t>
      </w:r>
      <w:r w:rsidR="00B54A3D">
        <w:t>)</w:t>
      </w:r>
      <w:r w:rsidR="00A9450B" w:rsidRPr="00A9450B">
        <w:rPr>
          <w:lang w:val="en-US"/>
        </w:rPr>
        <w:t xml:space="preserve"> </w:t>
      </w:r>
      <w:r w:rsidR="009507A4">
        <w:rPr>
          <w:lang w:val="en-US"/>
        </w:rPr>
        <w:t xml:space="preserve">and </w:t>
      </w:r>
      <w:r w:rsidR="00B54A3D">
        <w:rPr>
          <w:lang w:val="en-US"/>
        </w:rPr>
        <w:t>fed-batch (</w:t>
      </w:r>
      <w:r w:rsidR="00711B8C">
        <w:t>BS1</w:t>
      </w:r>
      <w:r w:rsidR="009507A4">
        <w:rPr>
          <w:lang w:val="en-US"/>
        </w:rPr>
        <w:t>-FB</w:t>
      </w:r>
      <w:r w:rsidR="00B54A3D">
        <w:rPr>
          <w:lang w:val="en-US"/>
        </w:rPr>
        <w:t>)</w:t>
      </w:r>
      <w:r w:rsidR="004D0D11">
        <w:rPr>
          <w:lang w:val="en-US"/>
        </w:rPr>
        <w:t xml:space="preserve">. The latter </w:t>
      </w:r>
      <w:r w:rsidR="00B54A3D">
        <w:rPr>
          <w:lang w:val="en-US"/>
        </w:rPr>
        <w:t>exhibited</w:t>
      </w:r>
      <w:r w:rsidR="004D0D11">
        <w:rPr>
          <w:lang w:val="en-US"/>
        </w:rPr>
        <w:t xml:space="preserve"> a </w:t>
      </w:r>
      <w:r w:rsidR="00EB534F">
        <w:rPr>
          <w:lang w:val="en-US"/>
        </w:rPr>
        <w:t>“</w:t>
      </w:r>
      <w:r w:rsidR="000545B4">
        <w:rPr>
          <w:lang w:val="en-US"/>
        </w:rPr>
        <w:t>stair-like”</w:t>
      </w:r>
      <w:r w:rsidR="00EB534F">
        <w:rPr>
          <w:lang w:val="en-US"/>
        </w:rPr>
        <w:t xml:space="preserve"> </w:t>
      </w:r>
      <w:r w:rsidR="004D0D11">
        <w:rPr>
          <w:lang w:val="en-US"/>
        </w:rPr>
        <w:t>profile</w:t>
      </w:r>
      <w:r w:rsidR="000545B4">
        <w:rPr>
          <w:lang w:val="en-US"/>
        </w:rPr>
        <w:t xml:space="preserve"> due to the adaptation of the system to the consequent additions of substrate. </w:t>
      </w:r>
      <w:r w:rsidR="00C21B5B">
        <w:rPr>
          <w:lang w:val="en-US"/>
        </w:rPr>
        <w:t xml:space="preserve">In details, </w:t>
      </w:r>
      <w:r w:rsidR="005079E1" w:rsidRPr="00A9450B">
        <w:rPr>
          <w:lang w:val="en-US"/>
        </w:rPr>
        <w:t xml:space="preserve">while </w:t>
      </w:r>
      <w:r w:rsidR="00711B8C">
        <w:t>BS</w:t>
      </w:r>
      <w:r w:rsidR="005079E1">
        <w:rPr>
          <w:lang w:val="en-US"/>
        </w:rPr>
        <w:t>1</w:t>
      </w:r>
      <w:r w:rsidR="005079E1" w:rsidRPr="00A9450B">
        <w:rPr>
          <w:lang w:val="en-US"/>
        </w:rPr>
        <w:t xml:space="preserve"> showed one sharp peak </w:t>
      </w:r>
      <w:r w:rsidR="00C21B5B">
        <w:rPr>
          <w:lang w:val="en-US"/>
        </w:rPr>
        <w:t>at</w:t>
      </w:r>
      <w:r w:rsidR="00C21B5B" w:rsidRPr="00A9450B">
        <w:rPr>
          <w:lang w:val="en-US"/>
        </w:rPr>
        <w:t xml:space="preserve"> </w:t>
      </w:r>
      <w:r w:rsidR="005079E1" w:rsidRPr="00A9450B">
        <w:rPr>
          <w:lang w:val="en-US"/>
        </w:rPr>
        <w:t>day 2</w:t>
      </w:r>
      <w:r w:rsidR="005079E1">
        <w:rPr>
          <w:lang w:val="en-US"/>
        </w:rPr>
        <w:t xml:space="preserve"> (</w:t>
      </w:r>
      <w:r w:rsidR="005079E1" w:rsidRPr="00A9450B">
        <w:rPr>
          <w:lang w:val="en-US"/>
        </w:rPr>
        <w:t>0.434 Nm</w:t>
      </w:r>
      <w:r w:rsidR="005079E1" w:rsidRPr="00A9450B">
        <w:rPr>
          <w:vertAlign w:val="superscript"/>
          <w:lang w:val="en-US"/>
        </w:rPr>
        <w:t>3</w:t>
      </w:r>
      <w:r w:rsidR="005079E1" w:rsidRPr="00A9450B">
        <w:rPr>
          <w:lang w:val="en-US"/>
        </w:rPr>
        <w:t xml:space="preserve"> kg</w:t>
      </w:r>
      <w:r w:rsidR="005079E1" w:rsidRPr="00A9450B">
        <w:rPr>
          <w:vertAlign w:val="subscript"/>
          <w:lang w:val="en-US"/>
        </w:rPr>
        <w:t>VS</w:t>
      </w:r>
      <w:r w:rsidR="005079E1" w:rsidRPr="00A9450B">
        <w:rPr>
          <w:vertAlign w:val="superscript"/>
          <w:lang w:val="en-US"/>
        </w:rPr>
        <w:t>-1</w:t>
      </w:r>
      <w:r w:rsidR="005079E1" w:rsidRPr="00A9450B">
        <w:rPr>
          <w:lang w:val="en-US"/>
        </w:rPr>
        <w:t>d</w:t>
      </w:r>
      <w:r w:rsidR="005079E1" w:rsidRPr="00A9450B">
        <w:rPr>
          <w:vertAlign w:val="superscript"/>
          <w:lang w:val="en-US"/>
        </w:rPr>
        <w:t>-1</w:t>
      </w:r>
      <w:r w:rsidR="005079E1" w:rsidRPr="005079E1">
        <w:rPr>
          <w:lang w:val="en-US"/>
        </w:rPr>
        <w:t>)</w:t>
      </w:r>
      <w:r w:rsidR="005079E1" w:rsidRPr="00A9450B">
        <w:rPr>
          <w:lang w:val="en-US"/>
        </w:rPr>
        <w:t xml:space="preserve">, </w:t>
      </w:r>
      <w:r w:rsidR="00711B8C">
        <w:t>BS</w:t>
      </w:r>
      <w:r w:rsidR="00711B8C">
        <w:rPr>
          <w:lang w:val="en-US"/>
        </w:rPr>
        <w:t>1</w:t>
      </w:r>
      <w:r w:rsidR="005079E1">
        <w:rPr>
          <w:lang w:val="en-US"/>
        </w:rPr>
        <w:t>-FB</w:t>
      </w:r>
      <w:r w:rsidR="005079E1" w:rsidRPr="00A9450B">
        <w:rPr>
          <w:lang w:val="en-US"/>
        </w:rPr>
        <w:t xml:space="preserve"> </w:t>
      </w:r>
      <w:r w:rsidR="00CB236E">
        <w:rPr>
          <w:lang w:val="en-US"/>
        </w:rPr>
        <w:t>ha</w:t>
      </w:r>
      <w:r w:rsidR="005079E1" w:rsidRPr="00A9450B">
        <w:rPr>
          <w:lang w:val="en-US"/>
        </w:rPr>
        <w:t xml:space="preserve">d </w:t>
      </w:r>
      <w:r w:rsidR="00C21B5B">
        <w:rPr>
          <w:lang w:val="en-US"/>
        </w:rPr>
        <w:t xml:space="preserve">4 </w:t>
      </w:r>
      <w:r w:rsidR="005079E1" w:rsidRPr="00A9450B">
        <w:rPr>
          <w:lang w:val="en-US"/>
        </w:rPr>
        <w:t>lower peaks up to 0.298 Nm</w:t>
      </w:r>
      <w:r w:rsidR="005079E1" w:rsidRPr="00A9450B">
        <w:rPr>
          <w:vertAlign w:val="superscript"/>
          <w:lang w:val="en-US"/>
        </w:rPr>
        <w:t>3</w:t>
      </w:r>
      <w:r w:rsidR="005079E1" w:rsidRPr="00A9450B">
        <w:rPr>
          <w:lang w:val="en-US"/>
        </w:rPr>
        <w:t xml:space="preserve"> kg</w:t>
      </w:r>
      <w:r w:rsidR="005079E1" w:rsidRPr="00A9450B">
        <w:rPr>
          <w:vertAlign w:val="subscript"/>
          <w:lang w:val="en-US"/>
        </w:rPr>
        <w:t>VS</w:t>
      </w:r>
      <w:r w:rsidR="005079E1" w:rsidRPr="00A9450B">
        <w:rPr>
          <w:vertAlign w:val="superscript"/>
          <w:lang w:val="en-US"/>
        </w:rPr>
        <w:t>-1</w:t>
      </w:r>
      <w:r w:rsidR="005079E1" w:rsidRPr="00A9450B">
        <w:rPr>
          <w:lang w:val="en-US"/>
        </w:rPr>
        <w:t>d</w:t>
      </w:r>
      <w:r w:rsidR="005079E1" w:rsidRPr="00A9450B">
        <w:rPr>
          <w:vertAlign w:val="superscript"/>
          <w:lang w:val="en-US"/>
        </w:rPr>
        <w:t>-1</w:t>
      </w:r>
      <w:r w:rsidR="005079E1" w:rsidRPr="005079E1">
        <w:rPr>
          <w:lang w:val="en-US"/>
        </w:rPr>
        <w:t>,</w:t>
      </w:r>
      <w:r w:rsidR="005079E1">
        <w:rPr>
          <w:vertAlign w:val="superscript"/>
          <w:lang w:val="en-US"/>
        </w:rPr>
        <w:t xml:space="preserve"> </w:t>
      </w:r>
      <w:r w:rsidR="005079E1" w:rsidRPr="00A9450B">
        <w:rPr>
          <w:lang w:val="en-US"/>
        </w:rPr>
        <w:t>delayed by 1 day after the corresponding feeding events, which occurred on days 0, 3, 6, and 9. Despite the different kinetics</w:t>
      </w:r>
      <w:r w:rsidR="005079E1">
        <w:rPr>
          <w:lang w:val="en-US"/>
        </w:rPr>
        <w:t>,</w:t>
      </w:r>
      <w:r w:rsidR="005079E1" w:rsidRPr="00A9450B">
        <w:rPr>
          <w:lang w:val="en-US"/>
        </w:rPr>
        <w:t xml:space="preserve"> </w:t>
      </w:r>
      <w:r w:rsidR="00B54A3D" w:rsidRPr="00A9450B">
        <w:rPr>
          <w:lang w:val="en-US"/>
        </w:rPr>
        <w:t xml:space="preserve">after 20 days </w:t>
      </w:r>
      <w:r w:rsidR="005079E1" w:rsidRPr="00A9450B">
        <w:rPr>
          <w:lang w:val="en-US"/>
        </w:rPr>
        <w:t xml:space="preserve">the </w:t>
      </w:r>
      <w:r w:rsidR="005079E1">
        <w:rPr>
          <w:lang w:val="en-US"/>
        </w:rPr>
        <w:t>SBP</w:t>
      </w:r>
      <w:r w:rsidR="00C21B5B">
        <w:rPr>
          <w:lang w:val="en-US"/>
        </w:rPr>
        <w:t xml:space="preserve"> values</w:t>
      </w:r>
      <w:r w:rsidR="005079E1">
        <w:rPr>
          <w:lang w:val="en-US"/>
        </w:rPr>
        <w:t xml:space="preserve"> </w:t>
      </w:r>
      <w:r w:rsidR="009507A4">
        <w:rPr>
          <w:lang w:val="en-US"/>
        </w:rPr>
        <w:t>were</w:t>
      </w:r>
      <w:r w:rsidR="00A9450B" w:rsidRPr="00A9450B">
        <w:rPr>
          <w:lang w:val="en-US"/>
        </w:rPr>
        <w:t xml:space="preserve"> </w:t>
      </w:r>
      <w:r w:rsidR="00903D28">
        <w:rPr>
          <w:lang w:val="en-US"/>
        </w:rPr>
        <w:t xml:space="preserve">not significantly </w:t>
      </w:r>
      <w:r w:rsidR="00903D28" w:rsidRPr="00F50278">
        <w:rPr>
          <w:lang w:val="en-US"/>
        </w:rPr>
        <w:t>different (p &gt; 0.05</w:t>
      </w:r>
      <w:r w:rsidR="00FE022A" w:rsidRPr="00F50278">
        <w:rPr>
          <w:lang w:val="en-US"/>
        </w:rPr>
        <w:t>) (</w:t>
      </w:r>
      <w:r w:rsidR="00C73DDA">
        <w:rPr>
          <w:lang w:val="en-US"/>
        </w:rPr>
        <w:t>Table 3</w:t>
      </w:r>
      <w:r w:rsidR="00903D28" w:rsidRPr="00F50278">
        <w:rPr>
          <w:lang w:val="en-US"/>
        </w:rPr>
        <w:t>),</w:t>
      </w:r>
      <w:r w:rsidR="00903D28">
        <w:rPr>
          <w:lang w:val="en-US"/>
        </w:rPr>
        <w:t xml:space="preserve"> </w:t>
      </w:r>
      <w:r w:rsidR="00A9450B" w:rsidRPr="00A9450B">
        <w:rPr>
          <w:lang w:val="en-US"/>
        </w:rPr>
        <w:t xml:space="preserve">equal to 1.273 </w:t>
      </w:r>
      <w:r w:rsidR="00CB236E">
        <w:rPr>
          <w:rFonts w:cs="Times New Roman"/>
          <w:lang w:val="en-US"/>
        </w:rPr>
        <w:t xml:space="preserve">± 0.013 </w:t>
      </w:r>
      <w:r w:rsidR="00B54A3D">
        <w:rPr>
          <w:rFonts w:cs="Times New Roman"/>
          <w:lang w:val="en-US"/>
        </w:rPr>
        <w:t xml:space="preserve">for BS1 </w:t>
      </w:r>
      <w:r w:rsidR="00A9450B" w:rsidRPr="00A9450B">
        <w:rPr>
          <w:lang w:val="en-US"/>
        </w:rPr>
        <w:t xml:space="preserve">and 1.193 </w:t>
      </w:r>
      <w:r w:rsidR="00CB236E">
        <w:rPr>
          <w:rFonts w:cs="Times New Roman"/>
          <w:lang w:val="en-US"/>
        </w:rPr>
        <w:t xml:space="preserve">± 0.060 </w:t>
      </w:r>
      <w:r w:rsidR="00A9450B" w:rsidRPr="00A9450B">
        <w:rPr>
          <w:lang w:val="en-US"/>
        </w:rPr>
        <w:t>Nm</w:t>
      </w:r>
      <w:r w:rsidR="00A9450B" w:rsidRPr="00A9450B">
        <w:rPr>
          <w:vertAlign w:val="superscript"/>
          <w:lang w:val="en-US"/>
        </w:rPr>
        <w:t xml:space="preserve">3 </w:t>
      </w:r>
      <w:proofErr w:type="spellStart"/>
      <w:r w:rsidR="00A9450B" w:rsidRPr="00A9450B">
        <w:rPr>
          <w:lang w:val="en-US"/>
        </w:rPr>
        <w:t>kg</w:t>
      </w:r>
      <w:r w:rsidR="00A9450B" w:rsidRPr="00A9450B">
        <w:rPr>
          <w:vertAlign w:val="subscript"/>
          <w:lang w:val="en-US"/>
        </w:rPr>
        <w:t>VS</w:t>
      </w:r>
      <w:proofErr w:type="spellEnd"/>
      <w:r w:rsidR="00A9450B" w:rsidRPr="00A9450B">
        <w:rPr>
          <w:vertAlign w:val="subscript"/>
          <w:lang w:val="en-US"/>
        </w:rPr>
        <w:t xml:space="preserve"> </w:t>
      </w:r>
      <w:r w:rsidR="00A9450B" w:rsidRPr="00A9450B">
        <w:rPr>
          <w:vertAlign w:val="superscript"/>
          <w:lang w:val="en-US"/>
        </w:rPr>
        <w:t>-1</w:t>
      </w:r>
      <w:r w:rsidR="00B54A3D">
        <w:rPr>
          <w:lang w:val="en-US"/>
        </w:rPr>
        <w:t xml:space="preserve"> for BS1-FB</w:t>
      </w:r>
      <w:r w:rsidR="00A9450B" w:rsidRPr="00A9450B">
        <w:rPr>
          <w:lang w:val="en-US"/>
        </w:rPr>
        <w:t>.</w:t>
      </w:r>
      <w:r w:rsidR="009507A4">
        <w:rPr>
          <w:lang w:val="en-US"/>
        </w:rPr>
        <w:t xml:space="preserve"> </w:t>
      </w:r>
      <w:r w:rsidR="000F741A">
        <w:rPr>
          <w:lang w:val="en-US"/>
        </w:rPr>
        <w:t>T</w:t>
      </w:r>
      <w:r w:rsidR="009507A4">
        <w:rPr>
          <w:lang w:val="en-US"/>
        </w:rPr>
        <w:t xml:space="preserve">he high COD of </w:t>
      </w:r>
      <w:r w:rsidR="00711B8C">
        <w:t>BS</w:t>
      </w:r>
      <w:r w:rsidR="009507A4">
        <w:rPr>
          <w:lang w:val="en-US"/>
        </w:rPr>
        <w:t>1 did</w:t>
      </w:r>
      <w:r w:rsidR="00C21B5B">
        <w:rPr>
          <w:lang w:val="en-US"/>
        </w:rPr>
        <w:t>n’t</w:t>
      </w:r>
      <w:r w:rsidR="009507A4">
        <w:rPr>
          <w:lang w:val="en-US"/>
        </w:rPr>
        <w:t xml:space="preserve"> </w:t>
      </w:r>
      <w:r w:rsidR="00C21B5B">
        <w:rPr>
          <w:lang w:val="en-US"/>
        </w:rPr>
        <w:t xml:space="preserve">produce </w:t>
      </w:r>
      <w:r w:rsidR="009507A4">
        <w:rPr>
          <w:lang w:val="en-US"/>
        </w:rPr>
        <w:lastRenderedPageBreak/>
        <w:t>any</w:t>
      </w:r>
      <w:r w:rsidR="009507A4" w:rsidRPr="009507A4">
        <w:rPr>
          <w:lang w:val="en-US"/>
        </w:rPr>
        <w:t xml:space="preserve"> overload </w:t>
      </w:r>
      <w:r w:rsidR="009507A4">
        <w:rPr>
          <w:lang w:val="en-US"/>
        </w:rPr>
        <w:t>of organic acids intermediates</w:t>
      </w:r>
      <w:r w:rsidR="009507A4" w:rsidRPr="009507A4">
        <w:rPr>
          <w:lang w:val="en-US"/>
        </w:rPr>
        <w:t xml:space="preserve">. </w:t>
      </w:r>
      <w:r w:rsidR="003B5A7C">
        <w:rPr>
          <w:lang w:val="en-US"/>
        </w:rPr>
        <w:t>The final BMP</w:t>
      </w:r>
      <w:r w:rsidR="00C21B5B">
        <w:rPr>
          <w:lang w:val="en-US"/>
        </w:rPr>
        <w:t xml:space="preserve"> values</w:t>
      </w:r>
      <w:r w:rsidR="003B5A7C">
        <w:rPr>
          <w:lang w:val="en-US"/>
        </w:rPr>
        <w:t xml:space="preserve"> of </w:t>
      </w:r>
      <w:r w:rsidR="003B5A7C" w:rsidRPr="003B5A7C">
        <w:t>BS</w:t>
      </w:r>
      <w:r w:rsidR="003B5A7C" w:rsidRPr="003B5A7C">
        <w:rPr>
          <w:lang w:val="en-US"/>
        </w:rPr>
        <w:t xml:space="preserve">1 and </w:t>
      </w:r>
      <w:r w:rsidR="003B5A7C" w:rsidRPr="003B5A7C">
        <w:t>BS</w:t>
      </w:r>
      <w:r w:rsidR="003B5A7C" w:rsidRPr="003B5A7C">
        <w:rPr>
          <w:lang w:val="en-US"/>
        </w:rPr>
        <w:t xml:space="preserve">1-FB </w:t>
      </w:r>
      <w:r w:rsidR="003B5A7C">
        <w:rPr>
          <w:lang w:val="en-US"/>
        </w:rPr>
        <w:t>were</w:t>
      </w:r>
      <w:r w:rsidR="003B5A7C" w:rsidRPr="003B5A7C">
        <w:rPr>
          <w:lang w:val="en-US"/>
        </w:rPr>
        <w:t xml:space="preserve"> 0.744 Nm</w:t>
      </w:r>
      <w:r w:rsidR="003B5A7C" w:rsidRPr="003B5A7C">
        <w:rPr>
          <w:vertAlign w:val="superscript"/>
          <w:lang w:val="en-US"/>
        </w:rPr>
        <w:t>3</w:t>
      </w:r>
      <w:r w:rsidR="003B5A7C" w:rsidRPr="003B5A7C">
        <w:rPr>
          <w:lang w:val="en-US"/>
        </w:rPr>
        <w:t xml:space="preserve"> kg</w:t>
      </w:r>
      <w:r w:rsidR="003B5A7C" w:rsidRPr="003B5A7C">
        <w:rPr>
          <w:vertAlign w:val="subscript"/>
          <w:lang w:val="en-US"/>
        </w:rPr>
        <w:t>VS</w:t>
      </w:r>
      <w:r w:rsidR="003B5A7C" w:rsidRPr="003B5A7C">
        <w:rPr>
          <w:vertAlign w:val="superscript"/>
          <w:lang w:val="en-US"/>
        </w:rPr>
        <w:t>-1</w:t>
      </w:r>
      <w:r w:rsidR="003B5A7C" w:rsidRPr="003B5A7C">
        <w:rPr>
          <w:lang w:val="en-US"/>
        </w:rPr>
        <w:t xml:space="preserve"> and 0.705 Nm</w:t>
      </w:r>
      <w:r w:rsidR="003B5A7C" w:rsidRPr="003B5A7C">
        <w:rPr>
          <w:vertAlign w:val="superscript"/>
          <w:lang w:val="en-US"/>
        </w:rPr>
        <w:t>3</w:t>
      </w:r>
      <w:r w:rsidR="003B5A7C" w:rsidRPr="003B5A7C">
        <w:rPr>
          <w:lang w:val="en-US"/>
        </w:rPr>
        <w:t xml:space="preserve"> kg</w:t>
      </w:r>
      <w:r w:rsidR="003B5A7C" w:rsidRPr="003B5A7C">
        <w:rPr>
          <w:vertAlign w:val="subscript"/>
          <w:lang w:val="en-US"/>
        </w:rPr>
        <w:t>VS</w:t>
      </w:r>
      <w:r w:rsidR="003B5A7C" w:rsidRPr="003B5A7C">
        <w:rPr>
          <w:vertAlign w:val="superscript"/>
          <w:lang w:val="en-US"/>
        </w:rPr>
        <w:t>-1</w:t>
      </w:r>
      <w:r w:rsidR="003B5A7C" w:rsidRPr="003B5A7C">
        <w:rPr>
          <w:lang w:val="en-US"/>
        </w:rPr>
        <w:t xml:space="preserve">, </w:t>
      </w:r>
      <w:r w:rsidR="003B5A7C" w:rsidRPr="00F50278">
        <w:rPr>
          <w:lang w:val="en-US"/>
        </w:rPr>
        <w:t>respectively (Figure 1.b).</w:t>
      </w:r>
      <w:r w:rsidR="003B5A7C" w:rsidRPr="003B5A7C">
        <w:rPr>
          <w:lang w:val="en-US"/>
        </w:rPr>
        <w:t xml:space="preserve"> These values accounted for 73 % and 64 % of the </w:t>
      </w:r>
      <w:r w:rsidR="003B5A7C" w:rsidRPr="006F0452">
        <w:rPr>
          <w:lang w:val="en-US"/>
        </w:rPr>
        <w:t xml:space="preserve">respective theoretical BMPs </w:t>
      </w:r>
      <w:r w:rsidR="00C21B5B" w:rsidRPr="006F0452">
        <w:rPr>
          <w:lang w:val="en-US"/>
        </w:rPr>
        <w:t xml:space="preserve">calculated </w:t>
      </w:r>
      <w:r w:rsidR="003B5A7C" w:rsidRPr="006F0452">
        <w:rPr>
          <w:lang w:val="en-US"/>
        </w:rPr>
        <w:t xml:space="preserve">from the COD of </w:t>
      </w:r>
      <w:r w:rsidR="00C21B5B" w:rsidRPr="006F0452">
        <w:rPr>
          <w:lang w:val="en-US"/>
        </w:rPr>
        <w:t xml:space="preserve">BS1 </w:t>
      </w:r>
      <w:r w:rsidR="003B5A7C" w:rsidRPr="006F0452">
        <w:rPr>
          <w:lang w:val="en-US"/>
        </w:rPr>
        <w:t>(1.03 ± 0.03 Nm</w:t>
      </w:r>
      <w:r w:rsidR="003B5A7C" w:rsidRPr="006F0452">
        <w:rPr>
          <w:vertAlign w:val="superscript"/>
          <w:lang w:val="en-US"/>
        </w:rPr>
        <w:t>3</w:t>
      </w:r>
      <w:r w:rsidR="003B5A7C" w:rsidRPr="006F0452">
        <w:rPr>
          <w:lang w:val="en-US"/>
        </w:rPr>
        <w:t xml:space="preserve"> kg</w:t>
      </w:r>
      <w:r w:rsidR="003B5A7C" w:rsidRPr="006F0452">
        <w:rPr>
          <w:vertAlign w:val="subscript"/>
          <w:lang w:val="en-US"/>
        </w:rPr>
        <w:t>VS</w:t>
      </w:r>
      <w:r w:rsidR="003B5A7C" w:rsidRPr="006F0452">
        <w:rPr>
          <w:vertAlign w:val="superscript"/>
          <w:lang w:val="en-US"/>
        </w:rPr>
        <w:t>-1</w:t>
      </w:r>
      <w:r w:rsidR="003B5A7C" w:rsidRPr="006F0452">
        <w:rPr>
          <w:lang w:val="en-US"/>
        </w:rPr>
        <w:t xml:space="preserve">) </w:t>
      </w:r>
      <w:r w:rsidR="00C21B5B" w:rsidRPr="006F0452">
        <w:rPr>
          <w:lang w:val="en-US"/>
        </w:rPr>
        <w:t>(</w:t>
      </w:r>
      <w:r w:rsidR="003B5A7C" w:rsidRPr="006F0452">
        <w:rPr>
          <w:lang w:val="en-US"/>
        </w:rPr>
        <w:t>Figure 2.a</w:t>
      </w:r>
      <w:r w:rsidR="00C21B5B" w:rsidRPr="006F0452">
        <w:rPr>
          <w:lang w:val="en-US"/>
        </w:rPr>
        <w:t>)</w:t>
      </w:r>
      <w:r w:rsidR="002C487A" w:rsidRPr="006F0452">
        <w:rPr>
          <w:lang w:val="en-US"/>
        </w:rPr>
        <w:t>.</w:t>
      </w:r>
      <w:r w:rsidR="002C487A">
        <w:rPr>
          <w:lang w:val="en-US"/>
        </w:rPr>
        <w:t xml:space="preserve"> This </w:t>
      </w:r>
      <w:r w:rsidR="003B5A7C">
        <w:rPr>
          <w:lang w:val="en-US"/>
        </w:rPr>
        <w:t>mean</w:t>
      </w:r>
      <w:r w:rsidR="002C487A">
        <w:rPr>
          <w:lang w:val="en-US"/>
        </w:rPr>
        <w:t>s</w:t>
      </w:r>
      <w:r w:rsidR="003B5A7C">
        <w:rPr>
          <w:lang w:val="en-US"/>
        </w:rPr>
        <w:t xml:space="preserve"> that </w:t>
      </w:r>
      <w:r w:rsidR="002C487A">
        <w:rPr>
          <w:lang w:val="en-US"/>
        </w:rPr>
        <w:t>in both feeding modes at least two thirds of</w:t>
      </w:r>
      <w:r w:rsidR="003B5A7C" w:rsidRPr="003B5A7C">
        <w:rPr>
          <w:lang w:val="en-US"/>
        </w:rPr>
        <w:t xml:space="preserve"> </w:t>
      </w:r>
      <w:r w:rsidR="00C21B5B">
        <w:rPr>
          <w:lang w:val="en-US"/>
        </w:rPr>
        <w:t xml:space="preserve">the </w:t>
      </w:r>
      <w:r w:rsidR="003B5A7C" w:rsidRPr="003B5A7C">
        <w:rPr>
          <w:lang w:val="en-US"/>
        </w:rPr>
        <w:t xml:space="preserve">organic matter was converted to biomethane. The average methane </w:t>
      </w:r>
      <w:r w:rsidR="003B5A7C" w:rsidRPr="006F0452">
        <w:rPr>
          <w:lang w:val="en-US"/>
        </w:rPr>
        <w:t>content (Figure 2.b) was</w:t>
      </w:r>
      <w:r w:rsidR="003B5A7C" w:rsidRPr="003B5A7C">
        <w:rPr>
          <w:lang w:val="en-US"/>
        </w:rPr>
        <w:t xml:space="preserve"> 58 ± 2 % and 55 ± 4 %, respectively</w:t>
      </w:r>
      <w:r w:rsidR="003B5A7C">
        <w:rPr>
          <w:lang w:val="en-US"/>
        </w:rPr>
        <w:t>, confirming the good performance of AD</w:t>
      </w:r>
      <w:r w:rsidR="002C487A">
        <w:rPr>
          <w:lang w:val="en-US"/>
        </w:rPr>
        <w:t xml:space="preserve"> in both feeding modes</w:t>
      </w:r>
      <w:r w:rsidR="003B5A7C" w:rsidRPr="003B5A7C">
        <w:rPr>
          <w:lang w:val="en-US"/>
        </w:rPr>
        <w:t>.</w:t>
      </w:r>
      <w:r w:rsidR="00C33DAE">
        <w:rPr>
          <w:lang w:val="en-US"/>
        </w:rPr>
        <w:t xml:space="preserve"> In fed-batch mode, the </w:t>
      </w:r>
      <w:r w:rsidR="0030098A">
        <w:rPr>
          <w:lang w:val="en-US"/>
        </w:rPr>
        <w:t xml:space="preserve">overall </w:t>
      </w:r>
      <w:r w:rsidR="00C33DAE">
        <w:rPr>
          <w:lang w:val="en-US"/>
        </w:rPr>
        <w:t>organic load is distributed over time</w:t>
      </w:r>
      <w:r w:rsidR="0030098A">
        <w:rPr>
          <w:lang w:val="en-US"/>
        </w:rPr>
        <w:t>, thus preventing potential overload problems. In this experimental condition, the S/I ratio of 1:2 was sufficient to prevent overloads even in batch mode.</w:t>
      </w:r>
    </w:p>
    <w:p w14:paraId="31124415" w14:textId="2E22D65B" w:rsidR="000C7E88" w:rsidRDefault="000C7E88" w:rsidP="000C7E88">
      <w:pPr>
        <w:jc w:val="both"/>
        <w:rPr>
          <w:lang w:val="en-US"/>
        </w:rPr>
      </w:pPr>
      <w:r>
        <w:rPr>
          <w:lang w:val="en-US"/>
        </w:rPr>
        <w:t xml:space="preserve">In </w:t>
      </w:r>
      <w:r w:rsidR="009633EE">
        <w:rPr>
          <w:lang w:val="en-US"/>
        </w:rPr>
        <w:t>experiment</w:t>
      </w:r>
      <w:r>
        <w:rPr>
          <w:lang w:val="en-US"/>
        </w:rPr>
        <w:t xml:space="preserve"> 2,</w:t>
      </w:r>
      <w:r w:rsidRPr="00A9450B">
        <w:rPr>
          <w:lang w:val="en-US"/>
        </w:rPr>
        <w:t xml:space="preserve"> the SBP</w:t>
      </w:r>
      <w:r>
        <w:rPr>
          <w:lang w:val="en-US"/>
        </w:rPr>
        <w:t>s</w:t>
      </w:r>
      <w:r w:rsidRPr="00A9450B">
        <w:rPr>
          <w:lang w:val="en-US"/>
        </w:rPr>
        <w:t xml:space="preserve"> </w:t>
      </w:r>
      <w:r>
        <w:rPr>
          <w:lang w:val="en-US"/>
        </w:rPr>
        <w:t>values obtained from</w:t>
      </w:r>
      <w:r w:rsidRPr="00A9450B">
        <w:rPr>
          <w:lang w:val="en-US"/>
        </w:rPr>
        <w:t xml:space="preserve"> </w:t>
      </w:r>
      <w:r>
        <w:t>BS</w:t>
      </w:r>
      <w:r>
        <w:rPr>
          <w:lang w:val="en-US"/>
        </w:rPr>
        <w:t>2-BC</w:t>
      </w:r>
      <w:r w:rsidRPr="00A9450B">
        <w:rPr>
          <w:lang w:val="en-US"/>
        </w:rPr>
        <w:t xml:space="preserve"> and </w:t>
      </w:r>
      <w:r w:rsidRPr="006F0452">
        <w:t>BS2</w:t>
      </w:r>
      <w:r w:rsidRPr="006F0452">
        <w:rPr>
          <w:lang w:val="en-US"/>
        </w:rPr>
        <w:t>-C (Figure 1.c) after</w:t>
      </w:r>
      <w:r w:rsidRPr="00A9450B">
        <w:rPr>
          <w:lang w:val="en-US"/>
        </w:rPr>
        <w:t xml:space="preserve"> 15 days </w:t>
      </w:r>
      <w:r>
        <w:rPr>
          <w:lang w:val="en-US"/>
        </w:rPr>
        <w:t>were</w:t>
      </w:r>
      <w:r w:rsidRPr="00A9450B">
        <w:rPr>
          <w:lang w:val="en-US"/>
        </w:rPr>
        <w:t xml:space="preserve"> lower than </w:t>
      </w:r>
      <w:r>
        <w:rPr>
          <w:lang w:val="en-US"/>
        </w:rPr>
        <w:t xml:space="preserve">those of </w:t>
      </w:r>
      <w:r w:rsidR="009633EE">
        <w:rPr>
          <w:lang w:val="en-US"/>
        </w:rPr>
        <w:t>experiment</w:t>
      </w:r>
      <w:r>
        <w:rPr>
          <w:lang w:val="en-US"/>
        </w:rPr>
        <w:t xml:space="preserve"> 1</w:t>
      </w:r>
      <w:r w:rsidRPr="00A9450B">
        <w:rPr>
          <w:lang w:val="en-US"/>
        </w:rPr>
        <w:t>, respectively equal to 0.775 Nm</w:t>
      </w:r>
      <w:r w:rsidRPr="00A9450B">
        <w:rPr>
          <w:vertAlign w:val="superscript"/>
          <w:lang w:val="en-US"/>
        </w:rPr>
        <w:t xml:space="preserve">3 </w:t>
      </w:r>
      <w:proofErr w:type="spellStart"/>
      <w:r w:rsidRPr="00A9450B">
        <w:rPr>
          <w:lang w:val="en-US"/>
        </w:rPr>
        <w:t>kg</w:t>
      </w:r>
      <w:r w:rsidRPr="00A9450B">
        <w:rPr>
          <w:vertAlign w:val="subscript"/>
          <w:lang w:val="en-US"/>
        </w:rPr>
        <w:t>VS</w:t>
      </w:r>
      <w:proofErr w:type="spellEnd"/>
      <w:r w:rsidRPr="00A9450B">
        <w:rPr>
          <w:vertAlign w:val="subscript"/>
          <w:lang w:val="en-US"/>
        </w:rPr>
        <w:t xml:space="preserve"> </w:t>
      </w:r>
      <w:r w:rsidRPr="00A9450B">
        <w:rPr>
          <w:vertAlign w:val="superscript"/>
          <w:lang w:val="en-US"/>
        </w:rPr>
        <w:t>-1</w:t>
      </w:r>
      <w:r w:rsidRPr="00A9450B">
        <w:rPr>
          <w:lang w:val="en-US"/>
        </w:rPr>
        <w:t xml:space="preserve"> and 0.948 Nm</w:t>
      </w:r>
      <w:r w:rsidRPr="00A9450B">
        <w:rPr>
          <w:vertAlign w:val="superscript"/>
          <w:lang w:val="en-US"/>
        </w:rPr>
        <w:t xml:space="preserve">3 </w:t>
      </w:r>
      <w:proofErr w:type="spellStart"/>
      <w:r w:rsidRPr="00A9450B">
        <w:rPr>
          <w:lang w:val="en-US"/>
        </w:rPr>
        <w:t>kg</w:t>
      </w:r>
      <w:r w:rsidRPr="00A9450B">
        <w:rPr>
          <w:vertAlign w:val="subscript"/>
          <w:lang w:val="en-US"/>
        </w:rPr>
        <w:t>VS</w:t>
      </w:r>
      <w:proofErr w:type="spellEnd"/>
      <w:r w:rsidRPr="00A9450B">
        <w:rPr>
          <w:vertAlign w:val="subscript"/>
          <w:lang w:val="en-US"/>
        </w:rPr>
        <w:t xml:space="preserve"> </w:t>
      </w:r>
      <w:r w:rsidRPr="00A9450B">
        <w:rPr>
          <w:vertAlign w:val="superscript"/>
          <w:lang w:val="en-US"/>
        </w:rPr>
        <w:t>-1</w:t>
      </w:r>
      <w:r w:rsidRPr="00A9450B">
        <w:rPr>
          <w:lang w:val="en-US"/>
        </w:rPr>
        <w:t xml:space="preserve">. </w:t>
      </w:r>
      <w:r>
        <w:rPr>
          <w:lang w:val="en-US"/>
        </w:rPr>
        <w:t xml:space="preserve">A </w:t>
      </w:r>
      <w:r w:rsidRPr="006F0452">
        <w:rPr>
          <w:lang w:val="en-US"/>
        </w:rPr>
        <w:t>significant impact of 10 g L</w:t>
      </w:r>
      <w:r w:rsidRPr="006F0452">
        <w:rPr>
          <w:vertAlign w:val="superscript"/>
          <w:lang w:val="en-US"/>
        </w:rPr>
        <w:t>-1</w:t>
      </w:r>
      <w:r w:rsidRPr="006F0452">
        <w:rPr>
          <w:lang w:val="en-US"/>
        </w:rPr>
        <w:t xml:space="preserve"> of SWP550 BC on biogas production from </w:t>
      </w:r>
      <w:r w:rsidRPr="006F0452">
        <w:t>BS</w:t>
      </w:r>
      <w:r w:rsidRPr="006F0452">
        <w:rPr>
          <w:lang w:val="en-US"/>
        </w:rPr>
        <w:t>2 was not observed (p &gt;0.05) (Table 3).</w:t>
      </w:r>
      <w:r w:rsidRPr="00A9450B">
        <w:rPr>
          <w:lang w:val="en-US"/>
        </w:rPr>
        <w:t xml:space="preserve"> </w:t>
      </w:r>
    </w:p>
    <w:p w14:paraId="0F28B635" w14:textId="77777777" w:rsidR="000C7E88" w:rsidRDefault="000C7E88" w:rsidP="000C7E88">
      <w:pPr>
        <w:jc w:val="both"/>
        <w:rPr>
          <w:lang w:val="en-US"/>
        </w:rPr>
      </w:pPr>
    </w:p>
    <w:p w14:paraId="69F5AB40" w14:textId="77777777" w:rsidR="000C7E88" w:rsidRDefault="000C7E88" w:rsidP="000C7E88">
      <w:pPr>
        <w:jc w:val="both"/>
      </w:pPr>
      <w:r w:rsidRPr="007629A9">
        <w:rPr>
          <w:b/>
          <w:bCs/>
        </w:rPr>
        <w:t xml:space="preserve">Table </w:t>
      </w:r>
      <w:r>
        <w:rPr>
          <w:b/>
          <w:bCs/>
        </w:rPr>
        <w:t>3</w:t>
      </w:r>
      <w:r>
        <w:t xml:space="preserve">. </w:t>
      </w:r>
      <w:bookmarkStart w:id="13" w:name="_Toc111041645"/>
      <w:bookmarkStart w:id="14" w:name="_Ref111042064"/>
      <w:r>
        <w:t>Results of the sensitivity analysis: one-way</w:t>
      </w:r>
      <w:r w:rsidRPr="0092747E">
        <w:t xml:space="preserve"> ANOVA at α = 0.05 </w:t>
      </w:r>
      <w:r>
        <w:t>with</w:t>
      </w:r>
      <w:r w:rsidRPr="0092747E">
        <w:t xml:space="preserve"> </w:t>
      </w:r>
      <w:r>
        <w:t>Fisher</w:t>
      </w:r>
      <w:r w:rsidRPr="0092747E">
        <w:t xml:space="preserve">’s </w:t>
      </w:r>
      <w:r>
        <w:t>Least</w:t>
      </w:r>
      <w:r w:rsidRPr="0092747E">
        <w:t xml:space="preserve"> Significant Difference (</w:t>
      </w:r>
      <w:r>
        <w:t>L</w:t>
      </w:r>
      <w:r w:rsidRPr="0092747E">
        <w:t xml:space="preserve">SD) post-hoc test </w:t>
      </w:r>
      <w:r w:rsidRPr="004F4E36">
        <w:t xml:space="preserve">and </w:t>
      </w:r>
      <w:r>
        <w:t xml:space="preserve">unpaired </w:t>
      </w:r>
      <w:r w:rsidRPr="004F4E36">
        <w:t>t</w:t>
      </w:r>
      <w:r>
        <w:t xml:space="preserve">-test </w:t>
      </w:r>
      <w:r w:rsidRPr="0092747E">
        <w:t>at α = 0.05</w:t>
      </w:r>
      <w:r>
        <w:t xml:space="preserve">. </w:t>
      </w:r>
      <w:r w:rsidRPr="00486204">
        <w:t>A significant difference (p &lt; 0.05) is identified by different letters</w:t>
      </w:r>
      <w:r>
        <w:t>.</w:t>
      </w:r>
      <w:bookmarkEnd w:id="13"/>
      <w:bookmarkEnd w:id="14"/>
    </w:p>
    <w:p w14:paraId="10B7A945" w14:textId="77777777" w:rsidR="000C7E88" w:rsidRPr="004F4E36" w:rsidRDefault="000C7E88" w:rsidP="000C7E88">
      <w:pPr>
        <w:spacing w:line="360" w:lineRule="auto"/>
        <w:jc w:val="both"/>
      </w:pPr>
    </w:p>
    <w:tbl>
      <w:tblPr>
        <w:tblStyle w:val="Grigliatabella"/>
        <w:tblW w:w="9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850"/>
        <w:gridCol w:w="991"/>
        <w:gridCol w:w="1703"/>
        <w:gridCol w:w="992"/>
        <w:gridCol w:w="1461"/>
        <w:gridCol w:w="1122"/>
      </w:tblGrid>
      <w:tr w:rsidR="000C7E88" w:rsidRPr="0070190E" w14:paraId="421B77CD" w14:textId="77777777" w:rsidTr="0070190E">
        <w:tc>
          <w:tcPr>
            <w:tcW w:w="1276" w:type="dxa"/>
            <w:tcBorders>
              <w:top w:val="single" w:sz="4" w:space="0" w:color="auto"/>
              <w:bottom w:val="single" w:sz="4" w:space="0" w:color="auto"/>
            </w:tcBorders>
            <w:vAlign w:val="center"/>
          </w:tcPr>
          <w:p w14:paraId="70E56892" w14:textId="77777777" w:rsidR="000C7E88" w:rsidRPr="0070190E" w:rsidRDefault="000C7E88" w:rsidP="0070190E">
            <w:pPr>
              <w:pStyle w:val="StileNoStyle"/>
              <w:jc w:val="center"/>
              <w:rPr>
                <w:rFonts w:cs="Times New Roman"/>
                <w:szCs w:val="24"/>
              </w:rPr>
            </w:pPr>
            <w:r w:rsidRPr="0070190E">
              <w:rPr>
                <w:rFonts w:cs="Times New Roman"/>
                <w:szCs w:val="24"/>
              </w:rPr>
              <w:t>Parameter</w:t>
            </w:r>
          </w:p>
        </w:tc>
        <w:tc>
          <w:tcPr>
            <w:tcW w:w="992" w:type="dxa"/>
            <w:tcBorders>
              <w:top w:val="single" w:sz="4" w:space="0" w:color="auto"/>
              <w:bottom w:val="single" w:sz="4" w:space="0" w:color="auto"/>
            </w:tcBorders>
            <w:vAlign w:val="center"/>
          </w:tcPr>
          <w:p w14:paraId="2BE9A532" w14:textId="77777777" w:rsidR="000C7E88" w:rsidRPr="0070190E" w:rsidRDefault="000C7E88" w:rsidP="0070190E">
            <w:pPr>
              <w:pStyle w:val="StileNoStyle"/>
              <w:jc w:val="center"/>
              <w:rPr>
                <w:rFonts w:cs="Times New Roman"/>
                <w:szCs w:val="24"/>
              </w:rPr>
            </w:pPr>
            <w:r w:rsidRPr="0070190E">
              <w:rPr>
                <w:rFonts w:cs="Times New Roman"/>
                <w:szCs w:val="24"/>
              </w:rPr>
              <w:t>test</w:t>
            </w:r>
          </w:p>
        </w:tc>
        <w:tc>
          <w:tcPr>
            <w:tcW w:w="850" w:type="dxa"/>
            <w:tcBorders>
              <w:top w:val="single" w:sz="4" w:space="0" w:color="auto"/>
              <w:bottom w:val="single" w:sz="4" w:space="0" w:color="auto"/>
            </w:tcBorders>
            <w:vAlign w:val="center"/>
          </w:tcPr>
          <w:p w14:paraId="3D734841" w14:textId="77777777" w:rsidR="000C7E88" w:rsidRPr="0070190E" w:rsidRDefault="000C7E88" w:rsidP="0070190E">
            <w:pPr>
              <w:pStyle w:val="StileNoStyle"/>
              <w:jc w:val="center"/>
              <w:rPr>
                <w:rFonts w:cs="Times New Roman"/>
                <w:szCs w:val="24"/>
              </w:rPr>
            </w:pPr>
            <w:r w:rsidRPr="0070190E">
              <w:rPr>
                <w:rFonts w:cs="Times New Roman"/>
                <w:szCs w:val="24"/>
              </w:rPr>
              <w:t>F or t</w:t>
            </w:r>
          </w:p>
        </w:tc>
        <w:tc>
          <w:tcPr>
            <w:tcW w:w="991" w:type="dxa"/>
            <w:tcBorders>
              <w:top w:val="single" w:sz="4" w:space="0" w:color="auto"/>
              <w:bottom w:val="single" w:sz="4" w:space="0" w:color="auto"/>
            </w:tcBorders>
            <w:vAlign w:val="center"/>
          </w:tcPr>
          <w:p w14:paraId="0AA7BE55" w14:textId="77777777" w:rsidR="000C7E88" w:rsidRPr="0070190E" w:rsidRDefault="000C7E88" w:rsidP="0070190E">
            <w:pPr>
              <w:pStyle w:val="StileNoStyle"/>
              <w:jc w:val="center"/>
              <w:rPr>
                <w:rFonts w:cs="Times New Roman"/>
                <w:szCs w:val="24"/>
              </w:rPr>
            </w:pPr>
            <w:r w:rsidRPr="0070190E">
              <w:rPr>
                <w:rFonts w:cs="Times New Roman"/>
                <w:szCs w:val="24"/>
              </w:rPr>
              <w:t>p value</w:t>
            </w:r>
          </w:p>
        </w:tc>
        <w:tc>
          <w:tcPr>
            <w:tcW w:w="1703" w:type="dxa"/>
            <w:tcBorders>
              <w:top w:val="single" w:sz="4" w:space="0" w:color="auto"/>
              <w:bottom w:val="single" w:sz="4" w:space="0" w:color="auto"/>
            </w:tcBorders>
            <w:vAlign w:val="center"/>
          </w:tcPr>
          <w:p w14:paraId="603D78C0" w14:textId="5265C081" w:rsidR="000C7E88" w:rsidRPr="0070190E" w:rsidRDefault="0070190E" w:rsidP="0070190E">
            <w:pPr>
              <w:pStyle w:val="StileNoStyle"/>
              <w:jc w:val="center"/>
              <w:rPr>
                <w:rFonts w:cs="Times New Roman"/>
                <w:szCs w:val="24"/>
              </w:rPr>
            </w:pPr>
            <w:r>
              <w:rPr>
                <w:rFonts w:cs="Times New Roman"/>
                <w:szCs w:val="24"/>
              </w:rPr>
              <w:t>e</w:t>
            </w:r>
            <w:r w:rsidR="000C7E88" w:rsidRPr="0070190E">
              <w:rPr>
                <w:rFonts w:cs="Times New Roman"/>
                <w:szCs w:val="24"/>
              </w:rPr>
              <w:t>xperimental condition</w:t>
            </w:r>
          </w:p>
        </w:tc>
        <w:tc>
          <w:tcPr>
            <w:tcW w:w="992" w:type="dxa"/>
            <w:tcBorders>
              <w:top w:val="single" w:sz="4" w:space="0" w:color="auto"/>
              <w:bottom w:val="single" w:sz="4" w:space="0" w:color="auto"/>
            </w:tcBorders>
            <w:vAlign w:val="center"/>
          </w:tcPr>
          <w:p w14:paraId="314E4E98" w14:textId="32087334" w:rsidR="000C7E88" w:rsidRPr="0070190E" w:rsidRDefault="0070190E" w:rsidP="0070190E">
            <w:pPr>
              <w:pStyle w:val="StileNoStyle"/>
              <w:jc w:val="center"/>
              <w:rPr>
                <w:rFonts w:cs="Times New Roman"/>
                <w:szCs w:val="24"/>
              </w:rPr>
            </w:pPr>
            <w:r>
              <w:rPr>
                <w:rFonts w:cs="Times New Roman"/>
                <w:szCs w:val="24"/>
              </w:rPr>
              <w:t>average value</w:t>
            </w:r>
          </w:p>
        </w:tc>
        <w:tc>
          <w:tcPr>
            <w:tcW w:w="1461" w:type="dxa"/>
            <w:tcBorders>
              <w:top w:val="single" w:sz="4" w:space="0" w:color="auto"/>
              <w:bottom w:val="single" w:sz="4" w:space="0" w:color="auto"/>
            </w:tcBorders>
            <w:vAlign w:val="center"/>
          </w:tcPr>
          <w:p w14:paraId="2429E5D4" w14:textId="53CBFF24" w:rsidR="000C7E88" w:rsidRPr="0070190E" w:rsidRDefault="000C7E88" w:rsidP="0070190E">
            <w:pPr>
              <w:pStyle w:val="StileNoStyle"/>
              <w:jc w:val="center"/>
              <w:rPr>
                <w:rFonts w:cs="Times New Roman"/>
                <w:szCs w:val="24"/>
              </w:rPr>
            </w:pPr>
            <w:r w:rsidRPr="0070190E">
              <w:rPr>
                <w:rFonts w:cs="Times New Roman"/>
                <w:szCs w:val="24"/>
              </w:rPr>
              <w:t>Std Err</w:t>
            </w:r>
            <w:r w:rsidR="0070190E">
              <w:rPr>
                <w:rFonts w:cs="Times New Roman"/>
                <w:szCs w:val="24"/>
              </w:rPr>
              <w:t>or</w:t>
            </w:r>
          </w:p>
        </w:tc>
        <w:tc>
          <w:tcPr>
            <w:tcW w:w="1122" w:type="dxa"/>
            <w:tcBorders>
              <w:top w:val="single" w:sz="4" w:space="0" w:color="auto"/>
              <w:bottom w:val="single" w:sz="4" w:space="0" w:color="auto"/>
            </w:tcBorders>
            <w:vAlign w:val="center"/>
          </w:tcPr>
          <w:p w14:paraId="7662A9DD" w14:textId="77777777" w:rsidR="000C7E88" w:rsidRPr="0070190E" w:rsidRDefault="000C7E88" w:rsidP="0070190E">
            <w:pPr>
              <w:pStyle w:val="StileNoStyle"/>
              <w:jc w:val="center"/>
              <w:rPr>
                <w:rFonts w:cs="Times New Roman"/>
                <w:szCs w:val="24"/>
              </w:rPr>
            </w:pPr>
            <w:r w:rsidRPr="0070190E">
              <w:rPr>
                <w:rFonts w:cs="Times New Roman"/>
                <w:szCs w:val="24"/>
              </w:rPr>
              <w:t>Post-Hoc test</w:t>
            </w:r>
          </w:p>
        </w:tc>
      </w:tr>
      <w:tr w:rsidR="000C7E88" w:rsidRPr="0070190E" w14:paraId="45856FA0" w14:textId="77777777" w:rsidTr="0070190E">
        <w:tc>
          <w:tcPr>
            <w:tcW w:w="1276" w:type="dxa"/>
            <w:vMerge w:val="restart"/>
            <w:tcBorders>
              <w:top w:val="single" w:sz="4" w:space="0" w:color="auto"/>
            </w:tcBorders>
          </w:tcPr>
          <w:p w14:paraId="32CFB855" w14:textId="77777777" w:rsidR="000C7E88" w:rsidRPr="0070190E" w:rsidRDefault="000C7E88" w:rsidP="00700E48">
            <w:pPr>
              <w:pStyle w:val="StileNoStyle"/>
              <w:jc w:val="left"/>
              <w:rPr>
                <w:rFonts w:cs="Times New Roman"/>
                <w:szCs w:val="24"/>
              </w:rPr>
            </w:pPr>
            <w:r w:rsidRPr="0070190E">
              <w:rPr>
                <w:rFonts w:cs="Times New Roman"/>
                <w:szCs w:val="24"/>
              </w:rPr>
              <w:t>SBP</w:t>
            </w:r>
          </w:p>
          <w:p w14:paraId="65DF6BF2" w14:textId="77777777" w:rsidR="000C7E88" w:rsidRPr="0070190E" w:rsidRDefault="000C7E88" w:rsidP="00700E48">
            <w:pPr>
              <w:pStyle w:val="StileNoStyle"/>
              <w:jc w:val="left"/>
              <w:rPr>
                <w:rFonts w:cs="Times New Roman"/>
                <w:szCs w:val="24"/>
              </w:rPr>
            </w:pPr>
            <w:r w:rsidRPr="0070190E">
              <w:rPr>
                <w:rFonts w:cs="Times New Roman"/>
                <w:szCs w:val="24"/>
              </w:rPr>
              <w:t>[Nm</w:t>
            </w:r>
            <w:r w:rsidRPr="0070190E">
              <w:rPr>
                <w:rFonts w:cs="Times New Roman"/>
                <w:szCs w:val="24"/>
                <w:vertAlign w:val="superscript"/>
              </w:rPr>
              <w:t>3</w:t>
            </w:r>
            <w:r w:rsidRPr="0070190E">
              <w:rPr>
                <w:rFonts w:cs="Times New Roman"/>
                <w:szCs w:val="24"/>
              </w:rPr>
              <w:t xml:space="preserve"> kg</w:t>
            </w:r>
            <w:r w:rsidRPr="0070190E">
              <w:rPr>
                <w:rFonts w:cs="Times New Roman"/>
                <w:szCs w:val="24"/>
                <w:vertAlign w:val="subscript"/>
              </w:rPr>
              <w:t>VS</w:t>
            </w:r>
            <w:r w:rsidRPr="0070190E">
              <w:rPr>
                <w:rFonts w:cs="Times New Roman"/>
                <w:szCs w:val="24"/>
                <w:vertAlign w:val="superscript"/>
              </w:rPr>
              <w:t>-1</w:t>
            </w:r>
            <w:r w:rsidRPr="0070190E">
              <w:rPr>
                <w:rFonts w:cs="Times New Roman"/>
                <w:szCs w:val="24"/>
              </w:rPr>
              <w:t>]</w:t>
            </w:r>
          </w:p>
        </w:tc>
        <w:tc>
          <w:tcPr>
            <w:tcW w:w="992" w:type="dxa"/>
            <w:vMerge w:val="restart"/>
            <w:tcBorders>
              <w:top w:val="single" w:sz="4" w:space="0" w:color="auto"/>
            </w:tcBorders>
            <w:vAlign w:val="center"/>
          </w:tcPr>
          <w:p w14:paraId="473CFF4D" w14:textId="77777777" w:rsidR="000C7E88" w:rsidRPr="0070190E" w:rsidRDefault="000C7E88" w:rsidP="00700E48">
            <w:pPr>
              <w:pStyle w:val="StileNoStyle"/>
              <w:jc w:val="center"/>
              <w:rPr>
                <w:rFonts w:cs="Times New Roman"/>
                <w:szCs w:val="24"/>
              </w:rPr>
            </w:pPr>
            <w:r w:rsidRPr="0070190E">
              <w:rPr>
                <w:rFonts w:cs="Times New Roman"/>
                <w:szCs w:val="24"/>
              </w:rPr>
              <w:t>2</w:t>
            </w:r>
          </w:p>
        </w:tc>
        <w:tc>
          <w:tcPr>
            <w:tcW w:w="850" w:type="dxa"/>
            <w:vMerge w:val="restart"/>
            <w:tcBorders>
              <w:top w:val="single" w:sz="4" w:space="0" w:color="auto"/>
            </w:tcBorders>
            <w:vAlign w:val="center"/>
          </w:tcPr>
          <w:p w14:paraId="0A1B0564" w14:textId="77777777" w:rsidR="000C7E88" w:rsidRPr="0070190E" w:rsidRDefault="000C7E88" w:rsidP="00700E48">
            <w:pPr>
              <w:pStyle w:val="StileNoStyle"/>
              <w:jc w:val="center"/>
              <w:rPr>
                <w:rFonts w:cs="Times New Roman"/>
                <w:szCs w:val="24"/>
              </w:rPr>
            </w:pPr>
            <w:r w:rsidRPr="0070190E">
              <w:rPr>
                <w:rFonts w:cs="Times New Roman"/>
                <w:szCs w:val="24"/>
              </w:rPr>
              <w:t>1.315</w:t>
            </w:r>
          </w:p>
        </w:tc>
        <w:tc>
          <w:tcPr>
            <w:tcW w:w="991" w:type="dxa"/>
            <w:vMerge w:val="restart"/>
            <w:tcBorders>
              <w:top w:val="single" w:sz="4" w:space="0" w:color="auto"/>
            </w:tcBorders>
            <w:vAlign w:val="center"/>
          </w:tcPr>
          <w:p w14:paraId="49AA8DB1" w14:textId="77777777" w:rsidR="000C7E88" w:rsidRPr="0070190E" w:rsidRDefault="000C7E88" w:rsidP="00700E48">
            <w:pPr>
              <w:pStyle w:val="StileNoStyle"/>
              <w:jc w:val="center"/>
              <w:rPr>
                <w:rFonts w:cs="Times New Roman"/>
                <w:szCs w:val="24"/>
              </w:rPr>
            </w:pPr>
            <w:r w:rsidRPr="0070190E">
              <w:rPr>
                <w:rFonts w:cs="Times New Roman"/>
                <w:szCs w:val="24"/>
              </w:rPr>
              <w:t>0.259</w:t>
            </w:r>
          </w:p>
        </w:tc>
        <w:tc>
          <w:tcPr>
            <w:tcW w:w="1703" w:type="dxa"/>
            <w:tcBorders>
              <w:top w:val="single" w:sz="4" w:space="0" w:color="auto"/>
            </w:tcBorders>
            <w:vAlign w:val="center"/>
          </w:tcPr>
          <w:p w14:paraId="2F0A9A44" w14:textId="77777777" w:rsidR="000C7E88" w:rsidRPr="0070190E" w:rsidRDefault="000C7E88" w:rsidP="0070190E">
            <w:pPr>
              <w:pStyle w:val="StileNoStyle"/>
              <w:jc w:val="center"/>
              <w:rPr>
                <w:rFonts w:cs="Times New Roman"/>
                <w:szCs w:val="24"/>
              </w:rPr>
            </w:pPr>
            <w:r w:rsidRPr="0070190E">
              <w:rPr>
                <w:rFonts w:cs="Times New Roman"/>
                <w:szCs w:val="24"/>
              </w:rPr>
              <w:t>BS1</w:t>
            </w:r>
          </w:p>
        </w:tc>
        <w:tc>
          <w:tcPr>
            <w:tcW w:w="992" w:type="dxa"/>
            <w:tcBorders>
              <w:top w:val="single" w:sz="4" w:space="0" w:color="auto"/>
            </w:tcBorders>
          </w:tcPr>
          <w:p w14:paraId="44CCE9CF" w14:textId="77777777" w:rsidR="000C7E88" w:rsidRPr="0070190E" w:rsidRDefault="000C7E88" w:rsidP="00700E48">
            <w:pPr>
              <w:pStyle w:val="StileNoStyle"/>
              <w:jc w:val="center"/>
              <w:rPr>
                <w:rFonts w:cs="Times New Roman"/>
                <w:szCs w:val="24"/>
              </w:rPr>
            </w:pPr>
            <w:r w:rsidRPr="0070190E">
              <w:rPr>
                <w:rFonts w:cs="Times New Roman"/>
                <w:szCs w:val="24"/>
              </w:rPr>
              <w:t>1.273</w:t>
            </w:r>
          </w:p>
        </w:tc>
        <w:tc>
          <w:tcPr>
            <w:tcW w:w="1461" w:type="dxa"/>
            <w:tcBorders>
              <w:top w:val="single" w:sz="4" w:space="0" w:color="auto"/>
            </w:tcBorders>
          </w:tcPr>
          <w:p w14:paraId="04329281" w14:textId="77777777" w:rsidR="000C7E88" w:rsidRPr="0070190E" w:rsidRDefault="000C7E88" w:rsidP="00700E48">
            <w:pPr>
              <w:pStyle w:val="StileNoStyle"/>
              <w:jc w:val="center"/>
              <w:rPr>
                <w:rFonts w:cs="Times New Roman"/>
                <w:szCs w:val="24"/>
              </w:rPr>
            </w:pPr>
            <w:r w:rsidRPr="0070190E">
              <w:rPr>
                <w:rFonts w:cs="Times New Roman"/>
                <w:szCs w:val="24"/>
              </w:rPr>
              <w:t>0.013</w:t>
            </w:r>
          </w:p>
        </w:tc>
        <w:tc>
          <w:tcPr>
            <w:tcW w:w="1122" w:type="dxa"/>
            <w:tcBorders>
              <w:top w:val="single" w:sz="4" w:space="0" w:color="auto"/>
            </w:tcBorders>
          </w:tcPr>
          <w:p w14:paraId="232B0C59" w14:textId="77777777" w:rsidR="000C7E88" w:rsidRPr="0070190E" w:rsidRDefault="000C7E88" w:rsidP="00700E48">
            <w:pPr>
              <w:pStyle w:val="StileNoStyle"/>
              <w:jc w:val="center"/>
              <w:rPr>
                <w:rFonts w:cs="Times New Roman"/>
                <w:szCs w:val="24"/>
              </w:rPr>
            </w:pPr>
          </w:p>
        </w:tc>
      </w:tr>
      <w:tr w:rsidR="000C7E88" w:rsidRPr="0070190E" w14:paraId="71E54F1F" w14:textId="77777777" w:rsidTr="0070190E">
        <w:tc>
          <w:tcPr>
            <w:tcW w:w="1276" w:type="dxa"/>
            <w:vMerge/>
          </w:tcPr>
          <w:p w14:paraId="2B1816EE" w14:textId="77777777" w:rsidR="000C7E88" w:rsidRPr="0070190E" w:rsidRDefault="000C7E88" w:rsidP="00700E48">
            <w:pPr>
              <w:pStyle w:val="StileNoStyle"/>
              <w:jc w:val="left"/>
              <w:rPr>
                <w:rFonts w:cs="Times New Roman"/>
                <w:szCs w:val="24"/>
              </w:rPr>
            </w:pPr>
          </w:p>
        </w:tc>
        <w:tc>
          <w:tcPr>
            <w:tcW w:w="992" w:type="dxa"/>
            <w:vMerge/>
            <w:tcBorders>
              <w:bottom w:val="single" w:sz="4" w:space="0" w:color="auto"/>
            </w:tcBorders>
            <w:vAlign w:val="center"/>
          </w:tcPr>
          <w:p w14:paraId="56347F14" w14:textId="77777777" w:rsidR="000C7E88" w:rsidRPr="0070190E" w:rsidRDefault="000C7E88" w:rsidP="00700E48">
            <w:pPr>
              <w:pStyle w:val="StileNoStyle"/>
              <w:jc w:val="center"/>
              <w:rPr>
                <w:rFonts w:cs="Times New Roman"/>
                <w:szCs w:val="24"/>
              </w:rPr>
            </w:pPr>
          </w:p>
        </w:tc>
        <w:tc>
          <w:tcPr>
            <w:tcW w:w="850" w:type="dxa"/>
            <w:vMerge/>
            <w:tcBorders>
              <w:bottom w:val="single" w:sz="4" w:space="0" w:color="auto"/>
            </w:tcBorders>
            <w:vAlign w:val="center"/>
          </w:tcPr>
          <w:p w14:paraId="36FBFB35" w14:textId="77777777" w:rsidR="000C7E88" w:rsidRPr="0070190E" w:rsidRDefault="000C7E88" w:rsidP="00700E48">
            <w:pPr>
              <w:pStyle w:val="StileNoStyle"/>
              <w:jc w:val="center"/>
              <w:rPr>
                <w:rFonts w:cs="Times New Roman"/>
                <w:szCs w:val="24"/>
              </w:rPr>
            </w:pPr>
          </w:p>
        </w:tc>
        <w:tc>
          <w:tcPr>
            <w:tcW w:w="991" w:type="dxa"/>
            <w:vMerge/>
            <w:tcBorders>
              <w:bottom w:val="single" w:sz="4" w:space="0" w:color="auto"/>
            </w:tcBorders>
            <w:vAlign w:val="center"/>
          </w:tcPr>
          <w:p w14:paraId="7BE0EB07" w14:textId="77777777" w:rsidR="000C7E88" w:rsidRPr="0070190E" w:rsidRDefault="000C7E88" w:rsidP="00700E48">
            <w:pPr>
              <w:pStyle w:val="StileNoStyle"/>
              <w:jc w:val="center"/>
              <w:rPr>
                <w:rFonts w:cs="Times New Roman"/>
                <w:szCs w:val="24"/>
              </w:rPr>
            </w:pPr>
          </w:p>
        </w:tc>
        <w:tc>
          <w:tcPr>
            <w:tcW w:w="1703" w:type="dxa"/>
            <w:tcBorders>
              <w:bottom w:val="single" w:sz="4" w:space="0" w:color="auto"/>
            </w:tcBorders>
            <w:vAlign w:val="center"/>
          </w:tcPr>
          <w:p w14:paraId="7EA57662" w14:textId="77777777" w:rsidR="000C7E88" w:rsidRPr="0070190E" w:rsidRDefault="000C7E88" w:rsidP="0070190E">
            <w:pPr>
              <w:pStyle w:val="StileNoStyle"/>
              <w:jc w:val="center"/>
              <w:rPr>
                <w:rFonts w:cs="Times New Roman"/>
                <w:szCs w:val="24"/>
              </w:rPr>
            </w:pPr>
            <w:r w:rsidRPr="0070190E">
              <w:rPr>
                <w:rFonts w:cs="Times New Roman"/>
                <w:szCs w:val="24"/>
              </w:rPr>
              <w:t>BS1-FB</w:t>
            </w:r>
          </w:p>
        </w:tc>
        <w:tc>
          <w:tcPr>
            <w:tcW w:w="992" w:type="dxa"/>
            <w:tcBorders>
              <w:bottom w:val="single" w:sz="4" w:space="0" w:color="auto"/>
            </w:tcBorders>
          </w:tcPr>
          <w:p w14:paraId="2CBB7DC5" w14:textId="77777777" w:rsidR="000C7E88" w:rsidRPr="0070190E" w:rsidRDefault="000C7E88" w:rsidP="00700E48">
            <w:pPr>
              <w:pStyle w:val="StileNoStyle"/>
              <w:jc w:val="center"/>
              <w:rPr>
                <w:rFonts w:cs="Times New Roman"/>
                <w:szCs w:val="24"/>
              </w:rPr>
            </w:pPr>
            <w:r w:rsidRPr="0070190E">
              <w:rPr>
                <w:rFonts w:cs="Times New Roman"/>
                <w:szCs w:val="24"/>
              </w:rPr>
              <w:t>1.193</w:t>
            </w:r>
          </w:p>
        </w:tc>
        <w:tc>
          <w:tcPr>
            <w:tcW w:w="1461" w:type="dxa"/>
            <w:tcBorders>
              <w:bottom w:val="single" w:sz="4" w:space="0" w:color="auto"/>
            </w:tcBorders>
          </w:tcPr>
          <w:p w14:paraId="2FD4C542" w14:textId="77777777" w:rsidR="000C7E88" w:rsidRPr="0070190E" w:rsidRDefault="000C7E88" w:rsidP="00700E48">
            <w:pPr>
              <w:pStyle w:val="StileNoStyle"/>
              <w:jc w:val="center"/>
              <w:rPr>
                <w:rFonts w:cs="Times New Roman"/>
                <w:szCs w:val="24"/>
              </w:rPr>
            </w:pPr>
            <w:r w:rsidRPr="0070190E">
              <w:rPr>
                <w:rFonts w:cs="Times New Roman"/>
                <w:szCs w:val="24"/>
              </w:rPr>
              <w:t>0.060</w:t>
            </w:r>
          </w:p>
        </w:tc>
        <w:tc>
          <w:tcPr>
            <w:tcW w:w="1122" w:type="dxa"/>
            <w:tcBorders>
              <w:bottom w:val="single" w:sz="4" w:space="0" w:color="auto"/>
            </w:tcBorders>
          </w:tcPr>
          <w:p w14:paraId="10A054E3" w14:textId="77777777" w:rsidR="000C7E88" w:rsidRPr="0070190E" w:rsidRDefault="000C7E88" w:rsidP="00700E48">
            <w:pPr>
              <w:pStyle w:val="StileNoStyle"/>
              <w:jc w:val="center"/>
              <w:rPr>
                <w:rFonts w:cs="Times New Roman"/>
                <w:szCs w:val="24"/>
              </w:rPr>
            </w:pPr>
          </w:p>
        </w:tc>
      </w:tr>
      <w:tr w:rsidR="000C7E88" w:rsidRPr="0070190E" w14:paraId="0D1CFD34" w14:textId="77777777" w:rsidTr="0070190E">
        <w:tc>
          <w:tcPr>
            <w:tcW w:w="1276" w:type="dxa"/>
            <w:vMerge/>
          </w:tcPr>
          <w:p w14:paraId="05193D1E" w14:textId="77777777" w:rsidR="000C7E88" w:rsidRPr="0070190E" w:rsidRDefault="000C7E88" w:rsidP="00700E48">
            <w:pPr>
              <w:pStyle w:val="StileNoStyle"/>
              <w:jc w:val="left"/>
              <w:rPr>
                <w:rFonts w:cs="Times New Roman"/>
                <w:szCs w:val="24"/>
              </w:rPr>
            </w:pPr>
          </w:p>
        </w:tc>
        <w:tc>
          <w:tcPr>
            <w:tcW w:w="992" w:type="dxa"/>
            <w:vMerge w:val="restart"/>
            <w:tcBorders>
              <w:top w:val="single" w:sz="4" w:space="0" w:color="auto"/>
            </w:tcBorders>
            <w:vAlign w:val="center"/>
          </w:tcPr>
          <w:p w14:paraId="344A6E42" w14:textId="77777777" w:rsidR="000C7E88" w:rsidRPr="0070190E" w:rsidRDefault="000C7E88" w:rsidP="00700E48">
            <w:pPr>
              <w:pStyle w:val="StileNoStyle"/>
              <w:jc w:val="center"/>
              <w:rPr>
                <w:rFonts w:cs="Times New Roman"/>
                <w:szCs w:val="24"/>
              </w:rPr>
            </w:pPr>
            <w:r w:rsidRPr="0070190E">
              <w:rPr>
                <w:rFonts w:cs="Times New Roman"/>
                <w:szCs w:val="24"/>
              </w:rPr>
              <w:t>3</w:t>
            </w:r>
          </w:p>
        </w:tc>
        <w:tc>
          <w:tcPr>
            <w:tcW w:w="850" w:type="dxa"/>
            <w:vMerge w:val="restart"/>
            <w:tcBorders>
              <w:top w:val="single" w:sz="4" w:space="0" w:color="auto"/>
            </w:tcBorders>
            <w:vAlign w:val="center"/>
          </w:tcPr>
          <w:p w14:paraId="2674A2F5" w14:textId="77777777" w:rsidR="000C7E88" w:rsidRPr="0070190E" w:rsidRDefault="000C7E88" w:rsidP="00700E48">
            <w:pPr>
              <w:pStyle w:val="StileNoStyle"/>
              <w:jc w:val="center"/>
              <w:rPr>
                <w:rFonts w:cs="Times New Roman"/>
                <w:szCs w:val="24"/>
              </w:rPr>
            </w:pPr>
            <w:r w:rsidRPr="0070190E">
              <w:rPr>
                <w:rFonts w:cs="Times New Roman"/>
                <w:szCs w:val="24"/>
              </w:rPr>
              <w:t>-3.380</w:t>
            </w:r>
          </w:p>
        </w:tc>
        <w:tc>
          <w:tcPr>
            <w:tcW w:w="991" w:type="dxa"/>
            <w:vMerge w:val="restart"/>
            <w:tcBorders>
              <w:top w:val="single" w:sz="4" w:space="0" w:color="auto"/>
            </w:tcBorders>
            <w:vAlign w:val="center"/>
          </w:tcPr>
          <w:p w14:paraId="639C67B2" w14:textId="77777777" w:rsidR="000C7E88" w:rsidRPr="0070190E" w:rsidRDefault="000C7E88" w:rsidP="00700E48">
            <w:pPr>
              <w:pStyle w:val="StileNoStyle"/>
              <w:jc w:val="center"/>
              <w:rPr>
                <w:rFonts w:cs="Times New Roman"/>
                <w:szCs w:val="24"/>
              </w:rPr>
            </w:pPr>
            <w:r w:rsidRPr="0070190E">
              <w:rPr>
                <w:rFonts w:cs="Times New Roman"/>
                <w:szCs w:val="24"/>
              </w:rPr>
              <w:t>0.183</w:t>
            </w:r>
          </w:p>
        </w:tc>
        <w:tc>
          <w:tcPr>
            <w:tcW w:w="1703" w:type="dxa"/>
            <w:tcBorders>
              <w:top w:val="single" w:sz="4" w:space="0" w:color="auto"/>
            </w:tcBorders>
            <w:vAlign w:val="center"/>
          </w:tcPr>
          <w:p w14:paraId="0242F794" w14:textId="77777777" w:rsidR="000C7E88" w:rsidRPr="0070190E" w:rsidRDefault="000C7E88" w:rsidP="0070190E">
            <w:pPr>
              <w:pStyle w:val="StileNoStyle"/>
              <w:jc w:val="center"/>
              <w:rPr>
                <w:rFonts w:cs="Times New Roman"/>
                <w:szCs w:val="24"/>
              </w:rPr>
            </w:pPr>
            <w:r w:rsidRPr="0070190E">
              <w:rPr>
                <w:rFonts w:cs="Times New Roman"/>
                <w:szCs w:val="24"/>
              </w:rPr>
              <w:t>BS2-BC</w:t>
            </w:r>
          </w:p>
        </w:tc>
        <w:tc>
          <w:tcPr>
            <w:tcW w:w="992" w:type="dxa"/>
            <w:tcBorders>
              <w:top w:val="single" w:sz="4" w:space="0" w:color="auto"/>
            </w:tcBorders>
          </w:tcPr>
          <w:p w14:paraId="5E20890F" w14:textId="77777777" w:rsidR="000C7E88" w:rsidRPr="0070190E" w:rsidRDefault="000C7E88" w:rsidP="00700E48">
            <w:pPr>
              <w:pStyle w:val="StileNoStyle"/>
              <w:jc w:val="center"/>
              <w:rPr>
                <w:rFonts w:cs="Times New Roman"/>
                <w:szCs w:val="24"/>
              </w:rPr>
            </w:pPr>
            <w:r w:rsidRPr="0070190E">
              <w:rPr>
                <w:rFonts w:cs="Times New Roman"/>
                <w:szCs w:val="24"/>
              </w:rPr>
              <w:t>0.775</w:t>
            </w:r>
          </w:p>
        </w:tc>
        <w:tc>
          <w:tcPr>
            <w:tcW w:w="1461" w:type="dxa"/>
            <w:tcBorders>
              <w:top w:val="single" w:sz="4" w:space="0" w:color="auto"/>
            </w:tcBorders>
          </w:tcPr>
          <w:p w14:paraId="2136E94F" w14:textId="77777777" w:rsidR="000C7E88" w:rsidRPr="0070190E" w:rsidRDefault="000C7E88" w:rsidP="00700E48">
            <w:pPr>
              <w:pStyle w:val="StileNoStyle"/>
              <w:jc w:val="center"/>
              <w:rPr>
                <w:rFonts w:cs="Times New Roman"/>
                <w:szCs w:val="24"/>
              </w:rPr>
            </w:pPr>
          </w:p>
        </w:tc>
        <w:tc>
          <w:tcPr>
            <w:tcW w:w="1122" w:type="dxa"/>
            <w:tcBorders>
              <w:top w:val="single" w:sz="4" w:space="0" w:color="auto"/>
            </w:tcBorders>
          </w:tcPr>
          <w:p w14:paraId="52A1328C" w14:textId="77777777" w:rsidR="000C7E88" w:rsidRPr="0070190E" w:rsidRDefault="000C7E88" w:rsidP="00700E48">
            <w:pPr>
              <w:pStyle w:val="StileNoStyle"/>
              <w:jc w:val="center"/>
              <w:rPr>
                <w:rFonts w:cs="Times New Roman"/>
                <w:szCs w:val="24"/>
              </w:rPr>
            </w:pPr>
          </w:p>
        </w:tc>
      </w:tr>
      <w:tr w:rsidR="000C7E88" w:rsidRPr="0070190E" w14:paraId="58DEA0F9" w14:textId="77777777" w:rsidTr="0070190E">
        <w:tc>
          <w:tcPr>
            <w:tcW w:w="1276" w:type="dxa"/>
            <w:vMerge/>
          </w:tcPr>
          <w:p w14:paraId="2C2A6D4A" w14:textId="77777777" w:rsidR="000C7E88" w:rsidRPr="0070190E" w:rsidRDefault="000C7E88" w:rsidP="00700E48">
            <w:pPr>
              <w:pStyle w:val="StileNoStyle"/>
              <w:jc w:val="left"/>
              <w:rPr>
                <w:rFonts w:cs="Times New Roman"/>
                <w:szCs w:val="24"/>
              </w:rPr>
            </w:pPr>
          </w:p>
        </w:tc>
        <w:tc>
          <w:tcPr>
            <w:tcW w:w="992" w:type="dxa"/>
            <w:vMerge/>
            <w:tcBorders>
              <w:bottom w:val="single" w:sz="4" w:space="0" w:color="auto"/>
            </w:tcBorders>
            <w:vAlign w:val="center"/>
          </w:tcPr>
          <w:p w14:paraId="72AF689A" w14:textId="77777777" w:rsidR="000C7E88" w:rsidRPr="0070190E" w:rsidRDefault="000C7E88" w:rsidP="00700E48">
            <w:pPr>
              <w:pStyle w:val="StileNoStyle"/>
              <w:jc w:val="center"/>
              <w:rPr>
                <w:rFonts w:cs="Times New Roman"/>
                <w:szCs w:val="24"/>
              </w:rPr>
            </w:pPr>
          </w:p>
        </w:tc>
        <w:tc>
          <w:tcPr>
            <w:tcW w:w="850" w:type="dxa"/>
            <w:vMerge/>
            <w:tcBorders>
              <w:bottom w:val="single" w:sz="4" w:space="0" w:color="auto"/>
            </w:tcBorders>
            <w:vAlign w:val="center"/>
          </w:tcPr>
          <w:p w14:paraId="4E4CC90A" w14:textId="77777777" w:rsidR="000C7E88" w:rsidRPr="0070190E" w:rsidRDefault="000C7E88" w:rsidP="00700E48">
            <w:pPr>
              <w:pStyle w:val="StileNoStyle"/>
              <w:jc w:val="center"/>
              <w:rPr>
                <w:rFonts w:cs="Times New Roman"/>
                <w:szCs w:val="24"/>
              </w:rPr>
            </w:pPr>
          </w:p>
        </w:tc>
        <w:tc>
          <w:tcPr>
            <w:tcW w:w="991" w:type="dxa"/>
            <w:vMerge/>
            <w:tcBorders>
              <w:bottom w:val="single" w:sz="4" w:space="0" w:color="auto"/>
            </w:tcBorders>
            <w:vAlign w:val="center"/>
          </w:tcPr>
          <w:p w14:paraId="72C97074" w14:textId="77777777" w:rsidR="000C7E88" w:rsidRPr="0070190E" w:rsidRDefault="000C7E88" w:rsidP="00700E48">
            <w:pPr>
              <w:pStyle w:val="StileNoStyle"/>
              <w:jc w:val="center"/>
              <w:rPr>
                <w:rFonts w:cs="Times New Roman"/>
                <w:szCs w:val="24"/>
              </w:rPr>
            </w:pPr>
          </w:p>
        </w:tc>
        <w:tc>
          <w:tcPr>
            <w:tcW w:w="1703" w:type="dxa"/>
            <w:tcBorders>
              <w:bottom w:val="single" w:sz="4" w:space="0" w:color="auto"/>
            </w:tcBorders>
            <w:vAlign w:val="center"/>
          </w:tcPr>
          <w:p w14:paraId="34EBFA97" w14:textId="77777777" w:rsidR="000C7E88" w:rsidRPr="0070190E" w:rsidRDefault="000C7E88" w:rsidP="0070190E">
            <w:pPr>
              <w:pStyle w:val="StileNoStyle"/>
              <w:jc w:val="center"/>
              <w:rPr>
                <w:rFonts w:cs="Times New Roman"/>
                <w:szCs w:val="24"/>
              </w:rPr>
            </w:pPr>
            <w:r w:rsidRPr="0070190E">
              <w:rPr>
                <w:rFonts w:cs="Times New Roman"/>
                <w:szCs w:val="24"/>
              </w:rPr>
              <w:t>BS2-C</w:t>
            </w:r>
          </w:p>
        </w:tc>
        <w:tc>
          <w:tcPr>
            <w:tcW w:w="992" w:type="dxa"/>
            <w:tcBorders>
              <w:bottom w:val="single" w:sz="4" w:space="0" w:color="auto"/>
            </w:tcBorders>
          </w:tcPr>
          <w:p w14:paraId="5BF954C9" w14:textId="77777777" w:rsidR="000C7E88" w:rsidRPr="0070190E" w:rsidRDefault="000C7E88" w:rsidP="00700E48">
            <w:pPr>
              <w:pStyle w:val="StileNoStyle"/>
              <w:jc w:val="center"/>
              <w:rPr>
                <w:rFonts w:cs="Times New Roman"/>
                <w:szCs w:val="24"/>
              </w:rPr>
            </w:pPr>
            <w:r w:rsidRPr="0070190E">
              <w:rPr>
                <w:rFonts w:cs="Times New Roman"/>
                <w:szCs w:val="24"/>
              </w:rPr>
              <w:t>0.948</w:t>
            </w:r>
          </w:p>
        </w:tc>
        <w:tc>
          <w:tcPr>
            <w:tcW w:w="1461" w:type="dxa"/>
            <w:tcBorders>
              <w:bottom w:val="single" w:sz="4" w:space="0" w:color="auto"/>
            </w:tcBorders>
          </w:tcPr>
          <w:p w14:paraId="07368C5F" w14:textId="77777777" w:rsidR="000C7E88" w:rsidRPr="0070190E" w:rsidRDefault="000C7E88" w:rsidP="00700E48">
            <w:pPr>
              <w:pStyle w:val="StileNoStyle"/>
              <w:jc w:val="center"/>
              <w:rPr>
                <w:rFonts w:cs="Times New Roman"/>
                <w:szCs w:val="24"/>
              </w:rPr>
            </w:pPr>
            <w:r w:rsidRPr="0070190E">
              <w:rPr>
                <w:rFonts w:cs="Times New Roman"/>
                <w:szCs w:val="24"/>
              </w:rPr>
              <w:t>0.030</w:t>
            </w:r>
          </w:p>
        </w:tc>
        <w:tc>
          <w:tcPr>
            <w:tcW w:w="1122" w:type="dxa"/>
            <w:tcBorders>
              <w:bottom w:val="single" w:sz="4" w:space="0" w:color="auto"/>
            </w:tcBorders>
          </w:tcPr>
          <w:p w14:paraId="52B3DAD3" w14:textId="77777777" w:rsidR="000C7E88" w:rsidRPr="0070190E" w:rsidRDefault="000C7E88" w:rsidP="00700E48">
            <w:pPr>
              <w:pStyle w:val="StileNoStyle"/>
              <w:jc w:val="center"/>
              <w:rPr>
                <w:rFonts w:cs="Times New Roman"/>
                <w:szCs w:val="24"/>
              </w:rPr>
            </w:pPr>
          </w:p>
        </w:tc>
      </w:tr>
      <w:tr w:rsidR="000C7E88" w:rsidRPr="0070190E" w14:paraId="6AC820ED" w14:textId="77777777" w:rsidTr="0070190E">
        <w:tc>
          <w:tcPr>
            <w:tcW w:w="1276" w:type="dxa"/>
            <w:vMerge/>
          </w:tcPr>
          <w:p w14:paraId="6FD265DE" w14:textId="77777777" w:rsidR="000C7E88" w:rsidRPr="0070190E" w:rsidRDefault="000C7E88" w:rsidP="00700E48">
            <w:pPr>
              <w:pStyle w:val="StileNoStyle"/>
              <w:jc w:val="left"/>
              <w:rPr>
                <w:rFonts w:cs="Times New Roman"/>
                <w:szCs w:val="24"/>
              </w:rPr>
            </w:pPr>
          </w:p>
        </w:tc>
        <w:tc>
          <w:tcPr>
            <w:tcW w:w="992" w:type="dxa"/>
            <w:vMerge w:val="restart"/>
            <w:tcBorders>
              <w:top w:val="single" w:sz="4" w:space="0" w:color="auto"/>
            </w:tcBorders>
            <w:vAlign w:val="center"/>
          </w:tcPr>
          <w:p w14:paraId="759AE7B0" w14:textId="77777777" w:rsidR="000C7E88" w:rsidRPr="0070190E" w:rsidRDefault="000C7E88" w:rsidP="00700E48">
            <w:pPr>
              <w:pStyle w:val="StileNoStyle"/>
              <w:jc w:val="center"/>
              <w:rPr>
                <w:rFonts w:cs="Times New Roman"/>
                <w:szCs w:val="24"/>
              </w:rPr>
            </w:pPr>
            <w:r w:rsidRPr="0070190E">
              <w:rPr>
                <w:rFonts w:cs="Times New Roman"/>
                <w:szCs w:val="24"/>
              </w:rPr>
              <w:t>4 - 5</w:t>
            </w:r>
          </w:p>
        </w:tc>
        <w:tc>
          <w:tcPr>
            <w:tcW w:w="850" w:type="dxa"/>
            <w:vMerge w:val="restart"/>
            <w:tcBorders>
              <w:top w:val="single" w:sz="4" w:space="0" w:color="auto"/>
            </w:tcBorders>
            <w:vAlign w:val="center"/>
          </w:tcPr>
          <w:p w14:paraId="52B73675" w14:textId="77777777" w:rsidR="000C7E88" w:rsidRPr="0070190E" w:rsidRDefault="000C7E88" w:rsidP="00700E48">
            <w:pPr>
              <w:pStyle w:val="StileNoStyle"/>
              <w:jc w:val="center"/>
              <w:rPr>
                <w:rFonts w:cs="Times New Roman"/>
                <w:szCs w:val="24"/>
              </w:rPr>
            </w:pPr>
            <w:r w:rsidRPr="0070190E">
              <w:rPr>
                <w:rFonts w:cs="Times New Roman"/>
                <w:szCs w:val="24"/>
              </w:rPr>
              <w:t>5.545</w:t>
            </w:r>
          </w:p>
        </w:tc>
        <w:tc>
          <w:tcPr>
            <w:tcW w:w="991" w:type="dxa"/>
            <w:vMerge w:val="restart"/>
            <w:tcBorders>
              <w:top w:val="single" w:sz="4" w:space="0" w:color="auto"/>
            </w:tcBorders>
            <w:vAlign w:val="center"/>
          </w:tcPr>
          <w:p w14:paraId="59B11985" w14:textId="77777777" w:rsidR="000C7E88" w:rsidRPr="0070190E" w:rsidRDefault="000C7E88" w:rsidP="00700E48">
            <w:pPr>
              <w:pStyle w:val="StileNoStyle"/>
              <w:jc w:val="center"/>
              <w:rPr>
                <w:rFonts w:cs="Times New Roman"/>
                <w:szCs w:val="24"/>
              </w:rPr>
            </w:pPr>
            <w:r w:rsidRPr="0070190E">
              <w:rPr>
                <w:rFonts w:cs="Times New Roman"/>
                <w:szCs w:val="24"/>
              </w:rPr>
              <w:t>0.024</w:t>
            </w:r>
          </w:p>
        </w:tc>
        <w:tc>
          <w:tcPr>
            <w:tcW w:w="1703" w:type="dxa"/>
            <w:tcBorders>
              <w:top w:val="single" w:sz="4" w:space="0" w:color="auto"/>
            </w:tcBorders>
            <w:vAlign w:val="center"/>
          </w:tcPr>
          <w:p w14:paraId="7A2CD62F" w14:textId="77777777" w:rsidR="000C7E88" w:rsidRPr="0070190E" w:rsidRDefault="000C7E88" w:rsidP="0070190E">
            <w:pPr>
              <w:pStyle w:val="StileNoStyle"/>
              <w:jc w:val="center"/>
              <w:rPr>
                <w:rFonts w:cs="Times New Roman"/>
                <w:szCs w:val="24"/>
              </w:rPr>
            </w:pPr>
            <w:r w:rsidRPr="0070190E">
              <w:rPr>
                <w:rFonts w:cs="Times New Roman"/>
                <w:szCs w:val="24"/>
              </w:rPr>
              <w:t>BR3-BC</w:t>
            </w:r>
          </w:p>
        </w:tc>
        <w:tc>
          <w:tcPr>
            <w:tcW w:w="992" w:type="dxa"/>
            <w:tcBorders>
              <w:top w:val="single" w:sz="4" w:space="0" w:color="auto"/>
            </w:tcBorders>
          </w:tcPr>
          <w:p w14:paraId="2521C53B" w14:textId="77777777" w:rsidR="000C7E88" w:rsidRPr="0070190E" w:rsidRDefault="000C7E88" w:rsidP="00700E48">
            <w:pPr>
              <w:pStyle w:val="StileNoStyle"/>
              <w:jc w:val="center"/>
              <w:rPr>
                <w:rFonts w:cs="Times New Roman"/>
                <w:szCs w:val="24"/>
              </w:rPr>
            </w:pPr>
            <w:r w:rsidRPr="0070190E">
              <w:rPr>
                <w:rFonts w:cs="Times New Roman"/>
                <w:szCs w:val="24"/>
              </w:rPr>
              <w:t>1.823</w:t>
            </w:r>
          </w:p>
        </w:tc>
        <w:tc>
          <w:tcPr>
            <w:tcW w:w="1461" w:type="dxa"/>
            <w:tcBorders>
              <w:top w:val="single" w:sz="4" w:space="0" w:color="auto"/>
            </w:tcBorders>
          </w:tcPr>
          <w:p w14:paraId="1B984187" w14:textId="77777777" w:rsidR="000C7E88" w:rsidRPr="0070190E" w:rsidRDefault="000C7E88" w:rsidP="00700E48">
            <w:pPr>
              <w:pStyle w:val="StileNoStyle"/>
              <w:jc w:val="center"/>
              <w:rPr>
                <w:rFonts w:cs="Times New Roman"/>
                <w:szCs w:val="24"/>
              </w:rPr>
            </w:pPr>
            <w:r w:rsidRPr="0070190E">
              <w:rPr>
                <w:rFonts w:cs="Times New Roman"/>
                <w:szCs w:val="24"/>
              </w:rPr>
              <w:t>0.028</w:t>
            </w:r>
          </w:p>
        </w:tc>
        <w:tc>
          <w:tcPr>
            <w:tcW w:w="1122" w:type="dxa"/>
            <w:tcBorders>
              <w:top w:val="single" w:sz="4" w:space="0" w:color="auto"/>
            </w:tcBorders>
          </w:tcPr>
          <w:p w14:paraId="3B168A65" w14:textId="77777777" w:rsidR="000C7E88" w:rsidRPr="0070190E" w:rsidRDefault="000C7E88" w:rsidP="00700E48">
            <w:pPr>
              <w:pStyle w:val="StileNoStyle"/>
              <w:jc w:val="center"/>
              <w:rPr>
                <w:rFonts w:cs="Times New Roman"/>
                <w:szCs w:val="24"/>
              </w:rPr>
            </w:pPr>
            <w:r w:rsidRPr="0070190E">
              <w:rPr>
                <w:rFonts w:cs="Times New Roman"/>
                <w:szCs w:val="24"/>
              </w:rPr>
              <w:t>a</w:t>
            </w:r>
          </w:p>
        </w:tc>
      </w:tr>
      <w:tr w:rsidR="000C7E88" w:rsidRPr="0070190E" w14:paraId="3366E624" w14:textId="77777777" w:rsidTr="0070190E">
        <w:tc>
          <w:tcPr>
            <w:tcW w:w="1276" w:type="dxa"/>
            <w:vMerge/>
          </w:tcPr>
          <w:p w14:paraId="1AA414F1" w14:textId="77777777" w:rsidR="000C7E88" w:rsidRPr="0070190E" w:rsidRDefault="000C7E88" w:rsidP="00700E48">
            <w:pPr>
              <w:pStyle w:val="StileNoStyle"/>
              <w:jc w:val="left"/>
              <w:rPr>
                <w:rFonts w:cs="Times New Roman"/>
                <w:szCs w:val="24"/>
              </w:rPr>
            </w:pPr>
          </w:p>
        </w:tc>
        <w:tc>
          <w:tcPr>
            <w:tcW w:w="992" w:type="dxa"/>
            <w:vMerge/>
            <w:vAlign w:val="center"/>
          </w:tcPr>
          <w:p w14:paraId="23C42A4F" w14:textId="77777777" w:rsidR="000C7E88" w:rsidRPr="0070190E" w:rsidRDefault="000C7E88" w:rsidP="00700E48">
            <w:pPr>
              <w:pStyle w:val="StileNoStyle"/>
              <w:jc w:val="center"/>
              <w:rPr>
                <w:rFonts w:cs="Times New Roman"/>
                <w:szCs w:val="24"/>
              </w:rPr>
            </w:pPr>
          </w:p>
        </w:tc>
        <w:tc>
          <w:tcPr>
            <w:tcW w:w="850" w:type="dxa"/>
            <w:vMerge/>
            <w:vAlign w:val="center"/>
          </w:tcPr>
          <w:p w14:paraId="3797DA7D" w14:textId="77777777" w:rsidR="000C7E88" w:rsidRPr="0070190E" w:rsidRDefault="000C7E88" w:rsidP="00700E48">
            <w:pPr>
              <w:pStyle w:val="StileNoStyle"/>
              <w:jc w:val="center"/>
              <w:rPr>
                <w:rFonts w:cs="Times New Roman"/>
                <w:szCs w:val="24"/>
              </w:rPr>
            </w:pPr>
          </w:p>
        </w:tc>
        <w:tc>
          <w:tcPr>
            <w:tcW w:w="991" w:type="dxa"/>
            <w:vMerge/>
            <w:vAlign w:val="center"/>
          </w:tcPr>
          <w:p w14:paraId="57A5B351" w14:textId="77777777" w:rsidR="000C7E88" w:rsidRPr="0070190E" w:rsidRDefault="000C7E88" w:rsidP="00700E48">
            <w:pPr>
              <w:pStyle w:val="StileNoStyle"/>
              <w:jc w:val="center"/>
              <w:rPr>
                <w:rFonts w:cs="Times New Roman"/>
                <w:szCs w:val="24"/>
              </w:rPr>
            </w:pPr>
          </w:p>
        </w:tc>
        <w:tc>
          <w:tcPr>
            <w:tcW w:w="1703" w:type="dxa"/>
            <w:vAlign w:val="center"/>
          </w:tcPr>
          <w:p w14:paraId="0ADD1653" w14:textId="77777777" w:rsidR="000C7E88" w:rsidRPr="0070190E" w:rsidRDefault="000C7E88" w:rsidP="0070190E">
            <w:pPr>
              <w:pStyle w:val="StileNoStyle"/>
              <w:jc w:val="center"/>
              <w:rPr>
                <w:rFonts w:cs="Times New Roman"/>
                <w:szCs w:val="24"/>
              </w:rPr>
            </w:pPr>
            <w:r w:rsidRPr="0070190E">
              <w:rPr>
                <w:rFonts w:cs="Times New Roman"/>
                <w:szCs w:val="24"/>
              </w:rPr>
              <w:t>BR3-C</w:t>
            </w:r>
          </w:p>
        </w:tc>
        <w:tc>
          <w:tcPr>
            <w:tcW w:w="992" w:type="dxa"/>
          </w:tcPr>
          <w:p w14:paraId="5EAE3735" w14:textId="77777777" w:rsidR="000C7E88" w:rsidRPr="0070190E" w:rsidRDefault="000C7E88" w:rsidP="00700E48">
            <w:pPr>
              <w:pStyle w:val="StileNoStyle"/>
              <w:jc w:val="center"/>
              <w:rPr>
                <w:rFonts w:cs="Times New Roman"/>
                <w:szCs w:val="24"/>
              </w:rPr>
            </w:pPr>
            <w:r w:rsidRPr="0070190E">
              <w:rPr>
                <w:rFonts w:cs="Times New Roman"/>
                <w:szCs w:val="24"/>
              </w:rPr>
              <w:t>1.866</w:t>
            </w:r>
          </w:p>
        </w:tc>
        <w:tc>
          <w:tcPr>
            <w:tcW w:w="1461" w:type="dxa"/>
          </w:tcPr>
          <w:p w14:paraId="5C88C9EA" w14:textId="77777777" w:rsidR="000C7E88" w:rsidRPr="0070190E" w:rsidRDefault="000C7E88" w:rsidP="00700E48">
            <w:pPr>
              <w:pStyle w:val="StileNoStyle"/>
              <w:jc w:val="center"/>
              <w:rPr>
                <w:rFonts w:cs="Times New Roman"/>
                <w:szCs w:val="24"/>
              </w:rPr>
            </w:pPr>
            <w:r w:rsidRPr="0070190E">
              <w:rPr>
                <w:rFonts w:cs="Times New Roman"/>
                <w:szCs w:val="24"/>
              </w:rPr>
              <w:t>0.016</w:t>
            </w:r>
          </w:p>
        </w:tc>
        <w:tc>
          <w:tcPr>
            <w:tcW w:w="1122" w:type="dxa"/>
          </w:tcPr>
          <w:p w14:paraId="06B6F1CC" w14:textId="77777777" w:rsidR="000C7E88" w:rsidRPr="0070190E" w:rsidRDefault="000C7E88" w:rsidP="00700E48">
            <w:pPr>
              <w:pStyle w:val="StileNoStyle"/>
              <w:jc w:val="center"/>
              <w:rPr>
                <w:rFonts w:cs="Times New Roman"/>
                <w:szCs w:val="24"/>
              </w:rPr>
            </w:pPr>
            <w:r w:rsidRPr="0070190E">
              <w:rPr>
                <w:rFonts w:cs="Times New Roman"/>
                <w:szCs w:val="24"/>
              </w:rPr>
              <w:t>a</w:t>
            </w:r>
          </w:p>
        </w:tc>
      </w:tr>
      <w:tr w:rsidR="000C7E88" w:rsidRPr="0070190E" w14:paraId="22F283C9" w14:textId="77777777" w:rsidTr="0070190E">
        <w:tc>
          <w:tcPr>
            <w:tcW w:w="1276" w:type="dxa"/>
            <w:vMerge/>
          </w:tcPr>
          <w:p w14:paraId="0D97D46A" w14:textId="77777777" w:rsidR="000C7E88" w:rsidRPr="0070190E" w:rsidRDefault="000C7E88" w:rsidP="00700E48">
            <w:pPr>
              <w:pStyle w:val="StileNoStyle"/>
              <w:jc w:val="left"/>
              <w:rPr>
                <w:rFonts w:cs="Times New Roman"/>
                <w:szCs w:val="24"/>
              </w:rPr>
            </w:pPr>
          </w:p>
        </w:tc>
        <w:tc>
          <w:tcPr>
            <w:tcW w:w="992" w:type="dxa"/>
            <w:vMerge/>
            <w:vAlign w:val="center"/>
          </w:tcPr>
          <w:p w14:paraId="14BC981D" w14:textId="77777777" w:rsidR="000C7E88" w:rsidRPr="0070190E" w:rsidRDefault="000C7E88" w:rsidP="00700E48">
            <w:pPr>
              <w:pStyle w:val="StileNoStyle"/>
              <w:jc w:val="center"/>
              <w:rPr>
                <w:rFonts w:cs="Times New Roman"/>
                <w:szCs w:val="24"/>
              </w:rPr>
            </w:pPr>
          </w:p>
        </w:tc>
        <w:tc>
          <w:tcPr>
            <w:tcW w:w="850" w:type="dxa"/>
            <w:vMerge/>
            <w:vAlign w:val="center"/>
          </w:tcPr>
          <w:p w14:paraId="22244D74" w14:textId="77777777" w:rsidR="000C7E88" w:rsidRPr="0070190E" w:rsidRDefault="000C7E88" w:rsidP="00700E48">
            <w:pPr>
              <w:pStyle w:val="StileNoStyle"/>
              <w:jc w:val="center"/>
              <w:rPr>
                <w:rFonts w:cs="Times New Roman"/>
                <w:szCs w:val="24"/>
              </w:rPr>
            </w:pPr>
          </w:p>
        </w:tc>
        <w:tc>
          <w:tcPr>
            <w:tcW w:w="991" w:type="dxa"/>
            <w:vMerge/>
            <w:vAlign w:val="center"/>
          </w:tcPr>
          <w:p w14:paraId="65BC2877" w14:textId="77777777" w:rsidR="000C7E88" w:rsidRPr="0070190E" w:rsidRDefault="000C7E88" w:rsidP="00700E48">
            <w:pPr>
              <w:pStyle w:val="StileNoStyle"/>
              <w:jc w:val="center"/>
              <w:rPr>
                <w:rFonts w:cs="Times New Roman"/>
                <w:szCs w:val="24"/>
              </w:rPr>
            </w:pPr>
          </w:p>
        </w:tc>
        <w:tc>
          <w:tcPr>
            <w:tcW w:w="1703" w:type="dxa"/>
            <w:vAlign w:val="center"/>
          </w:tcPr>
          <w:p w14:paraId="7E694873" w14:textId="77777777" w:rsidR="000C7E88" w:rsidRPr="0070190E" w:rsidRDefault="000C7E88" w:rsidP="0070190E">
            <w:pPr>
              <w:pStyle w:val="StileNoStyle"/>
              <w:jc w:val="center"/>
              <w:rPr>
                <w:rFonts w:cs="Times New Roman"/>
                <w:szCs w:val="24"/>
              </w:rPr>
            </w:pPr>
            <w:r w:rsidRPr="0070190E">
              <w:rPr>
                <w:rFonts w:cs="Times New Roman"/>
                <w:szCs w:val="24"/>
              </w:rPr>
              <w:t>BR4-BC</w:t>
            </w:r>
          </w:p>
        </w:tc>
        <w:tc>
          <w:tcPr>
            <w:tcW w:w="992" w:type="dxa"/>
          </w:tcPr>
          <w:p w14:paraId="280D6136" w14:textId="77777777" w:rsidR="000C7E88" w:rsidRPr="0070190E" w:rsidRDefault="000C7E88" w:rsidP="00700E48">
            <w:pPr>
              <w:pStyle w:val="StileNoStyle"/>
              <w:jc w:val="center"/>
              <w:rPr>
                <w:rFonts w:cs="Times New Roman"/>
                <w:szCs w:val="24"/>
              </w:rPr>
            </w:pPr>
            <w:r w:rsidRPr="0070190E">
              <w:rPr>
                <w:rFonts w:cs="Times New Roman"/>
                <w:szCs w:val="24"/>
              </w:rPr>
              <w:t>1.736</w:t>
            </w:r>
          </w:p>
        </w:tc>
        <w:tc>
          <w:tcPr>
            <w:tcW w:w="1461" w:type="dxa"/>
          </w:tcPr>
          <w:p w14:paraId="24570ACB" w14:textId="77777777" w:rsidR="000C7E88" w:rsidRPr="0070190E" w:rsidRDefault="000C7E88" w:rsidP="00700E48">
            <w:pPr>
              <w:pStyle w:val="StileNoStyle"/>
              <w:jc w:val="center"/>
              <w:rPr>
                <w:rFonts w:cs="Times New Roman"/>
                <w:szCs w:val="24"/>
              </w:rPr>
            </w:pPr>
            <w:r w:rsidRPr="0070190E">
              <w:rPr>
                <w:rFonts w:cs="Times New Roman"/>
                <w:szCs w:val="24"/>
              </w:rPr>
              <w:t>0.030</w:t>
            </w:r>
          </w:p>
        </w:tc>
        <w:tc>
          <w:tcPr>
            <w:tcW w:w="1122" w:type="dxa"/>
          </w:tcPr>
          <w:p w14:paraId="3A45CDBC" w14:textId="77777777" w:rsidR="000C7E88" w:rsidRPr="0070190E" w:rsidRDefault="000C7E88" w:rsidP="00700E48">
            <w:pPr>
              <w:pStyle w:val="StileNoStyle"/>
              <w:jc w:val="center"/>
              <w:rPr>
                <w:rFonts w:cs="Times New Roman"/>
                <w:szCs w:val="24"/>
              </w:rPr>
            </w:pPr>
            <w:r w:rsidRPr="0070190E">
              <w:rPr>
                <w:rFonts w:cs="Times New Roman"/>
                <w:szCs w:val="24"/>
              </w:rPr>
              <w:t>b</w:t>
            </w:r>
          </w:p>
        </w:tc>
      </w:tr>
      <w:tr w:rsidR="000C7E88" w:rsidRPr="0070190E" w14:paraId="04FFB63F" w14:textId="77777777" w:rsidTr="0070190E">
        <w:tc>
          <w:tcPr>
            <w:tcW w:w="1276" w:type="dxa"/>
            <w:vMerge/>
            <w:tcBorders>
              <w:bottom w:val="single" w:sz="4" w:space="0" w:color="auto"/>
            </w:tcBorders>
          </w:tcPr>
          <w:p w14:paraId="4CB66B5E" w14:textId="77777777" w:rsidR="000C7E88" w:rsidRPr="0070190E" w:rsidRDefault="000C7E88" w:rsidP="00700E48">
            <w:pPr>
              <w:pStyle w:val="StileNoStyle"/>
              <w:jc w:val="left"/>
              <w:rPr>
                <w:rFonts w:cs="Times New Roman"/>
                <w:szCs w:val="24"/>
              </w:rPr>
            </w:pPr>
          </w:p>
        </w:tc>
        <w:tc>
          <w:tcPr>
            <w:tcW w:w="992" w:type="dxa"/>
            <w:vMerge/>
            <w:tcBorders>
              <w:bottom w:val="single" w:sz="4" w:space="0" w:color="auto"/>
            </w:tcBorders>
            <w:vAlign w:val="center"/>
          </w:tcPr>
          <w:p w14:paraId="0D41DB94" w14:textId="77777777" w:rsidR="000C7E88" w:rsidRPr="0070190E" w:rsidRDefault="000C7E88" w:rsidP="00700E48">
            <w:pPr>
              <w:pStyle w:val="StileNoStyle"/>
              <w:jc w:val="center"/>
              <w:rPr>
                <w:rFonts w:cs="Times New Roman"/>
                <w:szCs w:val="24"/>
              </w:rPr>
            </w:pPr>
          </w:p>
        </w:tc>
        <w:tc>
          <w:tcPr>
            <w:tcW w:w="850" w:type="dxa"/>
            <w:vMerge/>
            <w:tcBorders>
              <w:bottom w:val="single" w:sz="4" w:space="0" w:color="auto"/>
            </w:tcBorders>
            <w:vAlign w:val="center"/>
          </w:tcPr>
          <w:p w14:paraId="32917BDB" w14:textId="77777777" w:rsidR="000C7E88" w:rsidRPr="0070190E" w:rsidRDefault="000C7E88" w:rsidP="00700E48">
            <w:pPr>
              <w:pStyle w:val="StileNoStyle"/>
              <w:jc w:val="center"/>
              <w:rPr>
                <w:rFonts w:cs="Times New Roman"/>
                <w:szCs w:val="24"/>
              </w:rPr>
            </w:pPr>
          </w:p>
        </w:tc>
        <w:tc>
          <w:tcPr>
            <w:tcW w:w="991" w:type="dxa"/>
            <w:vMerge/>
            <w:tcBorders>
              <w:bottom w:val="single" w:sz="4" w:space="0" w:color="auto"/>
            </w:tcBorders>
            <w:vAlign w:val="center"/>
          </w:tcPr>
          <w:p w14:paraId="12495827" w14:textId="77777777" w:rsidR="000C7E88" w:rsidRPr="0070190E" w:rsidRDefault="000C7E88" w:rsidP="00700E48">
            <w:pPr>
              <w:pStyle w:val="StileNoStyle"/>
              <w:jc w:val="center"/>
              <w:rPr>
                <w:rFonts w:cs="Times New Roman"/>
                <w:szCs w:val="24"/>
              </w:rPr>
            </w:pPr>
          </w:p>
        </w:tc>
        <w:tc>
          <w:tcPr>
            <w:tcW w:w="1703" w:type="dxa"/>
            <w:tcBorders>
              <w:bottom w:val="single" w:sz="4" w:space="0" w:color="auto"/>
            </w:tcBorders>
            <w:vAlign w:val="center"/>
          </w:tcPr>
          <w:p w14:paraId="22C7909C" w14:textId="77777777" w:rsidR="000C7E88" w:rsidRPr="0070190E" w:rsidRDefault="000C7E88" w:rsidP="0070190E">
            <w:pPr>
              <w:pStyle w:val="StileNoStyle"/>
              <w:jc w:val="center"/>
              <w:rPr>
                <w:rFonts w:cs="Times New Roman"/>
                <w:szCs w:val="24"/>
              </w:rPr>
            </w:pPr>
            <w:r w:rsidRPr="0070190E">
              <w:rPr>
                <w:rFonts w:cs="Times New Roman"/>
                <w:szCs w:val="24"/>
              </w:rPr>
              <w:t>BR4-C</w:t>
            </w:r>
          </w:p>
        </w:tc>
        <w:tc>
          <w:tcPr>
            <w:tcW w:w="992" w:type="dxa"/>
            <w:tcBorders>
              <w:bottom w:val="single" w:sz="4" w:space="0" w:color="auto"/>
            </w:tcBorders>
          </w:tcPr>
          <w:p w14:paraId="5D036C3D" w14:textId="77777777" w:rsidR="000C7E88" w:rsidRPr="0070190E" w:rsidRDefault="000C7E88" w:rsidP="00700E48">
            <w:pPr>
              <w:pStyle w:val="StileNoStyle"/>
              <w:jc w:val="center"/>
              <w:rPr>
                <w:rFonts w:cs="Times New Roman"/>
                <w:szCs w:val="24"/>
              </w:rPr>
            </w:pPr>
            <w:r w:rsidRPr="0070190E">
              <w:rPr>
                <w:rFonts w:cs="Times New Roman"/>
                <w:szCs w:val="24"/>
              </w:rPr>
              <w:t>1.829</w:t>
            </w:r>
          </w:p>
        </w:tc>
        <w:tc>
          <w:tcPr>
            <w:tcW w:w="1461" w:type="dxa"/>
            <w:tcBorders>
              <w:bottom w:val="single" w:sz="4" w:space="0" w:color="auto"/>
            </w:tcBorders>
          </w:tcPr>
          <w:p w14:paraId="675C4982" w14:textId="77777777" w:rsidR="000C7E88" w:rsidRPr="0070190E" w:rsidRDefault="000C7E88" w:rsidP="00700E48">
            <w:pPr>
              <w:pStyle w:val="StileNoStyle"/>
              <w:jc w:val="center"/>
              <w:rPr>
                <w:rFonts w:cs="Times New Roman"/>
                <w:szCs w:val="24"/>
              </w:rPr>
            </w:pPr>
            <w:r w:rsidRPr="0070190E">
              <w:rPr>
                <w:rFonts w:cs="Times New Roman"/>
                <w:szCs w:val="24"/>
              </w:rPr>
              <w:t>0.018</w:t>
            </w:r>
          </w:p>
        </w:tc>
        <w:tc>
          <w:tcPr>
            <w:tcW w:w="1122" w:type="dxa"/>
            <w:tcBorders>
              <w:bottom w:val="single" w:sz="4" w:space="0" w:color="auto"/>
            </w:tcBorders>
          </w:tcPr>
          <w:p w14:paraId="5A7CE8E6" w14:textId="77777777" w:rsidR="000C7E88" w:rsidRPr="0070190E" w:rsidRDefault="000C7E88" w:rsidP="00700E48">
            <w:pPr>
              <w:pStyle w:val="StileNoStyle"/>
              <w:jc w:val="center"/>
              <w:rPr>
                <w:rFonts w:cs="Times New Roman"/>
                <w:szCs w:val="24"/>
              </w:rPr>
            </w:pPr>
            <w:r w:rsidRPr="0070190E">
              <w:rPr>
                <w:rFonts w:cs="Times New Roman"/>
                <w:szCs w:val="24"/>
              </w:rPr>
              <w:t>a</w:t>
            </w:r>
          </w:p>
        </w:tc>
      </w:tr>
      <w:tr w:rsidR="000C7E88" w:rsidRPr="0070190E" w14:paraId="49DD901B" w14:textId="77777777" w:rsidTr="0070190E">
        <w:tc>
          <w:tcPr>
            <w:tcW w:w="1276" w:type="dxa"/>
            <w:vMerge w:val="restart"/>
            <w:tcBorders>
              <w:top w:val="single" w:sz="4" w:space="0" w:color="auto"/>
            </w:tcBorders>
          </w:tcPr>
          <w:p w14:paraId="60FF3792" w14:textId="77777777" w:rsidR="000C7E88" w:rsidRPr="0070190E" w:rsidRDefault="000C7E88" w:rsidP="00700E48">
            <w:pPr>
              <w:pStyle w:val="StileNoStyle"/>
              <w:jc w:val="left"/>
              <w:rPr>
                <w:rFonts w:cs="Times New Roman"/>
                <w:szCs w:val="24"/>
              </w:rPr>
            </w:pPr>
            <w:r w:rsidRPr="0070190E">
              <w:rPr>
                <w:rFonts w:cs="Times New Roman"/>
                <w:szCs w:val="24"/>
              </w:rPr>
              <w:t>SMP</w:t>
            </w:r>
          </w:p>
          <w:p w14:paraId="3A03CE15" w14:textId="77777777" w:rsidR="000C7E88" w:rsidRPr="0070190E" w:rsidRDefault="000C7E88" w:rsidP="00700E48">
            <w:pPr>
              <w:pStyle w:val="StileNoStyle"/>
              <w:jc w:val="left"/>
              <w:rPr>
                <w:rFonts w:cs="Times New Roman"/>
                <w:szCs w:val="24"/>
              </w:rPr>
            </w:pPr>
            <w:r w:rsidRPr="0070190E">
              <w:rPr>
                <w:rFonts w:cs="Times New Roman"/>
                <w:szCs w:val="24"/>
              </w:rPr>
              <w:lastRenderedPageBreak/>
              <w:t>[Nm</w:t>
            </w:r>
            <w:r w:rsidRPr="0070190E">
              <w:rPr>
                <w:rFonts w:cs="Times New Roman"/>
                <w:szCs w:val="24"/>
                <w:vertAlign w:val="superscript"/>
              </w:rPr>
              <w:t>3</w:t>
            </w:r>
            <w:r w:rsidRPr="0070190E">
              <w:rPr>
                <w:rFonts w:cs="Times New Roman"/>
                <w:szCs w:val="24"/>
              </w:rPr>
              <w:t xml:space="preserve"> kg</w:t>
            </w:r>
            <w:r w:rsidRPr="0070190E">
              <w:rPr>
                <w:rFonts w:cs="Times New Roman"/>
                <w:szCs w:val="24"/>
                <w:vertAlign w:val="subscript"/>
              </w:rPr>
              <w:t>VS</w:t>
            </w:r>
            <w:r w:rsidRPr="0070190E">
              <w:rPr>
                <w:rFonts w:cs="Times New Roman"/>
                <w:szCs w:val="24"/>
                <w:vertAlign w:val="superscript"/>
              </w:rPr>
              <w:t>-1</w:t>
            </w:r>
            <w:r w:rsidRPr="0070190E">
              <w:rPr>
                <w:rFonts w:cs="Times New Roman"/>
                <w:szCs w:val="24"/>
              </w:rPr>
              <w:t>]</w:t>
            </w:r>
          </w:p>
        </w:tc>
        <w:tc>
          <w:tcPr>
            <w:tcW w:w="992" w:type="dxa"/>
            <w:vMerge w:val="restart"/>
            <w:tcBorders>
              <w:top w:val="single" w:sz="4" w:space="0" w:color="auto"/>
            </w:tcBorders>
            <w:vAlign w:val="center"/>
          </w:tcPr>
          <w:p w14:paraId="3F05C0A3" w14:textId="77777777" w:rsidR="000C7E88" w:rsidRPr="0070190E" w:rsidRDefault="000C7E88" w:rsidP="00700E48">
            <w:pPr>
              <w:pStyle w:val="StileNoStyle"/>
              <w:jc w:val="center"/>
              <w:rPr>
                <w:rFonts w:cs="Times New Roman"/>
                <w:szCs w:val="24"/>
              </w:rPr>
            </w:pPr>
            <w:r w:rsidRPr="0070190E">
              <w:rPr>
                <w:rFonts w:cs="Times New Roman"/>
                <w:szCs w:val="24"/>
              </w:rPr>
              <w:lastRenderedPageBreak/>
              <w:t>4 - 5</w:t>
            </w:r>
          </w:p>
        </w:tc>
        <w:tc>
          <w:tcPr>
            <w:tcW w:w="850" w:type="dxa"/>
            <w:vMerge w:val="restart"/>
            <w:tcBorders>
              <w:top w:val="single" w:sz="4" w:space="0" w:color="auto"/>
            </w:tcBorders>
            <w:vAlign w:val="center"/>
          </w:tcPr>
          <w:p w14:paraId="5ABC1238" w14:textId="77777777" w:rsidR="000C7E88" w:rsidRPr="0070190E" w:rsidRDefault="000C7E88" w:rsidP="00700E48">
            <w:pPr>
              <w:pStyle w:val="StileNoStyle"/>
              <w:jc w:val="center"/>
              <w:rPr>
                <w:rFonts w:cs="Times New Roman"/>
                <w:szCs w:val="24"/>
              </w:rPr>
            </w:pPr>
            <w:r w:rsidRPr="0070190E">
              <w:rPr>
                <w:rFonts w:cs="Times New Roman"/>
                <w:szCs w:val="24"/>
              </w:rPr>
              <w:t>1.825</w:t>
            </w:r>
          </w:p>
        </w:tc>
        <w:tc>
          <w:tcPr>
            <w:tcW w:w="991" w:type="dxa"/>
            <w:vMerge w:val="restart"/>
            <w:tcBorders>
              <w:top w:val="single" w:sz="4" w:space="0" w:color="auto"/>
            </w:tcBorders>
            <w:vAlign w:val="center"/>
          </w:tcPr>
          <w:p w14:paraId="7C13C27C" w14:textId="77777777" w:rsidR="000C7E88" w:rsidRPr="0070190E" w:rsidRDefault="000C7E88" w:rsidP="00700E48">
            <w:pPr>
              <w:pStyle w:val="StileNoStyle"/>
              <w:jc w:val="center"/>
              <w:rPr>
                <w:rFonts w:cs="Times New Roman"/>
                <w:szCs w:val="24"/>
              </w:rPr>
            </w:pPr>
            <w:r w:rsidRPr="0070190E">
              <w:rPr>
                <w:rFonts w:cs="Times New Roman"/>
                <w:szCs w:val="24"/>
              </w:rPr>
              <w:t>0.260</w:t>
            </w:r>
          </w:p>
        </w:tc>
        <w:tc>
          <w:tcPr>
            <w:tcW w:w="1703" w:type="dxa"/>
            <w:tcBorders>
              <w:top w:val="single" w:sz="4" w:space="0" w:color="auto"/>
            </w:tcBorders>
            <w:vAlign w:val="center"/>
          </w:tcPr>
          <w:p w14:paraId="1D190E94" w14:textId="77777777" w:rsidR="000C7E88" w:rsidRPr="0070190E" w:rsidRDefault="000C7E88" w:rsidP="0070190E">
            <w:pPr>
              <w:pStyle w:val="StileNoStyle"/>
              <w:jc w:val="center"/>
              <w:rPr>
                <w:rFonts w:cs="Times New Roman"/>
                <w:szCs w:val="24"/>
              </w:rPr>
            </w:pPr>
            <w:r w:rsidRPr="0070190E">
              <w:rPr>
                <w:rFonts w:cs="Times New Roman"/>
                <w:szCs w:val="24"/>
              </w:rPr>
              <w:t>BR3-BC</w:t>
            </w:r>
          </w:p>
        </w:tc>
        <w:tc>
          <w:tcPr>
            <w:tcW w:w="992" w:type="dxa"/>
            <w:tcBorders>
              <w:top w:val="single" w:sz="4" w:space="0" w:color="auto"/>
            </w:tcBorders>
          </w:tcPr>
          <w:p w14:paraId="6550FD3C" w14:textId="77777777" w:rsidR="000C7E88" w:rsidRPr="0070190E" w:rsidRDefault="000C7E88" w:rsidP="00700E48">
            <w:pPr>
              <w:pStyle w:val="StileNoStyle"/>
              <w:jc w:val="center"/>
              <w:rPr>
                <w:rFonts w:cs="Times New Roman"/>
                <w:szCs w:val="24"/>
              </w:rPr>
            </w:pPr>
            <w:r w:rsidRPr="0070190E">
              <w:rPr>
                <w:rFonts w:cs="Times New Roman"/>
                <w:szCs w:val="24"/>
              </w:rPr>
              <w:t>1.091</w:t>
            </w:r>
          </w:p>
        </w:tc>
        <w:tc>
          <w:tcPr>
            <w:tcW w:w="1461" w:type="dxa"/>
            <w:tcBorders>
              <w:top w:val="single" w:sz="4" w:space="0" w:color="auto"/>
            </w:tcBorders>
          </w:tcPr>
          <w:p w14:paraId="6F0FCCD9" w14:textId="77777777" w:rsidR="000C7E88" w:rsidRPr="0070190E" w:rsidRDefault="000C7E88" w:rsidP="00700E48">
            <w:pPr>
              <w:pStyle w:val="StileNoStyle"/>
              <w:jc w:val="center"/>
              <w:rPr>
                <w:rFonts w:cs="Times New Roman"/>
                <w:szCs w:val="24"/>
              </w:rPr>
            </w:pPr>
            <w:r w:rsidRPr="0070190E">
              <w:rPr>
                <w:rFonts w:cs="Times New Roman"/>
                <w:szCs w:val="24"/>
              </w:rPr>
              <w:t>0.081</w:t>
            </w:r>
          </w:p>
        </w:tc>
        <w:tc>
          <w:tcPr>
            <w:tcW w:w="1122" w:type="dxa"/>
            <w:tcBorders>
              <w:top w:val="single" w:sz="4" w:space="0" w:color="auto"/>
            </w:tcBorders>
          </w:tcPr>
          <w:p w14:paraId="4C3289CE" w14:textId="77777777" w:rsidR="000C7E88" w:rsidRPr="0070190E" w:rsidRDefault="000C7E88" w:rsidP="00700E48">
            <w:pPr>
              <w:pStyle w:val="StileNoStyle"/>
              <w:jc w:val="center"/>
              <w:rPr>
                <w:rFonts w:cs="Times New Roman"/>
                <w:szCs w:val="24"/>
              </w:rPr>
            </w:pPr>
          </w:p>
        </w:tc>
      </w:tr>
      <w:tr w:rsidR="000C7E88" w:rsidRPr="0070190E" w14:paraId="75156CFC" w14:textId="77777777" w:rsidTr="0070190E">
        <w:tc>
          <w:tcPr>
            <w:tcW w:w="1276" w:type="dxa"/>
            <w:vMerge/>
          </w:tcPr>
          <w:p w14:paraId="53EE47B4" w14:textId="77777777" w:rsidR="000C7E88" w:rsidRPr="0070190E" w:rsidRDefault="000C7E88" w:rsidP="00700E48">
            <w:pPr>
              <w:pStyle w:val="StileNoStyle"/>
              <w:jc w:val="left"/>
              <w:rPr>
                <w:rFonts w:cs="Times New Roman"/>
                <w:szCs w:val="24"/>
              </w:rPr>
            </w:pPr>
          </w:p>
        </w:tc>
        <w:tc>
          <w:tcPr>
            <w:tcW w:w="992" w:type="dxa"/>
            <w:vMerge/>
            <w:vAlign w:val="center"/>
          </w:tcPr>
          <w:p w14:paraId="7741B3CE" w14:textId="77777777" w:rsidR="000C7E88" w:rsidRPr="0070190E" w:rsidRDefault="000C7E88" w:rsidP="00700E48">
            <w:pPr>
              <w:pStyle w:val="StileNoStyle"/>
              <w:jc w:val="center"/>
              <w:rPr>
                <w:rFonts w:cs="Times New Roman"/>
                <w:szCs w:val="24"/>
              </w:rPr>
            </w:pPr>
          </w:p>
        </w:tc>
        <w:tc>
          <w:tcPr>
            <w:tcW w:w="850" w:type="dxa"/>
            <w:vMerge/>
            <w:vAlign w:val="center"/>
          </w:tcPr>
          <w:p w14:paraId="2E9BE9DC" w14:textId="77777777" w:rsidR="000C7E88" w:rsidRPr="0070190E" w:rsidRDefault="000C7E88" w:rsidP="00700E48">
            <w:pPr>
              <w:pStyle w:val="StileNoStyle"/>
              <w:jc w:val="center"/>
              <w:rPr>
                <w:rFonts w:cs="Times New Roman"/>
                <w:szCs w:val="24"/>
              </w:rPr>
            </w:pPr>
          </w:p>
        </w:tc>
        <w:tc>
          <w:tcPr>
            <w:tcW w:w="991" w:type="dxa"/>
            <w:vMerge/>
            <w:vAlign w:val="center"/>
          </w:tcPr>
          <w:p w14:paraId="2E6778DC" w14:textId="77777777" w:rsidR="000C7E88" w:rsidRPr="0070190E" w:rsidRDefault="000C7E88" w:rsidP="00700E48">
            <w:pPr>
              <w:pStyle w:val="StileNoStyle"/>
              <w:jc w:val="center"/>
              <w:rPr>
                <w:rFonts w:cs="Times New Roman"/>
                <w:szCs w:val="24"/>
              </w:rPr>
            </w:pPr>
          </w:p>
        </w:tc>
        <w:tc>
          <w:tcPr>
            <w:tcW w:w="1703" w:type="dxa"/>
            <w:vAlign w:val="center"/>
          </w:tcPr>
          <w:p w14:paraId="529464E4" w14:textId="77777777" w:rsidR="000C7E88" w:rsidRPr="0070190E" w:rsidRDefault="000C7E88" w:rsidP="0070190E">
            <w:pPr>
              <w:pStyle w:val="StileNoStyle"/>
              <w:jc w:val="center"/>
              <w:rPr>
                <w:rFonts w:cs="Times New Roman"/>
                <w:szCs w:val="24"/>
              </w:rPr>
            </w:pPr>
            <w:r w:rsidRPr="0070190E">
              <w:rPr>
                <w:rFonts w:cs="Times New Roman"/>
                <w:szCs w:val="24"/>
              </w:rPr>
              <w:t>BR3-C</w:t>
            </w:r>
          </w:p>
        </w:tc>
        <w:tc>
          <w:tcPr>
            <w:tcW w:w="992" w:type="dxa"/>
          </w:tcPr>
          <w:p w14:paraId="21EF57EC" w14:textId="77777777" w:rsidR="000C7E88" w:rsidRPr="0070190E" w:rsidRDefault="000C7E88" w:rsidP="00700E48">
            <w:pPr>
              <w:pStyle w:val="StileNoStyle"/>
              <w:jc w:val="center"/>
              <w:rPr>
                <w:rFonts w:cs="Times New Roman"/>
                <w:szCs w:val="24"/>
              </w:rPr>
            </w:pPr>
            <w:r w:rsidRPr="0070190E">
              <w:rPr>
                <w:rFonts w:cs="Times New Roman"/>
                <w:szCs w:val="24"/>
              </w:rPr>
              <w:t>1.234</w:t>
            </w:r>
          </w:p>
        </w:tc>
        <w:tc>
          <w:tcPr>
            <w:tcW w:w="1461" w:type="dxa"/>
          </w:tcPr>
          <w:p w14:paraId="760CAB15" w14:textId="77777777" w:rsidR="000C7E88" w:rsidRPr="0070190E" w:rsidRDefault="000C7E88" w:rsidP="00700E48">
            <w:pPr>
              <w:pStyle w:val="StileNoStyle"/>
              <w:jc w:val="center"/>
              <w:rPr>
                <w:rFonts w:cs="Times New Roman"/>
                <w:szCs w:val="24"/>
              </w:rPr>
            </w:pPr>
            <w:r w:rsidRPr="0070190E">
              <w:rPr>
                <w:rFonts w:cs="Times New Roman"/>
                <w:szCs w:val="24"/>
              </w:rPr>
              <w:t>0.002</w:t>
            </w:r>
          </w:p>
        </w:tc>
        <w:tc>
          <w:tcPr>
            <w:tcW w:w="1122" w:type="dxa"/>
          </w:tcPr>
          <w:p w14:paraId="5F0C473A" w14:textId="77777777" w:rsidR="000C7E88" w:rsidRPr="0070190E" w:rsidRDefault="000C7E88" w:rsidP="00700E48">
            <w:pPr>
              <w:pStyle w:val="StileNoStyle"/>
              <w:jc w:val="center"/>
              <w:rPr>
                <w:rFonts w:cs="Times New Roman"/>
                <w:szCs w:val="24"/>
              </w:rPr>
            </w:pPr>
          </w:p>
        </w:tc>
      </w:tr>
      <w:tr w:rsidR="000C7E88" w:rsidRPr="0070190E" w14:paraId="4680D316" w14:textId="77777777" w:rsidTr="0070190E">
        <w:tc>
          <w:tcPr>
            <w:tcW w:w="1276" w:type="dxa"/>
            <w:vMerge/>
          </w:tcPr>
          <w:p w14:paraId="5202F57C" w14:textId="77777777" w:rsidR="000C7E88" w:rsidRPr="0070190E" w:rsidRDefault="000C7E88" w:rsidP="00700E48">
            <w:pPr>
              <w:pStyle w:val="StileNoStyle"/>
              <w:jc w:val="left"/>
              <w:rPr>
                <w:rFonts w:cs="Times New Roman"/>
                <w:szCs w:val="24"/>
              </w:rPr>
            </w:pPr>
          </w:p>
        </w:tc>
        <w:tc>
          <w:tcPr>
            <w:tcW w:w="992" w:type="dxa"/>
            <w:vMerge/>
            <w:vAlign w:val="center"/>
          </w:tcPr>
          <w:p w14:paraId="56906C4A" w14:textId="77777777" w:rsidR="000C7E88" w:rsidRPr="0070190E" w:rsidRDefault="000C7E88" w:rsidP="00700E48">
            <w:pPr>
              <w:pStyle w:val="StileNoStyle"/>
              <w:jc w:val="center"/>
              <w:rPr>
                <w:rFonts w:cs="Times New Roman"/>
                <w:szCs w:val="24"/>
              </w:rPr>
            </w:pPr>
          </w:p>
        </w:tc>
        <w:tc>
          <w:tcPr>
            <w:tcW w:w="850" w:type="dxa"/>
            <w:vMerge/>
            <w:vAlign w:val="center"/>
          </w:tcPr>
          <w:p w14:paraId="7D972F57" w14:textId="77777777" w:rsidR="000C7E88" w:rsidRPr="0070190E" w:rsidRDefault="000C7E88" w:rsidP="00700E48">
            <w:pPr>
              <w:pStyle w:val="StileNoStyle"/>
              <w:jc w:val="center"/>
              <w:rPr>
                <w:rFonts w:cs="Times New Roman"/>
                <w:szCs w:val="24"/>
              </w:rPr>
            </w:pPr>
          </w:p>
        </w:tc>
        <w:tc>
          <w:tcPr>
            <w:tcW w:w="991" w:type="dxa"/>
            <w:vMerge/>
            <w:vAlign w:val="center"/>
          </w:tcPr>
          <w:p w14:paraId="2C00225B" w14:textId="77777777" w:rsidR="000C7E88" w:rsidRPr="0070190E" w:rsidRDefault="000C7E88" w:rsidP="00700E48">
            <w:pPr>
              <w:pStyle w:val="StileNoStyle"/>
              <w:jc w:val="center"/>
              <w:rPr>
                <w:rFonts w:cs="Times New Roman"/>
                <w:szCs w:val="24"/>
              </w:rPr>
            </w:pPr>
          </w:p>
        </w:tc>
        <w:tc>
          <w:tcPr>
            <w:tcW w:w="1703" w:type="dxa"/>
            <w:vAlign w:val="center"/>
          </w:tcPr>
          <w:p w14:paraId="1C32B961" w14:textId="77777777" w:rsidR="000C7E88" w:rsidRPr="0070190E" w:rsidRDefault="000C7E88" w:rsidP="0070190E">
            <w:pPr>
              <w:pStyle w:val="StileNoStyle"/>
              <w:jc w:val="center"/>
              <w:rPr>
                <w:rFonts w:cs="Times New Roman"/>
                <w:szCs w:val="24"/>
              </w:rPr>
            </w:pPr>
            <w:r w:rsidRPr="0070190E">
              <w:rPr>
                <w:rFonts w:cs="Times New Roman"/>
                <w:szCs w:val="24"/>
              </w:rPr>
              <w:t>BR4-BC</w:t>
            </w:r>
          </w:p>
        </w:tc>
        <w:tc>
          <w:tcPr>
            <w:tcW w:w="992" w:type="dxa"/>
          </w:tcPr>
          <w:p w14:paraId="60FE7A2E" w14:textId="77777777" w:rsidR="000C7E88" w:rsidRPr="0070190E" w:rsidRDefault="000C7E88" w:rsidP="00700E48">
            <w:pPr>
              <w:pStyle w:val="StileNoStyle"/>
              <w:jc w:val="center"/>
              <w:rPr>
                <w:rFonts w:cs="Times New Roman"/>
                <w:szCs w:val="24"/>
              </w:rPr>
            </w:pPr>
            <w:r w:rsidRPr="0070190E">
              <w:rPr>
                <w:rFonts w:cs="Times New Roman"/>
                <w:szCs w:val="24"/>
              </w:rPr>
              <w:t>1.113</w:t>
            </w:r>
          </w:p>
        </w:tc>
        <w:tc>
          <w:tcPr>
            <w:tcW w:w="1461" w:type="dxa"/>
          </w:tcPr>
          <w:p w14:paraId="1DA21C8A" w14:textId="77777777" w:rsidR="000C7E88" w:rsidRPr="0070190E" w:rsidRDefault="000C7E88" w:rsidP="00700E48">
            <w:pPr>
              <w:pStyle w:val="StileNoStyle"/>
              <w:jc w:val="center"/>
              <w:rPr>
                <w:rFonts w:cs="Times New Roman"/>
                <w:szCs w:val="24"/>
              </w:rPr>
            </w:pPr>
            <w:r w:rsidRPr="0070190E">
              <w:rPr>
                <w:rFonts w:cs="Times New Roman"/>
                <w:szCs w:val="24"/>
              </w:rPr>
              <w:t>0.046</w:t>
            </w:r>
          </w:p>
        </w:tc>
        <w:tc>
          <w:tcPr>
            <w:tcW w:w="1122" w:type="dxa"/>
          </w:tcPr>
          <w:p w14:paraId="6F2DAE33" w14:textId="77777777" w:rsidR="000C7E88" w:rsidRPr="0070190E" w:rsidRDefault="000C7E88" w:rsidP="00700E48">
            <w:pPr>
              <w:pStyle w:val="StileNoStyle"/>
              <w:jc w:val="center"/>
              <w:rPr>
                <w:rFonts w:cs="Times New Roman"/>
                <w:szCs w:val="24"/>
              </w:rPr>
            </w:pPr>
          </w:p>
        </w:tc>
      </w:tr>
      <w:tr w:rsidR="000C7E88" w:rsidRPr="0070190E" w14:paraId="00FA974B" w14:textId="77777777" w:rsidTr="0070190E">
        <w:tc>
          <w:tcPr>
            <w:tcW w:w="1276" w:type="dxa"/>
            <w:vMerge/>
            <w:tcBorders>
              <w:bottom w:val="single" w:sz="4" w:space="0" w:color="auto"/>
            </w:tcBorders>
          </w:tcPr>
          <w:p w14:paraId="572ED6DF" w14:textId="77777777" w:rsidR="000C7E88" w:rsidRPr="0070190E" w:rsidRDefault="000C7E88" w:rsidP="00700E48">
            <w:pPr>
              <w:pStyle w:val="StileNoStyle"/>
              <w:jc w:val="left"/>
              <w:rPr>
                <w:rFonts w:cs="Times New Roman"/>
                <w:szCs w:val="24"/>
              </w:rPr>
            </w:pPr>
          </w:p>
        </w:tc>
        <w:tc>
          <w:tcPr>
            <w:tcW w:w="992" w:type="dxa"/>
            <w:vMerge/>
            <w:tcBorders>
              <w:bottom w:val="single" w:sz="4" w:space="0" w:color="auto"/>
            </w:tcBorders>
            <w:vAlign w:val="center"/>
          </w:tcPr>
          <w:p w14:paraId="3AF607B9" w14:textId="77777777" w:rsidR="000C7E88" w:rsidRPr="0070190E" w:rsidRDefault="000C7E88" w:rsidP="00700E48">
            <w:pPr>
              <w:pStyle w:val="StileNoStyle"/>
              <w:jc w:val="center"/>
              <w:rPr>
                <w:rFonts w:cs="Times New Roman"/>
                <w:szCs w:val="24"/>
              </w:rPr>
            </w:pPr>
          </w:p>
        </w:tc>
        <w:tc>
          <w:tcPr>
            <w:tcW w:w="850" w:type="dxa"/>
            <w:vMerge/>
            <w:tcBorders>
              <w:bottom w:val="single" w:sz="4" w:space="0" w:color="auto"/>
            </w:tcBorders>
            <w:vAlign w:val="center"/>
          </w:tcPr>
          <w:p w14:paraId="0B930E77" w14:textId="77777777" w:rsidR="000C7E88" w:rsidRPr="0070190E" w:rsidRDefault="000C7E88" w:rsidP="00700E48">
            <w:pPr>
              <w:pStyle w:val="StileNoStyle"/>
              <w:jc w:val="center"/>
              <w:rPr>
                <w:rFonts w:cs="Times New Roman"/>
                <w:szCs w:val="24"/>
              </w:rPr>
            </w:pPr>
          </w:p>
        </w:tc>
        <w:tc>
          <w:tcPr>
            <w:tcW w:w="991" w:type="dxa"/>
            <w:vMerge/>
            <w:tcBorders>
              <w:bottom w:val="single" w:sz="4" w:space="0" w:color="auto"/>
            </w:tcBorders>
            <w:vAlign w:val="center"/>
          </w:tcPr>
          <w:p w14:paraId="239E9EEF" w14:textId="77777777" w:rsidR="000C7E88" w:rsidRPr="0070190E" w:rsidRDefault="000C7E88" w:rsidP="00700E48">
            <w:pPr>
              <w:pStyle w:val="StileNoStyle"/>
              <w:jc w:val="center"/>
              <w:rPr>
                <w:rFonts w:cs="Times New Roman"/>
                <w:szCs w:val="24"/>
              </w:rPr>
            </w:pPr>
          </w:p>
        </w:tc>
        <w:tc>
          <w:tcPr>
            <w:tcW w:w="1703" w:type="dxa"/>
            <w:tcBorders>
              <w:bottom w:val="single" w:sz="4" w:space="0" w:color="auto"/>
            </w:tcBorders>
            <w:vAlign w:val="center"/>
          </w:tcPr>
          <w:p w14:paraId="1743F70A" w14:textId="77777777" w:rsidR="000C7E88" w:rsidRPr="0070190E" w:rsidRDefault="000C7E88" w:rsidP="0070190E">
            <w:pPr>
              <w:pStyle w:val="StileNoStyle"/>
              <w:jc w:val="center"/>
              <w:rPr>
                <w:rFonts w:cs="Times New Roman"/>
                <w:szCs w:val="24"/>
              </w:rPr>
            </w:pPr>
            <w:r w:rsidRPr="0070190E">
              <w:rPr>
                <w:rFonts w:cs="Times New Roman"/>
                <w:szCs w:val="24"/>
              </w:rPr>
              <w:t>BR4-C</w:t>
            </w:r>
          </w:p>
        </w:tc>
        <w:tc>
          <w:tcPr>
            <w:tcW w:w="992" w:type="dxa"/>
            <w:tcBorders>
              <w:bottom w:val="single" w:sz="4" w:space="0" w:color="auto"/>
            </w:tcBorders>
          </w:tcPr>
          <w:p w14:paraId="256907A9" w14:textId="77777777" w:rsidR="000C7E88" w:rsidRPr="0070190E" w:rsidRDefault="000C7E88" w:rsidP="00700E48">
            <w:pPr>
              <w:pStyle w:val="StileNoStyle"/>
              <w:jc w:val="center"/>
              <w:rPr>
                <w:rFonts w:cs="Times New Roman"/>
                <w:szCs w:val="24"/>
              </w:rPr>
            </w:pPr>
            <w:r w:rsidRPr="0070190E">
              <w:rPr>
                <w:rFonts w:cs="Times New Roman"/>
                <w:szCs w:val="24"/>
              </w:rPr>
              <w:t>1.257</w:t>
            </w:r>
          </w:p>
        </w:tc>
        <w:tc>
          <w:tcPr>
            <w:tcW w:w="1461" w:type="dxa"/>
            <w:tcBorders>
              <w:bottom w:val="single" w:sz="4" w:space="0" w:color="auto"/>
            </w:tcBorders>
          </w:tcPr>
          <w:p w14:paraId="4957ADBE" w14:textId="77777777" w:rsidR="000C7E88" w:rsidRPr="0070190E" w:rsidRDefault="000C7E88" w:rsidP="00700E48">
            <w:pPr>
              <w:pStyle w:val="StileNoStyle"/>
              <w:jc w:val="center"/>
              <w:rPr>
                <w:rFonts w:cs="Times New Roman"/>
                <w:szCs w:val="24"/>
              </w:rPr>
            </w:pPr>
            <w:r w:rsidRPr="0070190E">
              <w:rPr>
                <w:rFonts w:cs="Times New Roman"/>
                <w:szCs w:val="24"/>
              </w:rPr>
              <w:t>0.011</w:t>
            </w:r>
          </w:p>
        </w:tc>
        <w:tc>
          <w:tcPr>
            <w:tcW w:w="1122" w:type="dxa"/>
            <w:tcBorders>
              <w:bottom w:val="single" w:sz="4" w:space="0" w:color="auto"/>
            </w:tcBorders>
          </w:tcPr>
          <w:p w14:paraId="43B13993" w14:textId="77777777" w:rsidR="000C7E88" w:rsidRPr="0070190E" w:rsidRDefault="000C7E88" w:rsidP="00700E48">
            <w:pPr>
              <w:pStyle w:val="StileNoStyle"/>
              <w:jc w:val="center"/>
              <w:rPr>
                <w:rFonts w:cs="Times New Roman"/>
                <w:szCs w:val="24"/>
              </w:rPr>
            </w:pPr>
          </w:p>
        </w:tc>
      </w:tr>
    </w:tbl>
    <w:p w14:paraId="288AD863" w14:textId="77777777" w:rsidR="000C7E88" w:rsidRDefault="000C7E88" w:rsidP="000C7E88"/>
    <w:p w14:paraId="7B177AD4" w14:textId="795B4B97" w:rsidR="000C7E88" w:rsidRDefault="000C7E88" w:rsidP="000C7E88">
      <w:pPr>
        <w:jc w:val="both"/>
        <w:rPr>
          <w:lang w:val="en-US"/>
        </w:rPr>
      </w:pPr>
      <w:r>
        <w:rPr>
          <w:lang w:val="en-US"/>
        </w:rPr>
        <w:t>D</w:t>
      </w:r>
      <w:r w:rsidRPr="000B79F8">
        <w:rPr>
          <w:lang w:val="en-US"/>
        </w:rPr>
        <w:t xml:space="preserve">espite </w:t>
      </w:r>
      <w:r>
        <w:rPr>
          <w:lang w:val="en-US"/>
        </w:rPr>
        <w:t xml:space="preserve">the </w:t>
      </w:r>
      <w:r w:rsidR="0070190E">
        <w:rPr>
          <w:lang w:val="en-US"/>
        </w:rPr>
        <w:t>addi</w:t>
      </w:r>
      <w:r w:rsidRPr="000B79F8">
        <w:rPr>
          <w:lang w:val="en-US"/>
        </w:rPr>
        <w:t xml:space="preserve">tion of SWP550, methanogenesis was inhibited during </w:t>
      </w:r>
      <w:r>
        <w:rPr>
          <w:lang w:val="en-US"/>
        </w:rPr>
        <w:t xml:space="preserve">the </w:t>
      </w:r>
      <w:r w:rsidRPr="000B79F8">
        <w:rPr>
          <w:lang w:val="en-US"/>
        </w:rPr>
        <w:t xml:space="preserve">AD of </w:t>
      </w:r>
      <w:r w:rsidRPr="000B79F8">
        <w:t>BS</w:t>
      </w:r>
      <w:r w:rsidRPr="000B79F8">
        <w:rPr>
          <w:lang w:val="en-US"/>
        </w:rPr>
        <w:t>2</w:t>
      </w:r>
      <w:r>
        <w:rPr>
          <w:lang w:val="en-US"/>
        </w:rPr>
        <w:t>,</w:t>
      </w:r>
      <w:r w:rsidRPr="000B79F8">
        <w:rPr>
          <w:lang w:val="en-US"/>
        </w:rPr>
        <w:t xml:space="preserve"> </w:t>
      </w:r>
      <w:r>
        <w:rPr>
          <w:lang w:val="en-US"/>
        </w:rPr>
        <w:t>possibly</w:t>
      </w:r>
      <w:r w:rsidRPr="000B79F8">
        <w:rPr>
          <w:lang w:val="en-US"/>
        </w:rPr>
        <w:t xml:space="preserve"> due to </w:t>
      </w:r>
      <w:r>
        <w:rPr>
          <w:lang w:val="en-US"/>
        </w:rPr>
        <w:t>a sudden accumulation</w:t>
      </w:r>
      <w:r w:rsidRPr="000B79F8">
        <w:rPr>
          <w:lang w:val="en-US"/>
        </w:rPr>
        <w:t xml:space="preserve"> of readily biodegradable compounds, as </w:t>
      </w:r>
      <w:r>
        <w:rPr>
          <w:lang w:val="en-US"/>
        </w:rPr>
        <w:t>suggested</w:t>
      </w:r>
      <w:r w:rsidRPr="000B79F8">
        <w:rPr>
          <w:lang w:val="en-US"/>
        </w:rPr>
        <w:t xml:space="preserve"> by the high theoretical </w:t>
      </w:r>
      <w:r w:rsidRPr="006F0452">
        <w:rPr>
          <w:lang w:val="en-US"/>
        </w:rPr>
        <w:t xml:space="preserve">BMP (Figure 2.a). Lower SMP values, compared to </w:t>
      </w:r>
      <w:r w:rsidR="009633EE">
        <w:rPr>
          <w:lang w:val="en-US"/>
        </w:rPr>
        <w:t>experiment</w:t>
      </w:r>
      <w:r w:rsidRPr="006F0452">
        <w:rPr>
          <w:lang w:val="en-US"/>
        </w:rPr>
        <w:t xml:space="preserve"> 1, were observed (Figure 1.d) with 0.094 Nm</w:t>
      </w:r>
      <w:r w:rsidRPr="006F0452">
        <w:rPr>
          <w:vertAlign w:val="superscript"/>
          <w:lang w:val="en-US"/>
        </w:rPr>
        <w:t>3</w:t>
      </w:r>
      <w:r w:rsidRPr="000B79F8">
        <w:rPr>
          <w:lang w:val="en-US"/>
        </w:rPr>
        <w:t xml:space="preserve"> kg</w:t>
      </w:r>
      <w:r w:rsidRPr="000B79F8">
        <w:rPr>
          <w:vertAlign w:val="subscript"/>
          <w:lang w:val="en-US"/>
        </w:rPr>
        <w:t>VS</w:t>
      </w:r>
      <w:r w:rsidRPr="000B79F8">
        <w:rPr>
          <w:vertAlign w:val="superscript"/>
          <w:lang w:val="en-US"/>
        </w:rPr>
        <w:t xml:space="preserve">-1 </w:t>
      </w:r>
      <w:r w:rsidRPr="000B79F8">
        <w:rPr>
          <w:lang w:val="en-US"/>
        </w:rPr>
        <w:t xml:space="preserve">for </w:t>
      </w:r>
      <w:r w:rsidRPr="000B79F8">
        <w:t>BS</w:t>
      </w:r>
      <w:r w:rsidRPr="000B79F8">
        <w:rPr>
          <w:lang w:val="en-US"/>
        </w:rPr>
        <w:t>2-C and 0.081 Nm</w:t>
      </w:r>
      <w:r w:rsidRPr="000B79F8">
        <w:rPr>
          <w:vertAlign w:val="superscript"/>
          <w:lang w:val="en-US"/>
        </w:rPr>
        <w:t>3</w:t>
      </w:r>
      <w:r w:rsidRPr="000B79F8">
        <w:rPr>
          <w:lang w:val="en-US"/>
        </w:rPr>
        <w:t xml:space="preserve"> kg</w:t>
      </w:r>
      <w:r w:rsidRPr="000B79F8">
        <w:rPr>
          <w:vertAlign w:val="subscript"/>
          <w:lang w:val="en-US"/>
        </w:rPr>
        <w:t>VS</w:t>
      </w:r>
      <w:r w:rsidRPr="000B79F8">
        <w:rPr>
          <w:vertAlign w:val="superscript"/>
          <w:lang w:val="en-US"/>
        </w:rPr>
        <w:t>-1</w:t>
      </w:r>
      <w:r w:rsidRPr="000B79F8">
        <w:rPr>
          <w:lang w:val="en-US"/>
        </w:rPr>
        <w:t xml:space="preserve"> for </w:t>
      </w:r>
      <w:r w:rsidRPr="000B79F8">
        <w:t>BS2</w:t>
      </w:r>
      <w:r w:rsidRPr="000B79F8">
        <w:rPr>
          <w:lang w:val="en-US"/>
        </w:rPr>
        <w:t xml:space="preserve">-BC, corresponding to </w:t>
      </w:r>
      <w:r w:rsidR="0070190E">
        <w:rPr>
          <w:lang w:val="en-US"/>
        </w:rPr>
        <w:t xml:space="preserve">nearly </w:t>
      </w:r>
      <w:r w:rsidRPr="000B79F8">
        <w:rPr>
          <w:lang w:val="en-US"/>
        </w:rPr>
        <w:t>2 % of their theoretical BMP (3.96 ± 0.04 Nm</w:t>
      </w:r>
      <w:r w:rsidRPr="000B79F8">
        <w:rPr>
          <w:vertAlign w:val="superscript"/>
          <w:lang w:val="en-US"/>
        </w:rPr>
        <w:t>3</w:t>
      </w:r>
      <w:r w:rsidRPr="000B79F8">
        <w:rPr>
          <w:lang w:val="en-US"/>
        </w:rPr>
        <w:t xml:space="preserve"> kg</w:t>
      </w:r>
      <w:r w:rsidRPr="000B79F8">
        <w:rPr>
          <w:vertAlign w:val="subscript"/>
          <w:lang w:val="en-US"/>
        </w:rPr>
        <w:t>VS</w:t>
      </w:r>
      <w:r w:rsidRPr="000B79F8">
        <w:rPr>
          <w:vertAlign w:val="superscript"/>
          <w:lang w:val="en-US"/>
        </w:rPr>
        <w:t>-1</w:t>
      </w:r>
      <w:r w:rsidRPr="000B79F8">
        <w:rPr>
          <w:lang w:val="en-US"/>
        </w:rPr>
        <w:t xml:space="preserve">). In both cases the average methane content was </w:t>
      </w:r>
      <w:r w:rsidRPr="006F0452">
        <w:rPr>
          <w:lang w:val="en-US"/>
        </w:rPr>
        <w:t>around 10 % (Figure 2.b).</w:t>
      </w:r>
    </w:p>
    <w:p w14:paraId="7374FC08" w14:textId="77777777" w:rsidR="000C7E88" w:rsidRDefault="000C7E88" w:rsidP="000C7E88">
      <w:pPr>
        <w:jc w:val="both"/>
        <w:rPr>
          <w:lang w:val="en-US"/>
        </w:rPr>
      </w:pPr>
    </w:p>
    <w:p w14:paraId="6DFDF81C" w14:textId="771A4B08" w:rsidR="000C7E88" w:rsidRPr="00D973EF" w:rsidRDefault="000C7E88" w:rsidP="000C7E88">
      <w:pPr>
        <w:jc w:val="both"/>
      </w:pPr>
      <w:r w:rsidRPr="00D973EF">
        <w:rPr>
          <w:b/>
          <w:bCs/>
        </w:rPr>
        <w:t>Figure 2.</w:t>
      </w:r>
      <w:r>
        <w:t xml:space="preserve"> </w:t>
      </w:r>
      <w:r w:rsidRPr="00D973EF">
        <w:t xml:space="preserve">Results of anaerobic digestion tests for </w:t>
      </w:r>
      <w:r w:rsidR="00685427">
        <w:t>experiments</w:t>
      </w:r>
      <w:r w:rsidRPr="00D973EF">
        <w:t xml:space="preserve"> 1 to 4: (a) Theoretical and experimental biomethane potentials (BMP), where the ratios between experimental and theoretical BMP (%) are reported as numerical values; (b) Average methane contents during </w:t>
      </w:r>
      <w:r>
        <w:t>anaerobic digestion</w:t>
      </w:r>
      <w:r w:rsidRPr="00D973EF">
        <w:t xml:space="preserve"> tests. Results are reported as mean with standard errors. </w:t>
      </w:r>
    </w:p>
    <w:p w14:paraId="43242A74" w14:textId="77777777" w:rsidR="000C7E88" w:rsidRDefault="000C7E88" w:rsidP="000C7E88">
      <w:pPr>
        <w:jc w:val="center"/>
      </w:pPr>
      <w:r>
        <w:rPr>
          <w:noProof/>
        </w:rPr>
        <w:lastRenderedPageBreak/>
        <w:drawing>
          <wp:inline distT="0" distB="0" distL="0" distR="0" wp14:anchorId="5D7D8DB7" wp14:editId="34B27CB3">
            <wp:extent cx="5400040" cy="5400040"/>
            <wp:effectExtent l="0" t="0" r="0" b="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0BB90928" w14:textId="77777777" w:rsidR="000C7E88" w:rsidRDefault="000C7E88" w:rsidP="00984C9E">
      <w:pPr>
        <w:jc w:val="both"/>
        <w:rPr>
          <w:lang w:val="en-US"/>
        </w:rPr>
      </w:pPr>
    </w:p>
    <w:p w14:paraId="2E3A6F61" w14:textId="7C81D63F" w:rsidR="00F55339" w:rsidRDefault="0063679A" w:rsidP="00984C9E">
      <w:pPr>
        <w:jc w:val="both"/>
        <w:rPr>
          <w:lang w:val="en-US"/>
        </w:rPr>
      </w:pPr>
      <w:r>
        <w:rPr>
          <w:lang w:val="en-US"/>
        </w:rPr>
        <w:t xml:space="preserve">In </w:t>
      </w:r>
      <w:r w:rsidR="00685427">
        <w:rPr>
          <w:lang w:val="en-US"/>
        </w:rPr>
        <w:t>experiments</w:t>
      </w:r>
      <w:r>
        <w:rPr>
          <w:lang w:val="en-US"/>
        </w:rPr>
        <w:t xml:space="preserve"> 3 and 4, </w:t>
      </w:r>
      <w:r w:rsidR="00B15154" w:rsidRPr="006F0452">
        <w:rPr>
          <w:lang w:val="en-US"/>
        </w:rPr>
        <w:t>high</w:t>
      </w:r>
      <w:r w:rsidRPr="006F0452">
        <w:rPr>
          <w:lang w:val="en-US"/>
        </w:rPr>
        <w:t xml:space="preserve"> SBP</w:t>
      </w:r>
      <w:r w:rsidR="001E3798" w:rsidRPr="006F0452">
        <w:rPr>
          <w:lang w:val="en-US"/>
        </w:rPr>
        <w:t>s</w:t>
      </w:r>
      <w:r w:rsidRPr="006F0452">
        <w:rPr>
          <w:lang w:val="en-US"/>
        </w:rPr>
        <w:t xml:space="preserve"> </w:t>
      </w:r>
      <w:r w:rsidR="001E3798" w:rsidRPr="006F0452">
        <w:rPr>
          <w:lang w:val="en-US"/>
        </w:rPr>
        <w:t xml:space="preserve">(Figure </w:t>
      </w:r>
      <w:r w:rsidR="00B24095" w:rsidRPr="006F0452">
        <w:rPr>
          <w:lang w:val="en-US"/>
        </w:rPr>
        <w:t>1</w:t>
      </w:r>
      <w:r w:rsidR="001E3798" w:rsidRPr="006F0452">
        <w:rPr>
          <w:lang w:val="en-US"/>
        </w:rPr>
        <w:t xml:space="preserve">.e) </w:t>
      </w:r>
      <w:r w:rsidRPr="006F0452">
        <w:rPr>
          <w:lang w:val="en-US"/>
        </w:rPr>
        <w:t>were</w:t>
      </w:r>
      <w:r>
        <w:rPr>
          <w:lang w:val="en-US"/>
        </w:rPr>
        <w:t xml:space="preserve"> observed for </w:t>
      </w:r>
      <w:r w:rsidR="00C059C8">
        <w:rPr>
          <w:lang w:val="en-US"/>
        </w:rPr>
        <w:t>BR</w:t>
      </w:r>
      <w:r w:rsidR="001E3798">
        <w:rPr>
          <w:lang w:val="en-US"/>
        </w:rPr>
        <w:t xml:space="preserve">3-C and </w:t>
      </w:r>
      <w:r w:rsidR="00C059C8">
        <w:rPr>
          <w:lang w:val="en-US"/>
        </w:rPr>
        <w:t>BR</w:t>
      </w:r>
      <w:r w:rsidR="001E3798">
        <w:rPr>
          <w:lang w:val="en-US"/>
        </w:rPr>
        <w:t xml:space="preserve">4-C, equal to 1.866 </w:t>
      </w:r>
      <w:r w:rsidR="001E3798">
        <w:rPr>
          <w:rFonts w:cs="Times New Roman"/>
          <w:lang w:val="en-US"/>
        </w:rPr>
        <w:t>±</w:t>
      </w:r>
      <w:r w:rsidR="001E3798">
        <w:rPr>
          <w:lang w:val="en-US"/>
        </w:rPr>
        <w:t xml:space="preserve"> 0.016 </w:t>
      </w:r>
      <w:r w:rsidR="00E47DDB" w:rsidRPr="00A9450B">
        <w:rPr>
          <w:lang w:val="en-US"/>
        </w:rPr>
        <w:t>Nm</w:t>
      </w:r>
      <w:r w:rsidR="00E47DDB" w:rsidRPr="00A9450B">
        <w:rPr>
          <w:vertAlign w:val="superscript"/>
          <w:lang w:val="en-US"/>
        </w:rPr>
        <w:t>3</w:t>
      </w:r>
      <w:r w:rsidR="00E47DDB" w:rsidRPr="00A9450B">
        <w:rPr>
          <w:lang w:val="en-US"/>
        </w:rPr>
        <w:t xml:space="preserve"> kg</w:t>
      </w:r>
      <w:r w:rsidR="00E47DDB" w:rsidRPr="00A9450B">
        <w:rPr>
          <w:vertAlign w:val="subscript"/>
          <w:lang w:val="en-US"/>
        </w:rPr>
        <w:t>VS</w:t>
      </w:r>
      <w:r w:rsidR="00E47DDB" w:rsidRPr="00A9450B">
        <w:rPr>
          <w:vertAlign w:val="superscript"/>
          <w:lang w:val="en-US"/>
        </w:rPr>
        <w:t>-1</w:t>
      </w:r>
      <w:r w:rsidR="00E47DDB" w:rsidRPr="00463B8B">
        <w:rPr>
          <w:lang w:val="en-US"/>
        </w:rPr>
        <w:t xml:space="preserve"> </w:t>
      </w:r>
      <w:r w:rsidR="001E3798">
        <w:rPr>
          <w:lang w:val="en-US"/>
        </w:rPr>
        <w:t>after</w:t>
      </w:r>
      <w:r w:rsidR="00463B8B">
        <w:rPr>
          <w:lang w:val="en-US"/>
        </w:rPr>
        <w:t xml:space="preserve"> 37 days</w:t>
      </w:r>
      <w:r w:rsidR="001E3798">
        <w:rPr>
          <w:lang w:val="en-US"/>
        </w:rPr>
        <w:t xml:space="preserve"> and 1.829 </w:t>
      </w:r>
      <w:r w:rsidR="001E3798">
        <w:rPr>
          <w:rFonts w:cs="Times New Roman"/>
          <w:lang w:val="en-US"/>
        </w:rPr>
        <w:t>±</w:t>
      </w:r>
      <w:r w:rsidR="001E3798">
        <w:rPr>
          <w:lang w:val="en-US"/>
        </w:rPr>
        <w:t xml:space="preserve"> 0.018 </w:t>
      </w:r>
      <w:r w:rsidR="001E3798" w:rsidRPr="00A9450B">
        <w:rPr>
          <w:lang w:val="en-US"/>
        </w:rPr>
        <w:t>Nm</w:t>
      </w:r>
      <w:r w:rsidR="001E3798" w:rsidRPr="00A9450B">
        <w:rPr>
          <w:vertAlign w:val="superscript"/>
          <w:lang w:val="en-US"/>
        </w:rPr>
        <w:t>3</w:t>
      </w:r>
      <w:r w:rsidR="001E3798" w:rsidRPr="00A9450B">
        <w:rPr>
          <w:lang w:val="en-US"/>
        </w:rPr>
        <w:t xml:space="preserve"> kg</w:t>
      </w:r>
      <w:r w:rsidR="001E3798" w:rsidRPr="00A9450B">
        <w:rPr>
          <w:vertAlign w:val="subscript"/>
          <w:lang w:val="en-US"/>
        </w:rPr>
        <w:t>VS</w:t>
      </w:r>
      <w:r w:rsidR="001E3798" w:rsidRPr="00A9450B">
        <w:rPr>
          <w:vertAlign w:val="superscript"/>
          <w:lang w:val="en-US"/>
        </w:rPr>
        <w:t>-1</w:t>
      </w:r>
      <w:r w:rsidR="00463B8B" w:rsidRPr="00463B8B">
        <w:rPr>
          <w:lang w:val="en-US"/>
        </w:rPr>
        <w:t xml:space="preserve"> after 27 days</w:t>
      </w:r>
      <w:r w:rsidR="001E3798">
        <w:rPr>
          <w:lang w:val="en-US"/>
        </w:rPr>
        <w:t>, respectively</w:t>
      </w:r>
      <w:r w:rsidR="00463B8B">
        <w:rPr>
          <w:lang w:val="en-US"/>
        </w:rPr>
        <w:t xml:space="preserve">. </w:t>
      </w:r>
      <w:r w:rsidR="00CB236E">
        <w:rPr>
          <w:lang w:val="en-US"/>
        </w:rPr>
        <w:t>The</w:t>
      </w:r>
      <w:r w:rsidR="00C32E67">
        <w:rPr>
          <w:lang w:val="en-US"/>
        </w:rPr>
        <w:t xml:space="preserve"> SBP</w:t>
      </w:r>
      <w:r w:rsidR="000B79F8">
        <w:rPr>
          <w:lang w:val="en-US"/>
        </w:rPr>
        <w:t xml:space="preserve"> curves</w:t>
      </w:r>
      <w:r w:rsidR="00EC4CFD">
        <w:rPr>
          <w:lang w:val="en-US"/>
        </w:rPr>
        <w:t xml:space="preserve"> overlapped until day</w:t>
      </w:r>
      <w:r w:rsidR="0070190E">
        <w:rPr>
          <w:lang w:val="en-US"/>
        </w:rPr>
        <w:t>s</w:t>
      </w:r>
      <w:r w:rsidR="00EC4CFD">
        <w:rPr>
          <w:lang w:val="en-US"/>
        </w:rPr>
        <w:t xml:space="preserve"> 3-4, when the growth of </w:t>
      </w:r>
      <w:r w:rsidR="00C059C8">
        <w:rPr>
          <w:lang w:val="en-US"/>
        </w:rPr>
        <w:t>BR</w:t>
      </w:r>
      <w:r w:rsidR="00483FA2">
        <w:rPr>
          <w:lang w:val="en-US"/>
        </w:rPr>
        <w:t>3</w:t>
      </w:r>
      <w:r w:rsidR="00EC4CFD">
        <w:rPr>
          <w:lang w:val="en-US"/>
        </w:rPr>
        <w:t xml:space="preserve">-C suddenly slowed down until day 9, </w:t>
      </w:r>
      <w:r w:rsidR="000B79F8">
        <w:rPr>
          <w:lang w:val="en-US"/>
        </w:rPr>
        <w:t>reaching a</w:t>
      </w:r>
      <w:r w:rsidR="00863C4D">
        <w:rPr>
          <w:lang w:val="en-US"/>
        </w:rPr>
        <w:t xml:space="preserve"> </w:t>
      </w:r>
      <w:r w:rsidR="00EC4CFD">
        <w:rPr>
          <w:lang w:val="en-US"/>
        </w:rPr>
        <w:t xml:space="preserve">comparable biogas yield </w:t>
      </w:r>
      <w:r w:rsidR="00863C4D">
        <w:rPr>
          <w:lang w:val="en-US"/>
        </w:rPr>
        <w:t xml:space="preserve">after a longer time </w:t>
      </w:r>
      <w:r w:rsidR="009874A8">
        <w:rPr>
          <w:lang w:val="en-US"/>
        </w:rPr>
        <w:t>at the end of AD</w:t>
      </w:r>
      <w:r w:rsidR="00EC4CFD">
        <w:rPr>
          <w:lang w:val="en-US"/>
        </w:rPr>
        <w:t xml:space="preserve">. </w:t>
      </w:r>
      <w:r w:rsidR="008941C3">
        <w:rPr>
          <w:lang w:val="en-US"/>
        </w:rPr>
        <w:t xml:space="preserve">The different behavior may be </w:t>
      </w:r>
      <w:r w:rsidR="00C32E67">
        <w:rPr>
          <w:lang w:val="en-US"/>
        </w:rPr>
        <w:t>ascribable</w:t>
      </w:r>
      <w:r w:rsidR="008941C3">
        <w:rPr>
          <w:lang w:val="en-US"/>
        </w:rPr>
        <w:t xml:space="preserve"> to the </w:t>
      </w:r>
      <w:r w:rsidR="00C32E67">
        <w:rPr>
          <w:lang w:val="en-US"/>
        </w:rPr>
        <w:t xml:space="preserve">different </w:t>
      </w:r>
      <w:proofErr w:type="spellStart"/>
      <w:r w:rsidR="008941C3">
        <w:rPr>
          <w:lang w:val="en-US"/>
        </w:rPr>
        <w:t>inocul</w:t>
      </w:r>
      <w:r w:rsidR="00685427">
        <w:rPr>
          <w:lang w:val="en-US"/>
        </w:rPr>
        <w:t>a</w:t>
      </w:r>
      <w:proofErr w:type="spellEnd"/>
      <w:r w:rsidR="000B79F8">
        <w:rPr>
          <w:lang w:val="en-US"/>
        </w:rPr>
        <w:t xml:space="preserve"> employed in </w:t>
      </w:r>
      <w:r w:rsidR="00685427">
        <w:rPr>
          <w:lang w:val="en-US"/>
        </w:rPr>
        <w:t>experiments</w:t>
      </w:r>
      <w:r w:rsidR="000B79F8">
        <w:rPr>
          <w:lang w:val="en-US"/>
        </w:rPr>
        <w:t xml:space="preserve"> 3 and 4</w:t>
      </w:r>
      <w:r w:rsidR="00C32E67">
        <w:rPr>
          <w:lang w:val="en-US"/>
        </w:rPr>
        <w:t xml:space="preserve">, </w:t>
      </w:r>
      <w:r w:rsidR="00C92A32">
        <w:rPr>
          <w:lang w:val="en-US"/>
        </w:rPr>
        <w:t>and</w:t>
      </w:r>
      <w:r w:rsidR="00C32E67">
        <w:rPr>
          <w:lang w:val="en-US"/>
        </w:rPr>
        <w:t xml:space="preserve"> to their adaptation to the system</w:t>
      </w:r>
      <w:r w:rsidR="008941C3">
        <w:rPr>
          <w:lang w:val="en-US"/>
        </w:rPr>
        <w:t>. I</w:t>
      </w:r>
      <w:r w:rsidR="00B425EA">
        <w:rPr>
          <w:lang w:val="en-US"/>
        </w:rPr>
        <w:t xml:space="preserve">n </w:t>
      </w:r>
      <w:r w:rsidR="009633EE">
        <w:rPr>
          <w:lang w:val="en-US"/>
        </w:rPr>
        <w:t>experiment</w:t>
      </w:r>
      <w:r w:rsidR="00B425EA">
        <w:rPr>
          <w:lang w:val="en-US"/>
        </w:rPr>
        <w:t xml:space="preserve"> 4, </w:t>
      </w:r>
      <w:bookmarkStart w:id="15" w:name="_Hlk95810352"/>
      <w:r w:rsidR="00B425EA">
        <w:rPr>
          <w:lang w:val="en-US"/>
        </w:rPr>
        <w:t xml:space="preserve">the sharp release of intermediate compounds during </w:t>
      </w:r>
      <w:r w:rsidR="000B79F8">
        <w:rPr>
          <w:lang w:val="en-US"/>
        </w:rPr>
        <w:t>acidogenesis</w:t>
      </w:r>
      <w:r w:rsidR="00B425EA">
        <w:rPr>
          <w:lang w:val="en-US"/>
        </w:rPr>
        <w:t xml:space="preserve"> </w:t>
      </w:r>
      <w:r w:rsidR="00C32E67">
        <w:rPr>
          <w:lang w:val="en-US"/>
        </w:rPr>
        <w:t xml:space="preserve">probably </w:t>
      </w:r>
      <w:r w:rsidR="00B425EA">
        <w:rPr>
          <w:lang w:val="en-US"/>
        </w:rPr>
        <w:t>require</w:t>
      </w:r>
      <w:r w:rsidR="00C32E67">
        <w:rPr>
          <w:lang w:val="en-US"/>
        </w:rPr>
        <w:t>d</w:t>
      </w:r>
      <w:r w:rsidR="00B425EA">
        <w:rPr>
          <w:lang w:val="en-US"/>
        </w:rPr>
        <w:t xml:space="preserve"> some </w:t>
      </w:r>
      <w:r w:rsidR="00B425EA">
        <w:rPr>
          <w:lang w:val="en-US"/>
        </w:rPr>
        <w:lastRenderedPageBreak/>
        <w:t xml:space="preserve">sort of adaption </w:t>
      </w:r>
      <w:r w:rsidR="000B79F8">
        <w:rPr>
          <w:lang w:val="en-US"/>
        </w:rPr>
        <w:t>for</w:t>
      </w:r>
      <w:r w:rsidR="00B425EA">
        <w:rPr>
          <w:lang w:val="en-US"/>
        </w:rPr>
        <w:t xml:space="preserve"> the inoculum. </w:t>
      </w:r>
      <w:bookmarkEnd w:id="15"/>
      <w:r w:rsidR="00863C4D">
        <w:rPr>
          <w:lang w:val="en-US"/>
        </w:rPr>
        <w:t xml:space="preserve">As </w:t>
      </w:r>
      <w:r w:rsidR="000B79F8">
        <w:rPr>
          <w:lang w:val="en-US"/>
        </w:rPr>
        <w:t xml:space="preserve">observed </w:t>
      </w:r>
      <w:r w:rsidR="00863C4D">
        <w:rPr>
          <w:lang w:val="en-US"/>
        </w:rPr>
        <w:t xml:space="preserve">for SWP550, the SBP value of </w:t>
      </w:r>
      <w:r w:rsidR="00C059C8">
        <w:rPr>
          <w:lang w:val="en-US"/>
        </w:rPr>
        <w:t>BR</w:t>
      </w:r>
      <w:r w:rsidR="00767ED8">
        <w:rPr>
          <w:lang w:val="en-US"/>
        </w:rPr>
        <w:t>4</w:t>
      </w:r>
      <w:r w:rsidR="00863C4D">
        <w:rPr>
          <w:lang w:val="en-US"/>
        </w:rPr>
        <w:t xml:space="preserve">-BC </w:t>
      </w:r>
      <w:r w:rsidR="00767ED8">
        <w:rPr>
          <w:lang w:val="en-US"/>
        </w:rPr>
        <w:t xml:space="preserve">was slightly lower than BR4-C, while </w:t>
      </w:r>
      <w:r w:rsidR="00C059C8">
        <w:rPr>
          <w:lang w:val="en-US"/>
        </w:rPr>
        <w:t>BR</w:t>
      </w:r>
      <w:r w:rsidR="00767ED8">
        <w:rPr>
          <w:lang w:val="en-US"/>
        </w:rPr>
        <w:t>3</w:t>
      </w:r>
      <w:r w:rsidR="00E47DDB">
        <w:rPr>
          <w:lang w:val="en-US"/>
        </w:rPr>
        <w:t xml:space="preserve">-BC </w:t>
      </w:r>
      <w:r w:rsidR="00767ED8">
        <w:rPr>
          <w:lang w:val="en-US"/>
        </w:rPr>
        <w:t>was not significantly different from BR3-C</w:t>
      </w:r>
      <w:r w:rsidR="00E47DDB">
        <w:rPr>
          <w:lang w:val="en-US"/>
        </w:rPr>
        <w:t xml:space="preserve"> (</w:t>
      </w:r>
      <w:r w:rsidR="00767ED8">
        <w:rPr>
          <w:lang w:val="en-US"/>
        </w:rPr>
        <w:t>Table 3</w:t>
      </w:r>
      <w:r w:rsidR="00E47DDB">
        <w:rPr>
          <w:lang w:val="en-US"/>
        </w:rPr>
        <w:t>).</w:t>
      </w:r>
      <w:r w:rsidR="00C2190B">
        <w:rPr>
          <w:lang w:val="en-US"/>
        </w:rPr>
        <w:t xml:space="preserve"> None of the two doses had </w:t>
      </w:r>
      <w:r w:rsidR="00733744">
        <w:rPr>
          <w:lang w:val="en-US"/>
        </w:rPr>
        <w:t xml:space="preserve">beneficial </w:t>
      </w:r>
      <w:r w:rsidR="00C2190B">
        <w:rPr>
          <w:lang w:val="en-US"/>
        </w:rPr>
        <w:t xml:space="preserve">effects on biogas production from </w:t>
      </w:r>
      <w:r w:rsidR="00C059C8">
        <w:rPr>
          <w:lang w:val="en-US"/>
        </w:rPr>
        <w:t>BR</w:t>
      </w:r>
      <w:r w:rsidR="00733744">
        <w:rPr>
          <w:lang w:val="en-US"/>
        </w:rPr>
        <w:t xml:space="preserve"> </w:t>
      </w:r>
      <w:r w:rsidR="00C32E67">
        <w:rPr>
          <w:lang w:val="en-US"/>
        </w:rPr>
        <w:t>sample</w:t>
      </w:r>
      <w:r w:rsidR="00C2190B">
        <w:rPr>
          <w:lang w:val="en-US"/>
        </w:rPr>
        <w:t>.</w:t>
      </w:r>
      <w:r w:rsidR="00733744">
        <w:rPr>
          <w:lang w:val="en-US"/>
        </w:rPr>
        <w:t xml:space="preserve"> </w:t>
      </w:r>
      <w:r w:rsidR="00733744" w:rsidRPr="00733744">
        <w:rPr>
          <w:lang w:val="en-US"/>
        </w:rPr>
        <w:t xml:space="preserve">The </w:t>
      </w:r>
      <w:r w:rsidR="00733744">
        <w:rPr>
          <w:lang w:val="en-US"/>
        </w:rPr>
        <w:t>SMP</w:t>
      </w:r>
      <w:r w:rsidR="00C32E67">
        <w:rPr>
          <w:lang w:val="en-US"/>
        </w:rPr>
        <w:t xml:space="preserve"> values obtained</w:t>
      </w:r>
      <w:r w:rsidR="00733744" w:rsidRPr="00733744">
        <w:rPr>
          <w:lang w:val="en-US"/>
        </w:rPr>
        <w:t xml:space="preserve"> from </w:t>
      </w:r>
      <w:r w:rsidR="00733744" w:rsidRPr="006F0452">
        <w:rPr>
          <w:lang w:val="en-US"/>
        </w:rPr>
        <w:t>BR (Figure 1.f)</w:t>
      </w:r>
      <w:r w:rsidR="00733744">
        <w:rPr>
          <w:lang w:val="en-US"/>
        </w:rPr>
        <w:t xml:space="preserve"> </w:t>
      </w:r>
      <w:r w:rsidR="00733744" w:rsidRPr="00733744">
        <w:rPr>
          <w:lang w:val="en-US"/>
        </w:rPr>
        <w:t xml:space="preserve">were promising and remarkably higher than BS, </w:t>
      </w:r>
      <w:r w:rsidR="00767ED8" w:rsidRPr="00733744">
        <w:rPr>
          <w:lang w:val="en-US"/>
        </w:rPr>
        <w:t>r</w:t>
      </w:r>
      <w:r w:rsidR="00767ED8">
        <w:rPr>
          <w:lang w:val="en-US"/>
        </w:rPr>
        <w:t>anging</w:t>
      </w:r>
      <w:r w:rsidR="00767ED8" w:rsidRPr="00733744">
        <w:rPr>
          <w:lang w:val="en-US"/>
        </w:rPr>
        <w:t xml:space="preserve"> </w:t>
      </w:r>
      <w:r w:rsidR="00733744" w:rsidRPr="00733744">
        <w:rPr>
          <w:lang w:val="en-US"/>
        </w:rPr>
        <w:t>1.234</w:t>
      </w:r>
      <w:r w:rsidR="00767ED8">
        <w:t>-</w:t>
      </w:r>
      <w:r w:rsidR="00733744" w:rsidRPr="00733744">
        <w:rPr>
          <w:lang w:val="en-US"/>
        </w:rPr>
        <w:t>1.257 Nm</w:t>
      </w:r>
      <w:r w:rsidR="00733744" w:rsidRPr="00733744">
        <w:rPr>
          <w:vertAlign w:val="superscript"/>
          <w:lang w:val="en-US"/>
        </w:rPr>
        <w:t>3</w:t>
      </w:r>
      <w:r w:rsidR="00733744" w:rsidRPr="00733744">
        <w:rPr>
          <w:lang w:val="en-US"/>
        </w:rPr>
        <w:t xml:space="preserve"> kg</w:t>
      </w:r>
      <w:r w:rsidR="00733744" w:rsidRPr="00733744">
        <w:rPr>
          <w:vertAlign w:val="subscript"/>
          <w:lang w:val="en-US"/>
        </w:rPr>
        <w:t>VS</w:t>
      </w:r>
      <w:r w:rsidR="00733744" w:rsidRPr="00733744">
        <w:rPr>
          <w:vertAlign w:val="superscript"/>
          <w:lang w:val="en-US"/>
        </w:rPr>
        <w:t>-1</w:t>
      </w:r>
      <w:r w:rsidR="00733744" w:rsidRPr="00733744">
        <w:t xml:space="preserve"> for </w:t>
      </w:r>
      <w:r w:rsidR="00767ED8">
        <w:t>the control groups</w:t>
      </w:r>
      <w:r w:rsidR="00733744" w:rsidRPr="00733744">
        <w:t>.</w:t>
      </w:r>
      <w:r w:rsidR="00733744">
        <w:t xml:space="preserve"> </w:t>
      </w:r>
      <w:r w:rsidR="00EB1127">
        <w:t xml:space="preserve">These </w:t>
      </w:r>
      <w:r w:rsidR="00733744">
        <w:t>SMP</w:t>
      </w:r>
      <w:r w:rsidR="00C32E67">
        <w:t xml:space="preserve"> values</w:t>
      </w:r>
      <w:r w:rsidR="00733744">
        <w:t xml:space="preserve"> </w:t>
      </w:r>
      <w:r w:rsidR="00EB1127">
        <w:t>accounted respectively for 88</w:t>
      </w:r>
      <w:r w:rsidR="00767ED8">
        <w:t>-</w:t>
      </w:r>
      <w:r w:rsidR="00EB1127">
        <w:rPr>
          <w:rFonts w:cs="Times New Roman"/>
          <w:lang w:val="en-US"/>
        </w:rPr>
        <w:t xml:space="preserve">90 % of </w:t>
      </w:r>
      <w:r w:rsidR="00125FAB">
        <w:rPr>
          <w:rFonts w:cs="Times New Roman"/>
          <w:lang w:val="en-US"/>
        </w:rPr>
        <w:t xml:space="preserve">the </w:t>
      </w:r>
      <w:r w:rsidR="00EB1127">
        <w:rPr>
          <w:rFonts w:cs="Times New Roman"/>
          <w:lang w:val="en-US"/>
        </w:rPr>
        <w:t>theoretical BMP (</w:t>
      </w:r>
      <w:r w:rsidR="005715E4">
        <w:rPr>
          <w:lang w:val="en-US"/>
        </w:rPr>
        <w:t>Figure 2.a</w:t>
      </w:r>
      <w:r w:rsidR="00EB1127">
        <w:rPr>
          <w:rFonts w:cs="Times New Roman"/>
          <w:lang w:val="en-US"/>
        </w:rPr>
        <w:t>)</w:t>
      </w:r>
      <w:r w:rsidR="00733744">
        <w:rPr>
          <w:rFonts w:cs="Times New Roman"/>
          <w:lang w:val="en-US"/>
        </w:rPr>
        <w:t xml:space="preserve">, clearly </w:t>
      </w:r>
      <w:r w:rsidR="00733744" w:rsidRPr="00733744">
        <w:rPr>
          <w:rFonts w:cs="Times New Roman"/>
          <w:lang w:val="en-US"/>
        </w:rPr>
        <w:t xml:space="preserve">indicating </w:t>
      </w:r>
      <w:r w:rsidR="00733744">
        <w:rPr>
          <w:rFonts w:cs="Times New Roman"/>
          <w:lang w:val="en-US"/>
        </w:rPr>
        <w:t>a</w:t>
      </w:r>
      <w:r w:rsidR="00C32E67">
        <w:rPr>
          <w:rFonts w:cs="Times New Roman"/>
          <w:lang w:val="en-US"/>
        </w:rPr>
        <w:t>n almost</w:t>
      </w:r>
      <w:r w:rsidR="00733744">
        <w:rPr>
          <w:rFonts w:cs="Times New Roman"/>
          <w:lang w:val="en-US"/>
        </w:rPr>
        <w:t xml:space="preserve"> complete </w:t>
      </w:r>
      <w:r w:rsidR="00733744" w:rsidRPr="00733744">
        <w:rPr>
          <w:rFonts w:cs="Times New Roman"/>
          <w:lang w:val="en-US"/>
        </w:rPr>
        <w:t xml:space="preserve">degradation of </w:t>
      </w:r>
      <w:r w:rsidR="00C32E67">
        <w:rPr>
          <w:rFonts w:cs="Times New Roman"/>
          <w:lang w:val="en-US"/>
        </w:rPr>
        <w:t xml:space="preserve">the </w:t>
      </w:r>
      <w:r w:rsidR="00733744" w:rsidRPr="00733744">
        <w:rPr>
          <w:rFonts w:cs="Times New Roman"/>
          <w:lang w:val="en-US"/>
        </w:rPr>
        <w:t xml:space="preserve">organic compounds in </w:t>
      </w:r>
      <w:r w:rsidR="00C32E67">
        <w:rPr>
          <w:rFonts w:cs="Times New Roman"/>
          <w:lang w:val="en-US"/>
        </w:rPr>
        <w:t xml:space="preserve">the </w:t>
      </w:r>
      <w:r w:rsidR="00733744" w:rsidRPr="00733744">
        <w:rPr>
          <w:rFonts w:cs="Times New Roman"/>
          <w:lang w:val="en-US"/>
        </w:rPr>
        <w:t>WL</w:t>
      </w:r>
      <w:r w:rsidR="00EB1127">
        <w:rPr>
          <w:rFonts w:cs="Times New Roman"/>
          <w:lang w:val="en-US"/>
        </w:rPr>
        <w:t xml:space="preserve">. </w:t>
      </w:r>
      <w:r w:rsidR="005715E4">
        <w:rPr>
          <w:rFonts w:cs="Times New Roman"/>
          <w:lang w:val="en-US"/>
        </w:rPr>
        <w:t>Their average methane content was around 66-69 %</w:t>
      </w:r>
      <w:r w:rsidR="00733744">
        <w:rPr>
          <w:rFonts w:cs="Times New Roman"/>
          <w:lang w:val="en-US"/>
        </w:rPr>
        <w:t xml:space="preserve"> (Figure 2.b)</w:t>
      </w:r>
      <w:r w:rsidR="005715E4">
        <w:rPr>
          <w:rFonts w:cs="Times New Roman"/>
          <w:lang w:val="en-US"/>
        </w:rPr>
        <w:t>.</w:t>
      </w:r>
      <w:r w:rsidR="006118A8">
        <w:rPr>
          <w:rFonts w:cs="Times New Roman"/>
          <w:lang w:val="en-US"/>
        </w:rPr>
        <w:t xml:space="preserve"> Despite the similar nature of </w:t>
      </w:r>
      <w:r w:rsidR="00252247">
        <w:t>BS</w:t>
      </w:r>
      <w:r w:rsidR="006118A8">
        <w:rPr>
          <w:rFonts w:cs="Times New Roman"/>
          <w:lang w:val="en-US"/>
        </w:rPr>
        <w:t xml:space="preserve">1 and </w:t>
      </w:r>
      <w:r w:rsidR="00C059C8">
        <w:rPr>
          <w:lang w:val="en-US"/>
        </w:rPr>
        <w:t>BR</w:t>
      </w:r>
      <w:r w:rsidR="006118A8">
        <w:rPr>
          <w:rFonts w:cs="Times New Roman"/>
          <w:lang w:val="en-US"/>
        </w:rPr>
        <w:t xml:space="preserve"> </w:t>
      </w:r>
      <w:r w:rsidR="00733744">
        <w:rPr>
          <w:rFonts w:cs="Times New Roman"/>
          <w:lang w:val="en-US"/>
        </w:rPr>
        <w:t>lees</w:t>
      </w:r>
      <w:r w:rsidR="006118A8">
        <w:rPr>
          <w:rFonts w:cs="Times New Roman"/>
          <w:lang w:val="en-US"/>
        </w:rPr>
        <w:t xml:space="preserve"> (see Section 3.1), the</w:t>
      </w:r>
      <w:r w:rsidR="00733744">
        <w:rPr>
          <w:rFonts w:cs="Times New Roman"/>
          <w:lang w:val="en-US"/>
        </w:rPr>
        <w:t>ir SMP</w:t>
      </w:r>
      <w:r w:rsidR="00C32E67">
        <w:rPr>
          <w:rFonts w:cs="Times New Roman"/>
          <w:lang w:val="en-US"/>
        </w:rPr>
        <w:t xml:space="preserve"> values</w:t>
      </w:r>
      <w:r w:rsidR="00BB3C29">
        <w:rPr>
          <w:rFonts w:cs="Times New Roman"/>
          <w:lang w:val="en-US"/>
        </w:rPr>
        <w:t xml:space="preserve"> </w:t>
      </w:r>
      <w:r w:rsidR="00733744">
        <w:rPr>
          <w:rFonts w:cs="Times New Roman"/>
          <w:lang w:val="en-US"/>
        </w:rPr>
        <w:t xml:space="preserve">were different, maybe due to the </w:t>
      </w:r>
      <w:r w:rsidR="006118A8">
        <w:rPr>
          <w:rFonts w:cs="Times New Roman"/>
          <w:lang w:val="en-US"/>
        </w:rPr>
        <w:t xml:space="preserve">higher </w:t>
      </w:r>
      <w:proofErr w:type="spellStart"/>
      <w:r w:rsidR="006118A8">
        <w:rPr>
          <w:rFonts w:cs="Times New Roman"/>
          <w:lang w:val="en-US"/>
        </w:rPr>
        <w:t>tCOD</w:t>
      </w:r>
      <w:proofErr w:type="spellEnd"/>
      <w:r w:rsidR="00733744">
        <w:rPr>
          <w:rFonts w:cs="Times New Roman"/>
          <w:lang w:val="en-US"/>
        </w:rPr>
        <w:t xml:space="preserve"> </w:t>
      </w:r>
      <w:r w:rsidR="00C32E67">
        <w:rPr>
          <w:rFonts w:cs="Times New Roman"/>
          <w:lang w:val="en-US"/>
        </w:rPr>
        <w:t xml:space="preserve">in </w:t>
      </w:r>
      <w:r w:rsidR="00C059C8">
        <w:rPr>
          <w:lang w:val="en-US"/>
        </w:rPr>
        <w:t>BR</w:t>
      </w:r>
      <w:r w:rsidR="006118A8">
        <w:rPr>
          <w:rFonts w:cs="Times New Roman"/>
          <w:lang w:val="en-US"/>
        </w:rPr>
        <w:t xml:space="preserve"> and the initial pH adjustment to 7.5 provided just for </w:t>
      </w:r>
      <w:r w:rsidR="00C059C8">
        <w:rPr>
          <w:lang w:val="en-US"/>
        </w:rPr>
        <w:t>BR</w:t>
      </w:r>
      <w:r w:rsidR="00733744">
        <w:rPr>
          <w:rFonts w:cs="Times New Roman"/>
          <w:lang w:val="en-US"/>
        </w:rPr>
        <w:t xml:space="preserve"> in </w:t>
      </w:r>
      <w:r w:rsidR="00685427">
        <w:rPr>
          <w:lang w:val="en-US"/>
        </w:rPr>
        <w:t>experiments</w:t>
      </w:r>
      <w:r w:rsidR="00733744">
        <w:rPr>
          <w:rFonts w:cs="Times New Roman"/>
          <w:lang w:val="en-US"/>
        </w:rPr>
        <w:t xml:space="preserve"> 3 </w:t>
      </w:r>
      <w:r w:rsidR="00733744" w:rsidRPr="006F0452">
        <w:rPr>
          <w:rFonts w:cs="Times New Roman"/>
          <w:lang w:val="en-US"/>
        </w:rPr>
        <w:t>and 4 (see Table 1)</w:t>
      </w:r>
      <w:r w:rsidR="006118A8" w:rsidRPr="006F0452">
        <w:rPr>
          <w:rFonts w:cs="Times New Roman"/>
          <w:lang w:val="en-US"/>
        </w:rPr>
        <w:t xml:space="preserve">. </w:t>
      </w:r>
      <w:r w:rsidR="00226DED" w:rsidRPr="006F0452">
        <w:rPr>
          <w:rFonts w:cs="Times New Roman"/>
          <w:lang w:val="en-US"/>
        </w:rPr>
        <w:t>C</w:t>
      </w:r>
      <w:r w:rsidR="00226DED">
        <w:rPr>
          <w:rFonts w:cs="Times New Roman"/>
          <w:lang w:val="en-US"/>
        </w:rPr>
        <w:t xml:space="preserve">onsistently with </w:t>
      </w:r>
      <w:r w:rsidR="00733744">
        <w:rPr>
          <w:rFonts w:cs="Times New Roman"/>
          <w:lang w:val="en-US"/>
        </w:rPr>
        <w:t xml:space="preserve">the </w:t>
      </w:r>
      <w:r w:rsidR="00226DED">
        <w:rPr>
          <w:rFonts w:cs="Times New Roman"/>
          <w:lang w:val="en-US"/>
        </w:rPr>
        <w:t>SBP</w:t>
      </w:r>
      <w:r w:rsidR="00733744">
        <w:rPr>
          <w:rFonts w:cs="Times New Roman"/>
          <w:lang w:val="en-US"/>
        </w:rPr>
        <w:t>s</w:t>
      </w:r>
      <w:r w:rsidR="00226DED">
        <w:rPr>
          <w:rFonts w:cs="Times New Roman"/>
          <w:lang w:val="en-US"/>
        </w:rPr>
        <w:t xml:space="preserve">, </w:t>
      </w:r>
      <w:r w:rsidR="00975656">
        <w:rPr>
          <w:rFonts w:cs="Times New Roman"/>
          <w:lang w:val="en-US"/>
        </w:rPr>
        <w:t>neither dose</w:t>
      </w:r>
      <w:r w:rsidR="00226DED">
        <w:rPr>
          <w:rFonts w:cs="Times New Roman"/>
          <w:lang w:val="en-US"/>
        </w:rPr>
        <w:t xml:space="preserve"> of B</w:t>
      </w:r>
      <w:r w:rsidR="00975656">
        <w:rPr>
          <w:rFonts w:cs="Times New Roman"/>
          <w:lang w:val="en-US"/>
        </w:rPr>
        <w:t>-</w:t>
      </w:r>
      <w:r w:rsidR="00226DED">
        <w:rPr>
          <w:rFonts w:cs="Times New Roman"/>
          <w:lang w:val="en-US"/>
        </w:rPr>
        <w:t>BC (</w:t>
      </w:r>
      <w:r w:rsidR="00C059C8">
        <w:rPr>
          <w:lang w:val="en-US"/>
        </w:rPr>
        <w:t>BR</w:t>
      </w:r>
      <w:r w:rsidR="00226DED" w:rsidRPr="00226DED">
        <w:rPr>
          <w:rFonts w:cs="Times New Roman"/>
        </w:rPr>
        <w:t>3-BC</w:t>
      </w:r>
      <w:r w:rsidR="00226DED">
        <w:rPr>
          <w:rFonts w:cs="Times New Roman"/>
        </w:rPr>
        <w:t xml:space="preserve"> and </w:t>
      </w:r>
      <w:r w:rsidR="00C059C8">
        <w:rPr>
          <w:lang w:val="en-US"/>
        </w:rPr>
        <w:t>BR</w:t>
      </w:r>
      <w:r w:rsidR="00226DED" w:rsidRPr="00226DED">
        <w:rPr>
          <w:rFonts w:cs="Times New Roman"/>
        </w:rPr>
        <w:t>4-BC</w:t>
      </w:r>
      <w:r w:rsidR="00226DED">
        <w:rPr>
          <w:rFonts w:cs="Times New Roman"/>
          <w:lang w:val="en-US"/>
        </w:rPr>
        <w:t xml:space="preserve">) </w:t>
      </w:r>
      <w:r w:rsidR="00233BEE">
        <w:rPr>
          <w:rFonts w:cs="Times New Roman"/>
          <w:lang w:val="en-US"/>
        </w:rPr>
        <w:t xml:space="preserve">significantly affect (p &gt; 0.05) </w:t>
      </w:r>
      <w:r w:rsidR="00975656">
        <w:rPr>
          <w:rFonts w:cs="Times New Roman"/>
          <w:lang w:val="en-US"/>
        </w:rPr>
        <w:t xml:space="preserve">the </w:t>
      </w:r>
      <w:r w:rsidR="00226DED">
        <w:rPr>
          <w:rFonts w:cs="Times New Roman"/>
          <w:lang w:val="en-US"/>
        </w:rPr>
        <w:t xml:space="preserve">SMP respect to the control </w:t>
      </w:r>
      <w:r w:rsidR="00226DED" w:rsidRPr="006F0452">
        <w:rPr>
          <w:rFonts w:cs="Times New Roman"/>
          <w:lang w:val="en-US"/>
        </w:rPr>
        <w:t>group</w:t>
      </w:r>
      <w:r w:rsidR="005122E6" w:rsidRPr="006F0452">
        <w:rPr>
          <w:rFonts w:cs="Times New Roman"/>
          <w:lang w:val="en-US"/>
        </w:rPr>
        <w:t>s</w:t>
      </w:r>
      <w:r w:rsidR="00226DED" w:rsidRPr="006F0452">
        <w:rPr>
          <w:rFonts w:cs="Times New Roman"/>
          <w:lang w:val="en-US"/>
        </w:rPr>
        <w:t xml:space="preserve"> (Figure 1.f</w:t>
      </w:r>
      <w:r w:rsidR="004F06BF">
        <w:rPr>
          <w:rFonts w:cs="Times New Roman"/>
          <w:lang w:val="en-US"/>
        </w:rPr>
        <w:t xml:space="preserve"> and Table 3)</w:t>
      </w:r>
      <w:r w:rsidR="00975656" w:rsidRPr="006F0452">
        <w:rPr>
          <w:rFonts w:cs="Times New Roman"/>
          <w:lang w:val="en-US"/>
        </w:rPr>
        <w:t xml:space="preserve">. </w:t>
      </w:r>
      <w:r w:rsidR="005122E6" w:rsidRPr="006F0452">
        <w:rPr>
          <w:rFonts w:cs="Times New Roman"/>
          <w:lang w:val="en-US"/>
        </w:rPr>
        <w:t>Consistently</w:t>
      </w:r>
      <w:r w:rsidR="00975656">
        <w:rPr>
          <w:rFonts w:cs="Times New Roman"/>
          <w:lang w:val="en-US"/>
        </w:rPr>
        <w:t xml:space="preserve">, </w:t>
      </w:r>
      <w:r w:rsidR="00226DED">
        <w:rPr>
          <w:rFonts w:cs="Times New Roman"/>
          <w:lang w:val="en-US"/>
        </w:rPr>
        <w:t>conversion</w:t>
      </w:r>
      <w:r w:rsidR="00340520">
        <w:rPr>
          <w:rFonts w:cs="Times New Roman"/>
          <w:lang w:val="en-US"/>
        </w:rPr>
        <w:t>s</w:t>
      </w:r>
      <w:r w:rsidR="00226DED">
        <w:rPr>
          <w:rFonts w:cs="Times New Roman"/>
          <w:lang w:val="en-US"/>
        </w:rPr>
        <w:t xml:space="preserve"> of theoretical BMPs </w:t>
      </w:r>
      <w:r w:rsidR="005122E6">
        <w:rPr>
          <w:rFonts w:cs="Times New Roman"/>
          <w:lang w:val="en-US"/>
        </w:rPr>
        <w:t xml:space="preserve">around 78-80 % </w:t>
      </w:r>
      <w:r w:rsidR="00226DED">
        <w:rPr>
          <w:rFonts w:cs="Times New Roman"/>
          <w:lang w:val="en-US"/>
        </w:rPr>
        <w:t xml:space="preserve">(Figure 2.a) and methane contents </w:t>
      </w:r>
      <w:r w:rsidR="005122E6">
        <w:rPr>
          <w:rFonts w:cs="Times New Roman"/>
          <w:lang w:val="en-US"/>
        </w:rPr>
        <w:t>of 60-</w:t>
      </w:r>
      <w:r w:rsidR="005122E6" w:rsidRPr="006F0452">
        <w:rPr>
          <w:rFonts w:cs="Times New Roman"/>
          <w:lang w:val="en-US"/>
        </w:rPr>
        <w:t>64 %</w:t>
      </w:r>
      <w:r w:rsidR="00340520" w:rsidRPr="006F0452">
        <w:rPr>
          <w:rFonts w:cs="Times New Roman"/>
          <w:lang w:val="en-US"/>
        </w:rPr>
        <w:t xml:space="preserve"> </w:t>
      </w:r>
      <w:r w:rsidR="00226DED" w:rsidRPr="006F0452">
        <w:rPr>
          <w:rFonts w:cs="Times New Roman"/>
          <w:lang w:val="en-US"/>
        </w:rPr>
        <w:t>(Figure 2.b)</w:t>
      </w:r>
      <w:r w:rsidR="00975656" w:rsidRPr="006F0452">
        <w:rPr>
          <w:rFonts w:cs="Times New Roman"/>
          <w:lang w:val="en-US"/>
        </w:rPr>
        <w:t xml:space="preserve"> w</w:t>
      </w:r>
      <w:r w:rsidR="00975656">
        <w:rPr>
          <w:rFonts w:cs="Times New Roman"/>
          <w:lang w:val="en-US"/>
        </w:rPr>
        <w:t xml:space="preserve">ere observed when B-BC was </w:t>
      </w:r>
      <w:r w:rsidR="00C32E67">
        <w:rPr>
          <w:rFonts w:cs="Times New Roman"/>
          <w:lang w:val="en-US"/>
        </w:rPr>
        <w:t>supplemented</w:t>
      </w:r>
      <w:r w:rsidR="00226DED">
        <w:rPr>
          <w:rFonts w:cs="Times New Roman"/>
          <w:lang w:val="en-US"/>
        </w:rPr>
        <w:t>.</w:t>
      </w:r>
      <w:r w:rsidR="00C32E67">
        <w:rPr>
          <w:rFonts w:cs="Times New Roman"/>
          <w:lang w:val="en-US"/>
        </w:rPr>
        <w:t xml:space="preserve"> </w:t>
      </w:r>
      <w:r w:rsidR="00FD793C">
        <w:rPr>
          <w:lang w:val="en-US"/>
        </w:rPr>
        <w:t>In o</w:t>
      </w:r>
      <w:r w:rsidR="009F2264" w:rsidRPr="00A9450B">
        <w:rPr>
          <w:lang w:val="en-US"/>
        </w:rPr>
        <w:t xml:space="preserve">verall, </w:t>
      </w:r>
      <w:r w:rsidR="009F2264">
        <w:rPr>
          <w:lang w:val="en-US"/>
        </w:rPr>
        <w:t>WL presented high</w:t>
      </w:r>
      <w:r w:rsidR="009F2264" w:rsidRPr="00A9450B">
        <w:rPr>
          <w:lang w:val="en-US"/>
        </w:rPr>
        <w:t xml:space="preserve"> </w:t>
      </w:r>
      <w:r w:rsidR="009F2264">
        <w:rPr>
          <w:lang w:val="en-US"/>
        </w:rPr>
        <w:t>BMP values</w:t>
      </w:r>
      <w:r w:rsidR="009F2264" w:rsidRPr="00392AE4">
        <w:rPr>
          <w:lang w:val="en-US"/>
        </w:rPr>
        <w:t xml:space="preserve"> </w:t>
      </w:r>
      <w:r w:rsidR="009F2264">
        <w:rPr>
          <w:lang w:val="en-US"/>
        </w:rPr>
        <w:t>during mesophilic AD, up to 0.744 Nm</w:t>
      </w:r>
      <w:r w:rsidR="009F2264" w:rsidRPr="002D2D64">
        <w:rPr>
          <w:vertAlign w:val="superscript"/>
          <w:lang w:val="en-US"/>
        </w:rPr>
        <w:t>3</w:t>
      </w:r>
      <w:r w:rsidR="009F2264">
        <w:rPr>
          <w:lang w:val="en-US"/>
        </w:rPr>
        <w:t xml:space="preserve"> kg</w:t>
      </w:r>
      <w:r w:rsidR="009F2264" w:rsidRPr="002D2D64">
        <w:rPr>
          <w:vertAlign w:val="subscript"/>
          <w:lang w:val="en-US"/>
        </w:rPr>
        <w:t>VS</w:t>
      </w:r>
      <w:r w:rsidR="009F2264" w:rsidRPr="002D2D64">
        <w:rPr>
          <w:vertAlign w:val="superscript"/>
          <w:lang w:val="en-US"/>
        </w:rPr>
        <w:t>-1</w:t>
      </w:r>
      <w:r w:rsidR="009F2264">
        <w:rPr>
          <w:lang w:val="en-US"/>
        </w:rPr>
        <w:t xml:space="preserve"> for BR lees and 1.257 Nm</w:t>
      </w:r>
      <w:r w:rsidR="009F2264" w:rsidRPr="002D2D64">
        <w:rPr>
          <w:vertAlign w:val="superscript"/>
          <w:lang w:val="en-US"/>
        </w:rPr>
        <w:t>3</w:t>
      </w:r>
      <w:r w:rsidR="009F2264">
        <w:rPr>
          <w:lang w:val="en-US"/>
        </w:rPr>
        <w:t xml:space="preserve"> kg</w:t>
      </w:r>
      <w:r w:rsidR="009F2264" w:rsidRPr="002D2D64">
        <w:rPr>
          <w:vertAlign w:val="subscript"/>
          <w:lang w:val="en-US"/>
        </w:rPr>
        <w:t>VS</w:t>
      </w:r>
      <w:r w:rsidR="009F2264" w:rsidRPr="002D2D64">
        <w:rPr>
          <w:vertAlign w:val="superscript"/>
          <w:lang w:val="en-US"/>
        </w:rPr>
        <w:t>-1</w:t>
      </w:r>
      <w:r w:rsidR="009F2264">
        <w:rPr>
          <w:vertAlign w:val="subscript"/>
          <w:lang w:val="en-US"/>
        </w:rPr>
        <w:t xml:space="preserve"> </w:t>
      </w:r>
      <w:r w:rsidR="009F2264">
        <w:rPr>
          <w:lang w:val="en-US"/>
        </w:rPr>
        <w:t xml:space="preserve">for </w:t>
      </w:r>
      <w:r w:rsidR="009F2264">
        <w:t>BS</w:t>
      </w:r>
      <w:r w:rsidR="009F2264" w:rsidRPr="00A9450B">
        <w:rPr>
          <w:lang w:val="en-US"/>
        </w:rPr>
        <w:t xml:space="preserve"> </w:t>
      </w:r>
      <w:r w:rsidR="009F2264">
        <w:rPr>
          <w:lang w:val="en-US"/>
        </w:rPr>
        <w:t>sample, proving that WL</w:t>
      </w:r>
      <w:r w:rsidR="009F2264" w:rsidRPr="00A9450B">
        <w:rPr>
          <w:lang w:val="en-US"/>
        </w:rPr>
        <w:t xml:space="preserve"> </w:t>
      </w:r>
      <w:r w:rsidR="009F2264">
        <w:rPr>
          <w:lang w:val="en-US"/>
        </w:rPr>
        <w:t>may be a</w:t>
      </w:r>
      <w:r w:rsidR="009F2264" w:rsidRPr="00BA55D6">
        <w:rPr>
          <w:lang w:val="en-US"/>
        </w:rPr>
        <w:t xml:space="preserve"> promising substrate for </w:t>
      </w:r>
      <w:r w:rsidR="009F2264">
        <w:rPr>
          <w:lang w:val="en-US"/>
        </w:rPr>
        <w:t>bio</w:t>
      </w:r>
      <w:r w:rsidR="009F2264" w:rsidRPr="00BA55D6">
        <w:rPr>
          <w:lang w:val="en-US"/>
        </w:rPr>
        <w:t>methane production</w:t>
      </w:r>
      <w:r w:rsidR="009F2264">
        <w:rPr>
          <w:lang w:val="en-US"/>
        </w:rPr>
        <w:t>,</w:t>
      </w:r>
      <w:r w:rsidR="009F2264" w:rsidRPr="00392AE4">
        <w:rPr>
          <w:lang w:val="en-US"/>
        </w:rPr>
        <w:t xml:space="preserve"> </w:t>
      </w:r>
      <w:r w:rsidR="009F2264" w:rsidRPr="000F741A">
        <w:t>despite the significant risks of instabilit</w:t>
      </w:r>
      <w:r w:rsidR="009F2264">
        <w:t>ies</w:t>
      </w:r>
      <w:r w:rsidR="009F2264">
        <w:rPr>
          <w:lang w:val="en-US"/>
        </w:rPr>
        <w:t xml:space="preserve">. Inhibition of methanogenesis was also observed (in </w:t>
      </w:r>
      <w:r w:rsidR="009F2264">
        <w:t>BS</w:t>
      </w:r>
      <w:r w:rsidR="009F2264">
        <w:rPr>
          <w:lang w:val="en-US"/>
        </w:rPr>
        <w:t xml:space="preserve">2), probably </w:t>
      </w:r>
      <w:r w:rsidR="009F2264" w:rsidRPr="00A9450B">
        <w:rPr>
          <w:lang w:val="en-US"/>
        </w:rPr>
        <w:t xml:space="preserve">due to the accumulation of AD intermediates as organic acids. The addition of </w:t>
      </w:r>
      <w:r w:rsidR="009F2264">
        <w:rPr>
          <w:lang w:val="en-US"/>
        </w:rPr>
        <w:t xml:space="preserve">BCs, both SWP550 and B-BC, </w:t>
      </w:r>
      <w:r w:rsidR="009F2264" w:rsidRPr="00A9450B">
        <w:rPr>
          <w:lang w:val="en-US"/>
        </w:rPr>
        <w:t xml:space="preserve">did not </w:t>
      </w:r>
      <w:r w:rsidR="009F2264">
        <w:rPr>
          <w:lang w:val="en-US"/>
        </w:rPr>
        <w:t>improve bio</w:t>
      </w:r>
      <w:r w:rsidR="009F2264" w:rsidRPr="00A9450B">
        <w:rPr>
          <w:lang w:val="en-US"/>
        </w:rPr>
        <w:t>methane production from WL</w:t>
      </w:r>
      <w:r w:rsidR="009F2264">
        <w:rPr>
          <w:lang w:val="en-US"/>
        </w:rPr>
        <w:t xml:space="preserve"> u</w:t>
      </w:r>
      <w:r w:rsidR="009F2264" w:rsidRPr="00392AE4">
        <w:rPr>
          <w:lang w:val="en-US"/>
        </w:rPr>
        <w:t xml:space="preserve">nder the </w:t>
      </w:r>
      <w:r w:rsidR="009F2264">
        <w:rPr>
          <w:lang w:val="en-US"/>
        </w:rPr>
        <w:t>adopted</w:t>
      </w:r>
      <w:r w:rsidR="009F2264" w:rsidRPr="00392AE4">
        <w:rPr>
          <w:lang w:val="en-US"/>
        </w:rPr>
        <w:t xml:space="preserve"> experimental conditions</w:t>
      </w:r>
      <w:r w:rsidR="009F2264">
        <w:rPr>
          <w:lang w:val="en-US"/>
        </w:rPr>
        <w:t>.</w:t>
      </w:r>
      <w:r w:rsidR="009F2264" w:rsidRPr="00A9450B">
        <w:rPr>
          <w:lang w:val="en-US"/>
        </w:rPr>
        <w:t xml:space="preserve"> </w:t>
      </w:r>
      <w:r w:rsidR="00975656">
        <w:rPr>
          <w:lang w:val="en-US"/>
        </w:rPr>
        <w:t>Similarly</w:t>
      </w:r>
      <w:r w:rsidR="009F2264">
        <w:rPr>
          <w:lang w:val="en-US"/>
        </w:rPr>
        <w:t>,</w:t>
      </w:r>
      <w:r w:rsidR="00975656">
        <w:rPr>
          <w:lang w:val="en-US"/>
        </w:rPr>
        <w:t xml:space="preserve"> literature</w:t>
      </w:r>
      <w:r w:rsidR="009F2264">
        <w:rPr>
          <w:lang w:val="en-US"/>
        </w:rPr>
        <w:t xml:space="preserve"> provides</w:t>
      </w:r>
      <w:r w:rsidR="00975656">
        <w:rPr>
          <w:lang w:val="en-US"/>
        </w:rPr>
        <w:t xml:space="preserve"> a </w:t>
      </w:r>
      <w:r w:rsidR="00C32E67">
        <w:rPr>
          <w:lang w:val="en-US"/>
        </w:rPr>
        <w:t xml:space="preserve">wide </w:t>
      </w:r>
      <w:r w:rsidR="00975656">
        <w:rPr>
          <w:lang w:val="en-US"/>
        </w:rPr>
        <w:t xml:space="preserve">range of </w:t>
      </w:r>
      <w:r w:rsidR="00BB3C29">
        <w:rPr>
          <w:lang w:val="en-US"/>
        </w:rPr>
        <w:t xml:space="preserve">methane productions </w:t>
      </w:r>
      <w:r w:rsidR="00975656">
        <w:rPr>
          <w:lang w:val="en-US"/>
        </w:rPr>
        <w:t xml:space="preserve">during the </w:t>
      </w:r>
      <w:r w:rsidR="00BB3C29">
        <w:rPr>
          <w:lang w:val="en-US"/>
        </w:rPr>
        <w:t>AD of WL</w:t>
      </w:r>
      <w:r w:rsidR="008C5D4B" w:rsidRPr="00A9450B">
        <w:rPr>
          <w:lang w:val="en-US"/>
        </w:rPr>
        <w:t xml:space="preserve">, </w:t>
      </w:r>
      <w:r w:rsidR="00975656">
        <w:rPr>
          <w:lang w:val="en-US"/>
        </w:rPr>
        <w:t xml:space="preserve">resulting from a </w:t>
      </w:r>
      <w:r w:rsidR="008C5D4B" w:rsidRPr="00A9450B">
        <w:rPr>
          <w:lang w:val="en-US"/>
        </w:rPr>
        <w:t xml:space="preserve">high variability of WL characteristics depending on the wine making process. </w:t>
      </w:r>
      <w:r w:rsidR="009F2264">
        <w:rPr>
          <w:lang w:val="en-US"/>
        </w:rPr>
        <w:t>As in</w:t>
      </w:r>
      <w:r w:rsidR="00214D7B">
        <w:rPr>
          <w:lang w:val="en-US"/>
        </w:rPr>
        <w:t xml:space="preserve"> </w:t>
      </w:r>
      <w:r w:rsidR="00685427">
        <w:rPr>
          <w:lang w:val="en-US"/>
        </w:rPr>
        <w:t>experiments</w:t>
      </w:r>
      <w:r w:rsidR="00975656">
        <w:rPr>
          <w:lang w:val="en-US"/>
        </w:rPr>
        <w:t xml:space="preserve"> 3</w:t>
      </w:r>
      <w:r w:rsidR="009F2264">
        <w:rPr>
          <w:lang w:val="en-US"/>
        </w:rPr>
        <w:t xml:space="preserve"> and </w:t>
      </w:r>
      <w:r w:rsidR="00975656">
        <w:rPr>
          <w:lang w:val="en-US"/>
        </w:rPr>
        <w:t>4 of the present study</w:t>
      </w:r>
      <w:r w:rsidR="00214D7B">
        <w:rPr>
          <w:lang w:val="en-US"/>
        </w:rPr>
        <w:t xml:space="preserve">, </w:t>
      </w:r>
      <w:r w:rsidR="00214D7B">
        <w:t>a BMP of 0.876 m</w:t>
      </w:r>
      <w:r w:rsidR="00214D7B" w:rsidRPr="00325764">
        <w:rPr>
          <w:vertAlign w:val="superscript"/>
        </w:rPr>
        <w:t>3</w:t>
      </w:r>
      <w:r w:rsidR="00214D7B">
        <w:t xml:space="preserve"> Kg</w:t>
      </w:r>
      <w:r w:rsidR="00214D7B" w:rsidRPr="00325764">
        <w:rPr>
          <w:vertAlign w:val="subscript"/>
        </w:rPr>
        <w:t>VS</w:t>
      </w:r>
      <w:r w:rsidR="00214D7B" w:rsidRPr="00325764">
        <w:rPr>
          <w:vertAlign w:val="superscript"/>
        </w:rPr>
        <w:t>-1</w:t>
      </w:r>
      <w:r w:rsidR="00214D7B">
        <w:t xml:space="preserve"> </w:t>
      </w:r>
      <w:r w:rsidR="0026665D">
        <w:t xml:space="preserve">was </w:t>
      </w:r>
      <w:r w:rsidR="009F2264">
        <w:t>recorded</w:t>
      </w:r>
      <w:r w:rsidR="0026665D">
        <w:t xml:space="preserve"> </w:t>
      </w:r>
      <w:r w:rsidR="00214D7B">
        <w:t>during the mesophilic AD of WL</w:t>
      </w:r>
      <w:r w:rsidR="0026665D">
        <w:t xml:space="preserve"> </w:t>
      </w:r>
      <w:r w:rsidR="0026665D">
        <w:fldChar w:fldCharType="begin" w:fldLock="1"/>
      </w:r>
      <w:r w:rsidR="00934ECB">
        <w:instrText>ADDIN CSL_CITATION {"citationItems":[{"id":"ITEM-1","itemData":{"DOI":"10.1016/j.seta.2020.100640","ISSN":"22131388","abstract":"The anaerobic digestion of organic residues generated from the wine production process was evaluated. Organic residues namely the stalks, pomace, vine shoots and waste-activated sludge (WAS) from the liquid waste treatment plant and wine lees were used as substrates. A physical and chemical characterization of the solid residues was carried out, demonstrating that the different residues had favorable properties for methane production, although most had acidic characteristics. It was concluded that the highest methane yields (LCH4/kg VS) were achieved in the digesters operating with wine lees and WAS from the aerobic treatment plant with values of 876 ± 45 and 690 ± 25 L CH4/kg VS for day 57 of the batch process. By contrast, the wine shoots gave the lowest methane yield achieving values of 93 ± 5 and 150 ± 6 L CH4/kg VS on days 30 and 57, respectively. An energy balance was made for the use of biogas in a wine production plant, observing that the amount of biogas generated was sufficient to supply all the necessary energy used by the production plant. An environmental analysis was also carried out focused on the emission of greenhouse gases.","author":[{"dropping-particle":"","family":"Montalvo","given":"S.","non-dropping-particle":"","parse-names":false,"suffix":""},{"dropping-particle":"","family":"Martinez","given":"J.","non-dropping-particle":"","parse-names":false,"suffix":""},{"dropping-particle":"","family":"Castillo","given":"A.","non-dropping-particle":"","parse-names":false,"suffix":""},{"dropping-particle":"","family":"Huiliñir","given":"C.","non-dropping-particle":"","parse-names":false,"suffix":""},{"dropping-particle":"","family":"Borja","given":"R.","non-dropping-particle":"","parse-names":false,"suffix":""},{"dropping-particle":"","family":"García","given":"Verónica","non-dropping-particle":"","parse-names":false,"suffix":""},{"dropping-particle":"","family":"Salazar","given":"Ricardo","non-dropping-particle":"","parse-names":false,"suffix":""}],"container-title":"Sustainable Energy Technologies and Assessments","id":"ITEM-1","issue":"December 2019","issued":{"date-parts":[["2020"]]},"page":"100640","publisher":"Elsevier","title":"Sustainable energy for a winery through biogas production and its utilization: A Chilean case study","type":"article-journal","volume":"37"},"uris":["http://www.mendeley.com/documents/?uuid=1023bc52-0d0e-442b-ba61-1d0d8bf2e82c"]}],"mendeley":{"formattedCitation":"[19]","plainTextFormattedCitation":"[19]","previouslyFormattedCitation":"[19]"},"properties":{"noteIndex":0},"schema":"https://github.com/citation-style-language/schema/raw/master/csl-citation.json"}</w:instrText>
      </w:r>
      <w:r w:rsidR="0026665D">
        <w:fldChar w:fldCharType="separate"/>
      </w:r>
      <w:r w:rsidR="002C4E05" w:rsidRPr="002C4E05">
        <w:rPr>
          <w:noProof/>
        </w:rPr>
        <w:t>[</w:t>
      </w:r>
      <w:r w:rsidR="008C18E8">
        <w:rPr>
          <w:noProof/>
        </w:rPr>
        <w:t>15</w:t>
      </w:r>
      <w:r w:rsidR="002C4E05" w:rsidRPr="002C4E05">
        <w:rPr>
          <w:noProof/>
        </w:rPr>
        <w:t>]</w:t>
      </w:r>
      <w:r w:rsidR="0026665D">
        <w:fldChar w:fldCharType="end"/>
      </w:r>
      <w:r w:rsidR="00214D7B">
        <w:t xml:space="preserve">. </w:t>
      </w:r>
      <w:r w:rsidR="0026665D">
        <w:rPr>
          <w:lang w:val="en-US"/>
        </w:rPr>
        <w:t>A</w:t>
      </w:r>
      <w:r w:rsidR="008C5D4B" w:rsidRPr="00A9450B">
        <w:t xml:space="preserve"> BMP of </w:t>
      </w:r>
      <w:r w:rsidR="008C5D4B" w:rsidRPr="00A9450B">
        <w:lastRenderedPageBreak/>
        <w:t>0.370 Nm</w:t>
      </w:r>
      <w:r w:rsidR="008C5D4B" w:rsidRPr="00A9450B">
        <w:rPr>
          <w:vertAlign w:val="superscript"/>
        </w:rPr>
        <w:t>3</w:t>
      </w:r>
      <w:r w:rsidR="008C5D4B" w:rsidRPr="00A9450B">
        <w:t xml:space="preserve"> kg</w:t>
      </w:r>
      <w:r w:rsidR="008C5D4B" w:rsidRPr="00A9450B">
        <w:rPr>
          <w:vertAlign w:val="subscript"/>
        </w:rPr>
        <w:t>VS</w:t>
      </w:r>
      <w:r w:rsidR="008C5D4B" w:rsidRPr="00A9450B">
        <w:rPr>
          <w:vertAlign w:val="superscript"/>
        </w:rPr>
        <w:t>-1</w:t>
      </w:r>
      <w:r w:rsidR="0026665D">
        <w:t xml:space="preserve">, corresponding </w:t>
      </w:r>
      <w:r w:rsidR="008C5D4B" w:rsidRPr="00A9450B">
        <w:t xml:space="preserve">to the 80 % of </w:t>
      </w:r>
      <w:r w:rsidR="0026665D">
        <w:t>its</w:t>
      </w:r>
      <w:r w:rsidR="008C5D4B" w:rsidRPr="00A9450B">
        <w:t xml:space="preserve"> </w:t>
      </w:r>
      <w:proofErr w:type="spellStart"/>
      <w:r w:rsidR="008C5D4B" w:rsidRPr="00A9450B">
        <w:t>thBMP</w:t>
      </w:r>
      <w:proofErr w:type="spellEnd"/>
      <w:r w:rsidR="008C5D4B" w:rsidRPr="00A9450B">
        <w:t xml:space="preserve">, </w:t>
      </w:r>
      <w:r w:rsidR="0026665D">
        <w:t>was observed</w:t>
      </w:r>
      <w:r w:rsidR="0026665D" w:rsidRPr="00A9450B">
        <w:t xml:space="preserve"> </w:t>
      </w:r>
      <w:r w:rsidR="008C5D4B" w:rsidRPr="00A9450B">
        <w:t xml:space="preserve">during thermophilic batch tests of </w:t>
      </w:r>
      <w:r w:rsidR="0026665D">
        <w:t xml:space="preserve">WL </w:t>
      </w:r>
      <w:r w:rsidR="0026665D" w:rsidRPr="00A9450B">
        <w:rPr>
          <w:lang w:val="en-US"/>
        </w:rPr>
        <w:fldChar w:fldCharType="begin" w:fldLock="1"/>
      </w:r>
      <w:r w:rsidR="00934ECB">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mendeley":{"formattedCitation":"[18]","plainTextFormattedCitation":"[18]","previouslyFormattedCitation":"[18]"},"properties":{"noteIndex":0},"schema":"https://github.com/citation-style-language/schema/raw/master/csl-citation.json"}</w:instrText>
      </w:r>
      <w:r w:rsidR="0026665D" w:rsidRPr="00A9450B">
        <w:rPr>
          <w:lang w:val="en-US"/>
        </w:rPr>
        <w:fldChar w:fldCharType="separate"/>
      </w:r>
      <w:r w:rsidR="002C4E05" w:rsidRPr="002C4E05">
        <w:rPr>
          <w:noProof/>
        </w:rPr>
        <w:t>[</w:t>
      </w:r>
      <w:r w:rsidR="008C18E8">
        <w:rPr>
          <w:noProof/>
        </w:rPr>
        <w:t>14</w:t>
      </w:r>
      <w:r w:rsidR="002C4E05" w:rsidRPr="002C4E05">
        <w:rPr>
          <w:noProof/>
        </w:rPr>
        <w:t>]</w:t>
      </w:r>
      <w:r w:rsidR="0026665D" w:rsidRPr="00A9450B">
        <w:fldChar w:fldCharType="end"/>
      </w:r>
      <w:r w:rsidR="008C5D4B" w:rsidRPr="00A9450B">
        <w:t xml:space="preserve">. </w:t>
      </w:r>
      <w:r w:rsidR="00E66162">
        <w:rPr>
          <w:lang w:val="en-US"/>
        </w:rPr>
        <w:t xml:space="preserve">However, </w:t>
      </w:r>
      <w:r w:rsidR="00392AE4">
        <w:rPr>
          <w:lang w:val="en-US"/>
        </w:rPr>
        <w:t xml:space="preserve">low </w:t>
      </w:r>
      <w:r w:rsidR="00E66162">
        <w:rPr>
          <w:lang w:val="en-US"/>
        </w:rPr>
        <w:t xml:space="preserve">biogas productions </w:t>
      </w:r>
      <w:r w:rsidR="002D2D64">
        <w:rPr>
          <w:lang w:val="en-US"/>
        </w:rPr>
        <w:t xml:space="preserve">were </w:t>
      </w:r>
      <w:r w:rsidR="00392AE4">
        <w:rPr>
          <w:lang w:val="en-US"/>
        </w:rPr>
        <w:t xml:space="preserve">also </w:t>
      </w:r>
      <w:r w:rsidR="009F2264">
        <w:rPr>
          <w:lang w:val="en-US"/>
        </w:rPr>
        <w:t>detected</w:t>
      </w:r>
      <w:r w:rsidR="00392AE4" w:rsidRPr="00392AE4">
        <w:rPr>
          <w:lang w:val="en-US"/>
        </w:rPr>
        <w:t xml:space="preserve"> </w:t>
      </w:r>
      <w:r w:rsidR="00392AE4">
        <w:rPr>
          <w:lang w:val="en-US"/>
        </w:rPr>
        <w:t>during the mesophilic AD of WL from red wine with electro-oxidation pre-treatments,</w:t>
      </w:r>
      <w:r w:rsidR="002D2D64">
        <w:rPr>
          <w:lang w:val="en-US"/>
        </w:rPr>
        <w:t xml:space="preserve"> </w:t>
      </w:r>
      <w:r w:rsidR="00E66162">
        <w:rPr>
          <w:lang w:val="en-US"/>
        </w:rPr>
        <w:t>ranging 0.181-0.25 m</w:t>
      </w:r>
      <w:r w:rsidR="00E66162" w:rsidRPr="00E66162">
        <w:rPr>
          <w:vertAlign w:val="superscript"/>
          <w:lang w:val="en-US"/>
        </w:rPr>
        <w:t>3</w:t>
      </w:r>
      <w:r w:rsidR="00E66162">
        <w:rPr>
          <w:lang w:val="en-US"/>
        </w:rPr>
        <w:t xml:space="preserve"> kg</w:t>
      </w:r>
      <w:r w:rsidR="00E66162" w:rsidRPr="00E66162">
        <w:rPr>
          <w:vertAlign w:val="subscript"/>
          <w:lang w:val="en-US"/>
        </w:rPr>
        <w:t>VS</w:t>
      </w:r>
      <w:r w:rsidR="00E66162" w:rsidRPr="00E66162">
        <w:rPr>
          <w:vertAlign w:val="superscript"/>
          <w:lang w:val="en-US"/>
        </w:rPr>
        <w:t>-1</w:t>
      </w:r>
      <w:r w:rsidR="00E66162">
        <w:rPr>
          <w:lang w:val="en-US"/>
        </w:rPr>
        <w:t xml:space="preserve"> </w:t>
      </w:r>
      <w:r w:rsidR="00392AE4">
        <w:rPr>
          <w:lang w:val="en-US"/>
        </w:rPr>
        <w:t xml:space="preserve">with </w:t>
      </w:r>
      <w:r w:rsidR="009F2264">
        <w:rPr>
          <w:lang w:val="en-US"/>
        </w:rPr>
        <w:t xml:space="preserve">58 % </w:t>
      </w:r>
      <w:r w:rsidR="00E66162">
        <w:rPr>
          <w:lang w:val="en-US"/>
        </w:rPr>
        <w:t>average methane content</w:t>
      </w:r>
      <w:r w:rsidR="00392AE4">
        <w:rPr>
          <w:lang w:val="en-US"/>
        </w:rPr>
        <w:t xml:space="preserve"> </w:t>
      </w:r>
      <w:r w:rsidR="00392AE4">
        <w:rPr>
          <w:lang w:val="en-US"/>
        </w:rPr>
        <w:fldChar w:fldCharType="begin" w:fldLock="1"/>
      </w:r>
      <w:r w:rsidR="00934ECB">
        <w:rPr>
          <w:lang w:val="en-US"/>
        </w:rPr>
        <w:instrText>ADDIN CSL_CITATION {"citationItems":[{"id":"ITEM-1","itemData":{"DOI":"10.3390/en13225971","ISSN":"1996-1073","abstract":"Wine lees have a great potential to obtain clean energy in the form of biogas through anaerobic digestion due to their high organic load. However, wine lees are a complex substrate and may likely give rise to instabilities leading to failure of the biological process. This work analysed the digestion of wine lees using two different approaches. First, electro-oxidation was applied as pre-treatment using boron-doped diamond-based electrodes. The voltage was 25 V and different treatment times were tested (ranging from 0.08 to 1.5 h) at 25 °C. Anaerobic digestion of wine lees was evaluated in batch tests to investigate the effect of electro-oxidation on biogas yield. Electro-oxidation exhibited a significant positive effect on biogas production increasing its value up to 330 L kg−1 of volatile solids after 1.5 h of treatment, compared to 180 L kg−1 of volatile solids measured from raw wine lees. As a second approach, the addition of biochar to the anaerobic digestion of wine lees was investigated; in the experimental conditions considered in the present study, the addition of biochar did not show any positive effect on anaerobic digestion performance.","author":[{"dropping-particle":"","family":"Arenas Sevillano","given":"Cristian Bernabé","non-dropping-particle":"","parse-names":false,"suffix":""},{"dropping-particle":"","family":"Chiappero","given":"Marco","non-dropping-particle":"","parse-names":false,"suffix":""},{"dropping-particle":"","family":"Gomez","given":"Xiomar","non-dropping-particle":"","parse-names":false,"suffix":""},{"dropping-particle":"","family":"Fiore","given":"Silvia","non-dropping-particle":"","parse-names":false,"suffix":""},{"dropping-particle":"","family":"Martínez","given":"E. Judith","non-dropping-particle":"","parse-names":false,"suffix":""}],"container-title":"Energies","id":"ITEM-1","issue":"22","issued":{"date-parts":[["2020","11","16"]]},"page":"5971","publisher":"MDPI AG","title":"Improving the anaerobic digestion of wine-industry liquid wastes: Treatment by electro-oxidation and use of biochar as an additive","type":"article-journal","volume":"13"},"uris":["http://www.mendeley.com/documents/?uuid=68f67230-83c9-3861-9300-688543e8c9f1"]}],"mendeley":{"formattedCitation":"[17]","plainTextFormattedCitation":"[17]","previouslyFormattedCitation":"[17]"},"properties":{"noteIndex":0},"schema":"https://github.com/citation-style-language/schema/raw/master/csl-citation.json"}</w:instrText>
      </w:r>
      <w:r w:rsidR="00392AE4">
        <w:rPr>
          <w:lang w:val="en-US"/>
        </w:rPr>
        <w:fldChar w:fldCharType="separate"/>
      </w:r>
      <w:r w:rsidR="002C4E05" w:rsidRPr="002C4E05">
        <w:rPr>
          <w:noProof/>
          <w:lang w:val="en-US"/>
        </w:rPr>
        <w:t>[</w:t>
      </w:r>
      <w:r w:rsidR="008C18E8">
        <w:rPr>
          <w:noProof/>
          <w:lang w:val="en-US"/>
        </w:rPr>
        <w:t>13</w:t>
      </w:r>
      <w:r w:rsidR="002C4E05" w:rsidRPr="002C4E05">
        <w:rPr>
          <w:noProof/>
          <w:lang w:val="en-US"/>
        </w:rPr>
        <w:t>]</w:t>
      </w:r>
      <w:r w:rsidR="00392AE4">
        <w:rPr>
          <w:lang w:val="en-US"/>
        </w:rPr>
        <w:fldChar w:fldCharType="end"/>
      </w:r>
      <w:r w:rsidR="002D2D64">
        <w:rPr>
          <w:lang w:val="en-US"/>
        </w:rPr>
        <w:t>.</w:t>
      </w:r>
    </w:p>
    <w:p w14:paraId="6A39EB3B" w14:textId="77777777" w:rsidR="009633EE" w:rsidRDefault="009633EE" w:rsidP="00984C9E">
      <w:pPr>
        <w:jc w:val="both"/>
        <w:rPr>
          <w:lang w:val="en-US"/>
        </w:rPr>
      </w:pPr>
    </w:p>
    <w:p w14:paraId="44B6DD8E" w14:textId="3719CC19" w:rsidR="005F4E7B" w:rsidRPr="00101120" w:rsidRDefault="005F4E7B" w:rsidP="0070190E">
      <w:pPr>
        <w:pStyle w:val="Titolo2"/>
        <w:spacing w:before="360" w:after="120"/>
      </w:pPr>
      <w:r w:rsidRPr="00101120">
        <w:t>3.3. Kinetic analysis</w:t>
      </w:r>
    </w:p>
    <w:p w14:paraId="64FF694A" w14:textId="5852BBF8" w:rsidR="0070190E" w:rsidRDefault="003F2C6C" w:rsidP="00984C9E">
      <w:pPr>
        <w:jc w:val="both"/>
      </w:pPr>
      <w:r w:rsidRPr="003F2C6C">
        <w:t xml:space="preserve">The results of </w:t>
      </w:r>
      <w:r w:rsidR="000F741A">
        <w:t xml:space="preserve">the </w:t>
      </w:r>
      <w:r w:rsidRPr="003F2C6C">
        <w:t xml:space="preserve">fitting of </w:t>
      </w:r>
      <w:r w:rsidR="000F741A">
        <w:t xml:space="preserve">experimental </w:t>
      </w:r>
      <w:r w:rsidR="00CC072B">
        <w:t xml:space="preserve">SBP and SMPs </w:t>
      </w:r>
      <w:r w:rsidRPr="003F2C6C">
        <w:t xml:space="preserve">are in Figure </w:t>
      </w:r>
      <w:r w:rsidR="00273C27">
        <w:t>1</w:t>
      </w:r>
      <w:r w:rsidR="000F741A">
        <w:t xml:space="preserve">, </w:t>
      </w:r>
      <w:r w:rsidR="001635C1">
        <w:t xml:space="preserve">and </w:t>
      </w:r>
      <w:r w:rsidRPr="003F2C6C">
        <w:t xml:space="preserve">the </w:t>
      </w:r>
      <w:r w:rsidR="000F741A">
        <w:t xml:space="preserve">kinetic </w:t>
      </w:r>
      <w:r w:rsidRPr="003F2C6C">
        <w:t xml:space="preserve">parameters </w:t>
      </w:r>
      <w:r w:rsidR="001635C1">
        <w:t xml:space="preserve">calculated for </w:t>
      </w:r>
      <w:r w:rsidR="00685427">
        <w:rPr>
          <w:lang w:val="en-US"/>
        </w:rPr>
        <w:t>experiments</w:t>
      </w:r>
      <w:r w:rsidR="00CC072B">
        <w:t xml:space="preserve"> 1 to 4</w:t>
      </w:r>
      <w:r w:rsidRPr="003F2C6C">
        <w:t xml:space="preserve"> </w:t>
      </w:r>
      <w:r w:rsidRPr="006F0452">
        <w:t xml:space="preserve">are in Table </w:t>
      </w:r>
      <w:r w:rsidR="00C92A32" w:rsidRPr="006F0452">
        <w:t>4</w:t>
      </w:r>
      <w:r w:rsidRPr="006F0452">
        <w:t xml:space="preserve">. </w:t>
      </w:r>
      <w:r w:rsidR="00FD793C">
        <w:t>In o</w:t>
      </w:r>
      <w:r w:rsidRPr="006F0452">
        <w:t>verall</w:t>
      </w:r>
      <w:r w:rsidRPr="003F2C6C">
        <w:t xml:space="preserve">, </w:t>
      </w:r>
      <w:r w:rsidR="000F741A">
        <w:t xml:space="preserve">the </w:t>
      </w:r>
      <w:r w:rsidR="006F3432">
        <w:t xml:space="preserve">modified </w:t>
      </w:r>
      <w:proofErr w:type="spellStart"/>
      <w:r w:rsidR="006F3432">
        <w:t>Gompertz</w:t>
      </w:r>
      <w:proofErr w:type="spellEnd"/>
      <w:r w:rsidR="006F3432">
        <w:t xml:space="preserve"> equation </w:t>
      </w:r>
      <w:r w:rsidRPr="003F2C6C">
        <w:t xml:space="preserve">exhibited a good fit against the experimental </w:t>
      </w:r>
      <w:r w:rsidR="006F3432">
        <w:t>SBP and SM</w:t>
      </w:r>
      <w:r w:rsidRPr="003F2C6C">
        <w:t>P curves, with R</w:t>
      </w:r>
      <w:r w:rsidRPr="003F2C6C">
        <w:rPr>
          <w:vertAlign w:val="superscript"/>
        </w:rPr>
        <w:t>2</w:t>
      </w:r>
      <w:r w:rsidRPr="003F2C6C">
        <w:t xml:space="preserve"> values </w:t>
      </w:r>
      <w:r w:rsidR="006F3432">
        <w:t xml:space="preserve">higher than 0.980 and 0.957, </w:t>
      </w:r>
      <w:r w:rsidR="006F3432" w:rsidRPr="006F0452">
        <w:t xml:space="preserve">respectively </w:t>
      </w:r>
      <w:r w:rsidRPr="006F0452">
        <w:t xml:space="preserve">(Table </w:t>
      </w:r>
      <w:r w:rsidR="00C92A32" w:rsidRPr="006F0452">
        <w:t>4</w:t>
      </w:r>
      <w:r w:rsidRPr="006F0452">
        <w:t xml:space="preserve">). </w:t>
      </w:r>
      <w:r w:rsidRPr="003F2C6C">
        <w:t>In general,</w:t>
      </w:r>
      <w:r w:rsidR="000F741A">
        <w:t xml:space="preserve"> in case of biogas,</w:t>
      </w:r>
      <w:r w:rsidRPr="003F2C6C">
        <w:t xml:space="preserve"> </w:t>
      </w:r>
      <w:r w:rsidR="00F64833">
        <w:t xml:space="preserve">the lag phase </w:t>
      </w:r>
      <w:r w:rsidR="001635C1" w:rsidRPr="003F2C6C">
        <w:t>λ</w:t>
      </w:r>
      <w:r w:rsidRPr="003F2C6C">
        <w:t xml:space="preserve"> values were relatively low </w:t>
      </w:r>
      <w:r w:rsidR="001635C1">
        <w:t>(</w:t>
      </w:r>
      <w:r w:rsidRPr="003F2C6C">
        <w:t>0.1-1.</w:t>
      </w:r>
      <w:r w:rsidR="00BA0F07">
        <w:t>5</w:t>
      </w:r>
      <w:r w:rsidRPr="003F2C6C">
        <w:t xml:space="preserve"> days</w:t>
      </w:r>
      <w:r w:rsidR="001635C1">
        <w:t>)</w:t>
      </w:r>
      <w:r w:rsidRPr="003F2C6C">
        <w:t xml:space="preserve">, </w:t>
      </w:r>
      <w:r w:rsidR="001635C1">
        <w:t>probably because of</w:t>
      </w:r>
      <w:r w:rsidRPr="003F2C6C">
        <w:t xml:space="preserve"> the availability of soluble </w:t>
      </w:r>
      <w:r w:rsidR="000F741A">
        <w:t xml:space="preserve">readily </w:t>
      </w:r>
      <w:r w:rsidRPr="003F2C6C">
        <w:t xml:space="preserve">degradable compounds in </w:t>
      </w:r>
      <w:r w:rsidR="00483FA2">
        <w:t>all WL</w:t>
      </w:r>
      <w:r w:rsidRPr="003F2C6C">
        <w:t xml:space="preserve"> samples. </w:t>
      </w:r>
      <w:r w:rsidR="00934ECB">
        <w:t xml:space="preserve">Despite few studies assessed the kinetics of AD of winery wastes </w:t>
      </w:r>
      <w:r w:rsidR="00934ECB" w:rsidRPr="00CB19B2">
        <w:fldChar w:fldCharType="begin" w:fldLock="1"/>
      </w:r>
      <w:r w:rsidR="00A672AE" w:rsidRPr="00CB19B2">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id":"ITEM-2","itemData":{"DOI":"10.1016/j.wasman.2014.11.022","ISSN":"18792456","abstract":"The Biochemical Methane Potential (BMP) of winery organic waste, with reference to two Italian red and white grapes (i.e. Nero Buono and Greco) by-products was investigated. The study was carried out to verify the possibility to reduce the production impact in a green-waste-management-chain-perspective. The possibility to efficiently utilize wine-related-by-products for energy production at a micro-scale (i.e. small-medium scale winery production plant) was also verified. Results showed as a good correlation can be established between the percentage of COD removal and the biogas production, as the winery can produce, from its waste methanization, about 7800kWhyear-1 electrical and 8900kWhyear-1 thermal. A critical evaluation was performed about the possibility to utilize the proposed approach to realize an optimal biomass waste management and an energetic valorization in a local-energy-production-perspective.","author":[{"dropping-particle":"","family":"Fabbri","given":"Andrea","non-dropping-particle":"","parse-names":false,"suffix":""},{"dropping-particle":"","family":"Bonifazi","given":"Giuseppe","non-dropping-particle":"","parse-names":false,"suffix":""},{"dropping-particle":"","family":"Serranti","given":"Silvia","non-dropping-particle":"","parse-names":false,"suffix":""}],"container-title":"Waste Management","id":"ITEM-2","issued":{"date-parts":[["2015","2","1"]]},"page":"156-165","publisher":"Elsevier Ltd","title":"Micro-scale energy valorization of grape marcs in winery production plants","type":"article-journal","volume":"36"},"uris":["http://www.mendeley.com/documents/?uuid=b2e02838-9b81-3649-b829-0ddd7f3d91e0"]}],"mendeley":{"formattedCitation":"[18,51]","plainTextFormattedCitation":"[18,51]","previouslyFormattedCitation":"[18,51]"},"properties":{"noteIndex":0},"schema":"https://github.com/citation-style-language/schema/raw/master/csl-citation.json"}</w:instrText>
      </w:r>
      <w:r w:rsidR="00934ECB" w:rsidRPr="00CB19B2">
        <w:fldChar w:fldCharType="separate"/>
      </w:r>
      <w:r w:rsidR="0036598C" w:rsidRPr="00CB19B2">
        <w:rPr>
          <w:noProof/>
        </w:rPr>
        <w:t>[</w:t>
      </w:r>
      <w:r w:rsidR="008C18E8" w:rsidRPr="006A2003">
        <w:rPr>
          <w:noProof/>
        </w:rPr>
        <w:t>1</w:t>
      </w:r>
      <w:r w:rsidR="00CB19B2">
        <w:rPr>
          <w:noProof/>
        </w:rPr>
        <w:t>3</w:t>
      </w:r>
      <w:r w:rsidR="0036598C" w:rsidRPr="00CB19B2">
        <w:rPr>
          <w:noProof/>
        </w:rPr>
        <w:t>,</w:t>
      </w:r>
      <w:r w:rsidR="008C18E8" w:rsidRPr="00CB19B2">
        <w:rPr>
          <w:noProof/>
        </w:rPr>
        <w:t>47</w:t>
      </w:r>
      <w:r w:rsidR="0036598C" w:rsidRPr="00CB19B2">
        <w:rPr>
          <w:noProof/>
        </w:rPr>
        <w:t>]</w:t>
      </w:r>
      <w:r w:rsidR="00934ECB" w:rsidRPr="00CB19B2">
        <w:fldChar w:fldCharType="end"/>
      </w:r>
      <w:r w:rsidR="00934ECB">
        <w:t xml:space="preserve">, they shown an absence or a short lag-phase confirming that hydrolysis was not the rate-limiting step in AD of wine lees. </w:t>
      </w:r>
      <w:r w:rsidR="00483FA2">
        <w:t xml:space="preserve">In case of methane, in </w:t>
      </w:r>
      <w:r w:rsidR="009633EE">
        <w:rPr>
          <w:lang w:val="en-US"/>
        </w:rPr>
        <w:t>experiment</w:t>
      </w:r>
      <w:r w:rsidR="00483FA2">
        <w:t xml:space="preserve"> 2, </w:t>
      </w:r>
      <w:r w:rsidR="00483FA2" w:rsidRPr="003F2C6C">
        <w:t>λ</w:t>
      </w:r>
      <w:r w:rsidR="00483FA2">
        <w:t xml:space="preserve"> was larger in presence of SWP550 during AD of </w:t>
      </w:r>
      <w:r w:rsidR="00252247">
        <w:t>BS</w:t>
      </w:r>
      <w:r w:rsidR="00483FA2">
        <w:t xml:space="preserve">2. In </w:t>
      </w:r>
      <w:r w:rsidR="009633EE">
        <w:rPr>
          <w:lang w:val="en-US"/>
        </w:rPr>
        <w:t>experiment</w:t>
      </w:r>
      <w:r w:rsidR="00483FA2">
        <w:t xml:space="preserve"> 3, </w:t>
      </w:r>
      <w:r w:rsidR="005873DD">
        <w:t xml:space="preserve">as observed in Section 3.2, </w:t>
      </w:r>
      <w:r w:rsidR="00483FA2">
        <w:t xml:space="preserve">the AD of </w:t>
      </w:r>
      <w:r w:rsidR="00C059C8">
        <w:rPr>
          <w:lang w:val="en-US"/>
        </w:rPr>
        <w:t>BR</w:t>
      </w:r>
      <w:r w:rsidR="00483FA2">
        <w:t xml:space="preserve"> required a longer ada</w:t>
      </w:r>
      <w:r w:rsidR="00AB3267">
        <w:t xml:space="preserve">ption period of inoculum than in </w:t>
      </w:r>
      <w:r w:rsidR="009633EE">
        <w:rPr>
          <w:lang w:val="en-US"/>
        </w:rPr>
        <w:t>experiment</w:t>
      </w:r>
      <w:r w:rsidR="00AB3267">
        <w:t xml:space="preserve"> 4, with</w:t>
      </w:r>
      <w:r w:rsidR="00483FA2">
        <w:t xml:space="preserve"> </w:t>
      </w:r>
      <w:r w:rsidR="00483FA2" w:rsidRPr="003F2C6C">
        <w:t>λ</w:t>
      </w:r>
      <w:r w:rsidR="00483FA2">
        <w:t xml:space="preserve"> </w:t>
      </w:r>
      <w:r w:rsidR="00AB3267">
        <w:t xml:space="preserve">ranging </w:t>
      </w:r>
      <w:r w:rsidR="00483FA2">
        <w:t>3.9 d</w:t>
      </w:r>
      <w:r w:rsidR="00AB3267">
        <w:t xml:space="preserve"> and 0.6-1.4 d, respectively.</w:t>
      </w:r>
      <w:r w:rsidR="00DA087E">
        <w:t xml:space="preserve"> </w:t>
      </w:r>
      <w:r w:rsidRPr="003F2C6C">
        <w:t>The maximum production rate (</w:t>
      </w:r>
      <w:proofErr w:type="spellStart"/>
      <w:r w:rsidRPr="003F2C6C">
        <w:t>R</w:t>
      </w:r>
      <w:r w:rsidRPr="003F2C6C">
        <w:rPr>
          <w:vertAlign w:val="subscript"/>
        </w:rPr>
        <w:t>max</w:t>
      </w:r>
      <w:proofErr w:type="spellEnd"/>
      <w:r w:rsidRPr="003F2C6C">
        <w:t xml:space="preserve">) is related to the growth rate of bacteria. </w:t>
      </w:r>
      <w:r w:rsidR="00976E6B" w:rsidRPr="00D7069B">
        <w:t>Considering</w:t>
      </w:r>
      <w:r w:rsidR="00DB6FC7" w:rsidRPr="00976E6B">
        <w:t xml:space="preserve"> biogas production, </w:t>
      </w:r>
      <w:proofErr w:type="spellStart"/>
      <w:r w:rsidRPr="00976E6B">
        <w:t>R</w:t>
      </w:r>
      <w:r w:rsidRPr="00976E6B">
        <w:rPr>
          <w:vertAlign w:val="subscript"/>
        </w:rPr>
        <w:t>max</w:t>
      </w:r>
      <w:proofErr w:type="spellEnd"/>
      <w:r w:rsidRPr="00976E6B">
        <w:t xml:space="preserve"> ranged between </w:t>
      </w:r>
      <w:r w:rsidR="00976E6B" w:rsidRPr="00D7069B">
        <w:t xml:space="preserve">0.07 and 0.46 </w:t>
      </w:r>
      <w:r w:rsidRPr="00976E6B">
        <w:t>Nm</w:t>
      </w:r>
      <w:r w:rsidRPr="00976E6B">
        <w:rPr>
          <w:vertAlign w:val="superscript"/>
        </w:rPr>
        <w:t>3</w:t>
      </w:r>
      <w:r w:rsidRPr="00976E6B">
        <w:t xml:space="preserve"> kg</w:t>
      </w:r>
      <w:r w:rsidRPr="00976E6B">
        <w:rPr>
          <w:vertAlign w:val="subscript"/>
        </w:rPr>
        <w:t>VS</w:t>
      </w:r>
      <w:r w:rsidRPr="00976E6B">
        <w:rPr>
          <w:vertAlign w:val="superscript"/>
        </w:rPr>
        <w:t>-1</w:t>
      </w:r>
      <w:r w:rsidRPr="00976E6B">
        <w:t>d</w:t>
      </w:r>
      <w:r w:rsidRPr="00976E6B">
        <w:rPr>
          <w:vertAlign w:val="superscript"/>
        </w:rPr>
        <w:t>-1</w:t>
      </w:r>
      <w:r w:rsidR="005873DD" w:rsidRPr="00976E6B">
        <w:t>.</w:t>
      </w:r>
      <w:r w:rsidR="005873DD" w:rsidRPr="005873DD">
        <w:t xml:space="preserve"> </w:t>
      </w:r>
      <w:r w:rsidR="00916602">
        <w:t xml:space="preserve">Despite </w:t>
      </w:r>
      <w:r w:rsidR="00252247">
        <w:t>BS</w:t>
      </w:r>
      <w:r w:rsidR="00916602">
        <w:t xml:space="preserve">1 </w:t>
      </w:r>
      <w:r w:rsidR="005873DD">
        <w:t>exhibited</w:t>
      </w:r>
      <w:r w:rsidR="00916602">
        <w:t xml:space="preserve"> the highest </w:t>
      </w:r>
      <w:proofErr w:type="spellStart"/>
      <w:r w:rsidR="00916602">
        <w:t>R</w:t>
      </w:r>
      <w:r w:rsidR="00916602" w:rsidRPr="00916602">
        <w:rPr>
          <w:vertAlign w:val="subscript"/>
        </w:rPr>
        <w:t>max</w:t>
      </w:r>
      <w:proofErr w:type="spellEnd"/>
      <w:r w:rsidR="00916602">
        <w:t xml:space="preserve">, this did not correspond to the largest SBP, </w:t>
      </w:r>
      <w:r w:rsidR="00B62DAF">
        <w:t xml:space="preserve">which </w:t>
      </w:r>
      <w:r w:rsidR="00916602">
        <w:t xml:space="preserve">occurred for </w:t>
      </w:r>
      <w:r w:rsidR="00C059C8">
        <w:rPr>
          <w:lang w:val="en-US"/>
        </w:rPr>
        <w:t>BR</w:t>
      </w:r>
      <w:r w:rsidR="00916602">
        <w:t xml:space="preserve">. </w:t>
      </w:r>
      <w:r w:rsidR="00B62DAF">
        <w:t>T</w:t>
      </w:r>
      <w:r w:rsidR="00916602">
        <w:t xml:space="preserve">he AD of </w:t>
      </w:r>
      <w:r w:rsidR="00C059C8">
        <w:rPr>
          <w:lang w:val="en-US"/>
        </w:rPr>
        <w:t>BR</w:t>
      </w:r>
      <w:r w:rsidR="00916602">
        <w:t xml:space="preserve"> </w:t>
      </w:r>
      <w:r w:rsidR="005873DD">
        <w:t xml:space="preserve">lees </w:t>
      </w:r>
      <w:r w:rsidR="00916602">
        <w:t xml:space="preserve">in </w:t>
      </w:r>
      <w:r w:rsidR="00685427">
        <w:rPr>
          <w:lang w:val="en-US"/>
        </w:rPr>
        <w:t>experiments</w:t>
      </w:r>
      <w:r w:rsidR="00916602">
        <w:t xml:space="preserve"> 3 and 4 was longer</w:t>
      </w:r>
      <w:r w:rsidR="00F72A0B">
        <w:t xml:space="preserve">, requiring 27-37 days </w:t>
      </w:r>
      <w:r w:rsidR="00B62DAF">
        <w:t xml:space="preserve">compared </w:t>
      </w:r>
      <w:r w:rsidR="00F72A0B">
        <w:t xml:space="preserve">to 20 days </w:t>
      </w:r>
      <w:r w:rsidR="00B62DAF">
        <w:t xml:space="preserve">observed for </w:t>
      </w:r>
      <w:r w:rsidR="00252247">
        <w:t>BS</w:t>
      </w:r>
      <w:r w:rsidR="00F72A0B">
        <w:t xml:space="preserve">1, </w:t>
      </w:r>
      <w:r w:rsidR="00916602">
        <w:t xml:space="preserve">but </w:t>
      </w:r>
      <w:r w:rsidR="00B62DAF">
        <w:t xml:space="preserve">it </w:t>
      </w:r>
      <w:r w:rsidR="00916602">
        <w:t xml:space="preserve">reached the </w:t>
      </w:r>
      <w:r w:rsidR="005873DD">
        <w:t>largest</w:t>
      </w:r>
      <w:r w:rsidR="00916602">
        <w:t xml:space="preserve"> conversion of organic matter to biogas. </w:t>
      </w:r>
    </w:p>
    <w:p w14:paraId="77445808" w14:textId="77777777" w:rsidR="0070190E" w:rsidRDefault="0070190E" w:rsidP="00984C9E">
      <w:pPr>
        <w:jc w:val="both"/>
        <w:sectPr w:rsidR="0070190E" w:rsidSect="004B61C0">
          <w:footerReference w:type="default" r:id="rId13"/>
          <w:pgSz w:w="11906" w:h="16838"/>
          <w:pgMar w:top="1701" w:right="1701" w:bottom="1701" w:left="1701" w:header="709" w:footer="709" w:gutter="0"/>
          <w:cols w:space="708"/>
          <w:docGrid w:linePitch="360"/>
        </w:sectPr>
      </w:pPr>
    </w:p>
    <w:p w14:paraId="13F22890" w14:textId="77777777" w:rsidR="0070190E" w:rsidRDefault="0070190E" w:rsidP="0070190E">
      <w:pPr>
        <w:jc w:val="both"/>
      </w:pPr>
      <w:r w:rsidRPr="00F13A5F">
        <w:rPr>
          <w:b/>
          <w:bCs/>
        </w:rPr>
        <w:lastRenderedPageBreak/>
        <w:t xml:space="preserve">Table </w:t>
      </w:r>
      <w:r>
        <w:rPr>
          <w:b/>
          <w:bCs/>
        </w:rPr>
        <w:t>4</w:t>
      </w:r>
      <w:r w:rsidRPr="00F13A5F">
        <w:rPr>
          <w:b/>
          <w:bCs/>
        </w:rPr>
        <w:t>.</w:t>
      </w:r>
      <w:r>
        <w:t xml:space="preserve"> </w:t>
      </w:r>
      <w:r w:rsidRPr="00F13A5F">
        <w:t xml:space="preserve">Kinetic parameters derived from the fitting of experimental biogas and methane production curves with the modified </w:t>
      </w:r>
      <w:proofErr w:type="spellStart"/>
      <w:r w:rsidRPr="00F13A5F">
        <w:t>Gompertz</w:t>
      </w:r>
      <w:proofErr w:type="spellEnd"/>
      <w:r w:rsidRPr="00F13A5F">
        <w:t xml:space="preserve"> model: biogas/methane potential (P); maximum biogas/methane production rate (</w:t>
      </w:r>
      <w:proofErr w:type="spellStart"/>
      <w:r w:rsidRPr="00F13A5F">
        <w:t>R</w:t>
      </w:r>
      <w:r w:rsidRPr="00F13A5F">
        <w:rPr>
          <w:vertAlign w:val="subscript"/>
        </w:rPr>
        <w:t>max</w:t>
      </w:r>
      <w:proofErr w:type="spellEnd"/>
      <w:r w:rsidRPr="00F13A5F">
        <w:t>), lag-phase (λ), coefficient of determination (R</w:t>
      </w:r>
      <w:r w:rsidRPr="00F13A5F">
        <w:rPr>
          <w:vertAlign w:val="superscript"/>
        </w:rPr>
        <w:t>2</w:t>
      </w:r>
      <w:r w:rsidRPr="00F13A5F">
        <w:t>). ND: not detected.</w:t>
      </w:r>
    </w:p>
    <w:tbl>
      <w:tblPr>
        <w:tblStyle w:val="Grigliatabella"/>
        <w:tblW w:w="13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9"/>
        <w:gridCol w:w="2076"/>
        <w:gridCol w:w="1597"/>
        <w:gridCol w:w="956"/>
        <w:gridCol w:w="1419"/>
        <w:gridCol w:w="1358"/>
        <w:gridCol w:w="1597"/>
        <w:gridCol w:w="899"/>
        <w:gridCol w:w="892"/>
      </w:tblGrid>
      <w:tr w:rsidR="0070190E" w:rsidRPr="0070190E" w14:paraId="0BD17A38" w14:textId="77777777" w:rsidTr="0070190E">
        <w:trPr>
          <w:gridAfter w:val="1"/>
          <w:wAfter w:w="892" w:type="dxa"/>
          <w:trHeight w:val="300"/>
        </w:trPr>
        <w:tc>
          <w:tcPr>
            <w:tcW w:w="2459" w:type="dxa"/>
            <w:tcBorders>
              <w:bottom w:val="single" w:sz="4" w:space="0" w:color="auto"/>
            </w:tcBorders>
            <w:noWrap/>
            <w:hideMark/>
          </w:tcPr>
          <w:p w14:paraId="4C0AE751" w14:textId="77777777" w:rsidR="0070190E" w:rsidRPr="0070190E" w:rsidRDefault="0070190E" w:rsidP="00700E48">
            <w:pPr>
              <w:pStyle w:val="StileNoStyle"/>
              <w:jc w:val="left"/>
              <w:rPr>
                <w:sz w:val="22"/>
                <w:lang w:val="en-GB"/>
              </w:rPr>
            </w:pPr>
          </w:p>
        </w:tc>
        <w:tc>
          <w:tcPr>
            <w:tcW w:w="4629" w:type="dxa"/>
            <w:gridSpan w:val="3"/>
            <w:tcBorders>
              <w:top w:val="single" w:sz="4" w:space="0" w:color="auto"/>
              <w:bottom w:val="single" w:sz="4" w:space="0" w:color="auto"/>
            </w:tcBorders>
            <w:noWrap/>
            <w:hideMark/>
          </w:tcPr>
          <w:p w14:paraId="5958E172" w14:textId="77777777" w:rsidR="0070190E" w:rsidRPr="0070190E" w:rsidRDefault="0070190E" w:rsidP="00700E48">
            <w:pPr>
              <w:pStyle w:val="StileNoStyle"/>
              <w:jc w:val="center"/>
              <w:rPr>
                <w:sz w:val="22"/>
                <w:lang w:val="it-IT"/>
              </w:rPr>
            </w:pPr>
            <w:r w:rsidRPr="0070190E">
              <w:rPr>
                <w:sz w:val="22"/>
                <w:lang w:val="it-IT"/>
              </w:rPr>
              <w:t>Biogas</w:t>
            </w:r>
          </w:p>
        </w:tc>
        <w:tc>
          <w:tcPr>
            <w:tcW w:w="5273" w:type="dxa"/>
            <w:gridSpan w:val="4"/>
            <w:tcBorders>
              <w:top w:val="single" w:sz="4" w:space="0" w:color="auto"/>
              <w:bottom w:val="single" w:sz="4" w:space="0" w:color="auto"/>
            </w:tcBorders>
            <w:noWrap/>
            <w:hideMark/>
          </w:tcPr>
          <w:p w14:paraId="41CDB625" w14:textId="77777777" w:rsidR="0070190E" w:rsidRPr="0070190E" w:rsidRDefault="0070190E" w:rsidP="00700E48">
            <w:pPr>
              <w:pStyle w:val="StileNoStyle"/>
              <w:jc w:val="center"/>
              <w:rPr>
                <w:sz w:val="22"/>
                <w:lang w:val="it-IT"/>
              </w:rPr>
            </w:pPr>
            <w:proofErr w:type="spellStart"/>
            <w:r w:rsidRPr="0070190E">
              <w:rPr>
                <w:sz w:val="22"/>
                <w:lang w:val="it-IT"/>
              </w:rPr>
              <w:t>Methane</w:t>
            </w:r>
            <w:proofErr w:type="spellEnd"/>
          </w:p>
        </w:tc>
      </w:tr>
      <w:tr w:rsidR="0070190E" w:rsidRPr="0070190E" w14:paraId="70EBDB29" w14:textId="77777777" w:rsidTr="0070190E">
        <w:trPr>
          <w:trHeight w:val="300"/>
        </w:trPr>
        <w:tc>
          <w:tcPr>
            <w:tcW w:w="2459" w:type="dxa"/>
            <w:tcBorders>
              <w:top w:val="single" w:sz="4" w:space="0" w:color="auto"/>
            </w:tcBorders>
            <w:noWrap/>
            <w:hideMark/>
          </w:tcPr>
          <w:p w14:paraId="7E4A6279" w14:textId="77777777" w:rsidR="0070190E" w:rsidRPr="0070190E" w:rsidRDefault="0070190E" w:rsidP="00700E48">
            <w:pPr>
              <w:pStyle w:val="StileNoStyle"/>
              <w:jc w:val="left"/>
              <w:rPr>
                <w:sz w:val="22"/>
                <w:lang w:val="it-IT"/>
              </w:rPr>
            </w:pPr>
            <w:proofErr w:type="spellStart"/>
            <w:r w:rsidRPr="0070190E">
              <w:rPr>
                <w:sz w:val="22"/>
                <w:lang w:val="it-IT"/>
              </w:rPr>
              <w:t>Experimental</w:t>
            </w:r>
            <w:proofErr w:type="spellEnd"/>
            <w:r w:rsidRPr="0070190E">
              <w:rPr>
                <w:sz w:val="22"/>
                <w:lang w:val="it-IT"/>
              </w:rPr>
              <w:t xml:space="preserve"> </w:t>
            </w:r>
            <w:proofErr w:type="spellStart"/>
            <w:r w:rsidRPr="0070190E">
              <w:rPr>
                <w:sz w:val="22"/>
                <w:lang w:val="it-IT"/>
              </w:rPr>
              <w:t>conditions</w:t>
            </w:r>
            <w:proofErr w:type="spellEnd"/>
          </w:p>
        </w:tc>
        <w:tc>
          <w:tcPr>
            <w:tcW w:w="2076" w:type="dxa"/>
            <w:tcBorders>
              <w:top w:val="single" w:sz="4" w:space="0" w:color="auto"/>
            </w:tcBorders>
            <w:noWrap/>
            <w:hideMark/>
          </w:tcPr>
          <w:p w14:paraId="06B0BBA3" w14:textId="77777777" w:rsidR="0070190E" w:rsidRPr="0070190E" w:rsidRDefault="0070190E" w:rsidP="00700E48">
            <w:pPr>
              <w:pStyle w:val="StileNoStyle"/>
              <w:jc w:val="center"/>
              <w:rPr>
                <w:sz w:val="22"/>
                <w:lang w:val="it-IT"/>
              </w:rPr>
            </w:pPr>
            <w:r w:rsidRPr="0070190E">
              <w:rPr>
                <w:sz w:val="22"/>
                <w:lang w:val="it-IT"/>
              </w:rPr>
              <w:t>P</w:t>
            </w:r>
          </w:p>
          <w:p w14:paraId="451B2379" w14:textId="77777777" w:rsidR="0070190E" w:rsidRPr="0070190E" w:rsidRDefault="0070190E" w:rsidP="00700E48">
            <w:pPr>
              <w:pStyle w:val="StileNoStyle"/>
              <w:jc w:val="center"/>
              <w:rPr>
                <w:sz w:val="22"/>
                <w:lang w:val="it-IT"/>
              </w:rPr>
            </w:pPr>
            <w:r w:rsidRPr="0070190E">
              <w:rPr>
                <w:sz w:val="22"/>
                <w:lang w:val="it-IT"/>
              </w:rPr>
              <w:t>(Nm</w:t>
            </w:r>
            <w:r w:rsidRPr="0070190E">
              <w:rPr>
                <w:sz w:val="22"/>
                <w:vertAlign w:val="superscript"/>
                <w:lang w:val="it-IT"/>
              </w:rPr>
              <w:t>3</w:t>
            </w:r>
            <w:r w:rsidRPr="0070190E">
              <w:rPr>
                <w:sz w:val="22"/>
                <w:lang w:val="it-IT"/>
              </w:rPr>
              <w:t xml:space="preserve"> kg</w:t>
            </w:r>
            <w:r w:rsidRPr="0070190E">
              <w:rPr>
                <w:sz w:val="22"/>
                <w:vertAlign w:val="subscript"/>
                <w:lang w:val="it-IT"/>
              </w:rPr>
              <w:t>VS</w:t>
            </w:r>
            <w:r w:rsidRPr="0070190E">
              <w:rPr>
                <w:sz w:val="22"/>
                <w:vertAlign w:val="superscript"/>
                <w:lang w:val="it-IT"/>
              </w:rPr>
              <w:t>-1</w:t>
            </w:r>
            <w:r w:rsidRPr="0070190E">
              <w:rPr>
                <w:sz w:val="22"/>
                <w:lang w:val="it-IT"/>
              </w:rPr>
              <w:t>)</w:t>
            </w:r>
          </w:p>
        </w:tc>
        <w:tc>
          <w:tcPr>
            <w:tcW w:w="1597" w:type="dxa"/>
            <w:tcBorders>
              <w:top w:val="single" w:sz="4" w:space="0" w:color="auto"/>
            </w:tcBorders>
            <w:noWrap/>
            <w:hideMark/>
          </w:tcPr>
          <w:p w14:paraId="3D2CA8D5" w14:textId="77777777" w:rsidR="0070190E" w:rsidRPr="0070190E" w:rsidRDefault="0070190E" w:rsidP="00700E48">
            <w:pPr>
              <w:pStyle w:val="StileNoStyle"/>
              <w:jc w:val="center"/>
              <w:rPr>
                <w:sz w:val="22"/>
                <w:lang w:val="it-IT"/>
              </w:rPr>
            </w:pPr>
            <w:proofErr w:type="spellStart"/>
            <w:r w:rsidRPr="0070190E">
              <w:rPr>
                <w:sz w:val="22"/>
                <w:lang w:val="it-IT"/>
              </w:rPr>
              <w:t>R</w:t>
            </w:r>
            <w:r w:rsidRPr="0070190E">
              <w:rPr>
                <w:sz w:val="22"/>
                <w:vertAlign w:val="subscript"/>
                <w:lang w:val="it-IT"/>
              </w:rPr>
              <w:t>max</w:t>
            </w:r>
            <w:proofErr w:type="spellEnd"/>
          </w:p>
          <w:p w14:paraId="7555BEFB" w14:textId="77777777" w:rsidR="0070190E" w:rsidRPr="0070190E" w:rsidRDefault="0070190E" w:rsidP="00700E48">
            <w:pPr>
              <w:pStyle w:val="StileNoStyle"/>
              <w:jc w:val="center"/>
              <w:rPr>
                <w:sz w:val="22"/>
                <w:lang w:val="it-IT"/>
              </w:rPr>
            </w:pPr>
            <w:r w:rsidRPr="0070190E">
              <w:rPr>
                <w:sz w:val="22"/>
                <w:lang w:val="it-IT"/>
              </w:rPr>
              <w:t>(Nm</w:t>
            </w:r>
            <w:r w:rsidRPr="0070190E">
              <w:rPr>
                <w:sz w:val="22"/>
                <w:vertAlign w:val="superscript"/>
                <w:lang w:val="it-IT"/>
              </w:rPr>
              <w:t>3</w:t>
            </w:r>
            <w:r w:rsidRPr="0070190E">
              <w:rPr>
                <w:sz w:val="22"/>
                <w:lang w:val="it-IT"/>
              </w:rPr>
              <w:t xml:space="preserve"> kg</w:t>
            </w:r>
            <w:r w:rsidRPr="0070190E">
              <w:rPr>
                <w:sz w:val="22"/>
                <w:vertAlign w:val="subscript"/>
                <w:lang w:val="it-IT"/>
              </w:rPr>
              <w:t>VS</w:t>
            </w:r>
            <w:r w:rsidRPr="0070190E">
              <w:rPr>
                <w:sz w:val="22"/>
                <w:vertAlign w:val="superscript"/>
                <w:lang w:val="it-IT"/>
              </w:rPr>
              <w:t>-1</w:t>
            </w:r>
            <w:r w:rsidRPr="0070190E">
              <w:rPr>
                <w:sz w:val="22"/>
                <w:lang w:val="it-IT"/>
              </w:rPr>
              <w:t>d</w:t>
            </w:r>
            <w:r w:rsidRPr="0070190E">
              <w:rPr>
                <w:sz w:val="22"/>
                <w:vertAlign w:val="superscript"/>
                <w:lang w:val="it-IT"/>
              </w:rPr>
              <w:t>-1</w:t>
            </w:r>
            <w:r w:rsidRPr="0070190E">
              <w:rPr>
                <w:sz w:val="22"/>
                <w:lang w:val="it-IT"/>
              </w:rPr>
              <w:t>)</w:t>
            </w:r>
          </w:p>
        </w:tc>
        <w:tc>
          <w:tcPr>
            <w:tcW w:w="956" w:type="dxa"/>
            <w:tcBorders>
              <w:top w:val="single" w:sz="4" w:space="0" w:color="auto"/>
            </w:tcBorders>
            <w:noWrap/>
            <w:hideMark/>
          </w:tcPr>
          <w:p w14:paraId="758C8796" w14:textId="77777777" w:rsidR="0070190E" w:rsidRPr="0070190E" w:rsidRDefault="0070190E" w:rsidP="00700E48">
            <w:pPr>
              <w:pStyle w:val="StileNoStyle"/>
              <w:jc w:val="center"/>
              <w:rPr>
                <w:sz w:val="22"/>
                <w:lang w:val="it-IT"/>
              </w:rPr>
            </w:pPr>
            <w:bookmarkStart w:id="16" w:name="_Hlk93480640"/>
            <w:r w:rsidRPr="0070190E">
              <w:rPr>
                <w:sz w:val="22"/>
                <w:lang w:val="it-IT"/>
              </w:rPr>
              <w:t>λ</w:t>
            </w:r>
          </w:p>
          <w:bookmarkEnd w:id="16"/>
          <w:p w14:paraId="2B3A6E9E" w14:textId="77777777" w:rsidR="0070190E" w:rsidRPr="0070190E" w:rsidRDefault="0070190E" w:rsidP="00700E48">
            <w:pPr>
              <w:pStyle w:val="StileNoStyle"/>
              <w:jc w:val="center"/>
              <w:rPr>
                <w:sz w:val="22"/>
                <w:lang w:val="it-IT"/>
              </w:rPr>
            </w:pPr>
            <w:r w:rsidRPr="0070190E">
              <w:rPr>
                <w:sz w:val="22"/>
                <w:lang w:val="it-IT"/>
              </w:rPr>
              <w:t>(days)</w:t>
            </w:r>
          </w:p>
        </w:tc>
        <w:tc>
          <w:tcPr>
            <w:tcW w:w="1419" w:type="dxa"/>
            <w:tcBorders>
              <w:top w:val="single" w:sz="4" w:space="0" w:color="auto"/>
            </w:tcBorders>
            <w:noWrap/>
            <w:hideMark/>
          </w:tcPr>
          <w:p w14:paraId="7BB2773D" w14:textId="77777777" w:rsidR="0070190E" w:rsidRPr="0070190E" w:rsidRDefault="0070190E" w:rsidP="00700E48">
            <w:pPr>
              <w:pStyle w:val="StileNoStyle"/>
              <w:jc w:val="center"/>
              <w:rPr>
                <w:sz w:val="22"/>
                <w:lang w:val="it-IT"/>
              </w:rPr>
            </w:pPr>
            <w:r w:rsidRPr="0070190E">
              <w:rPr>
                <w:sz w:val="22"/>
                <w:lang w:val="it-IT"/>
              </w:rPr>
              <w:t>R</w:t>
            </w:r>
            <w:r w:rsidRPr="0070190E">
              <w:rPr>
                <w:sz w:val="22"/>
                <w:vertAlign w:val="superscript"/>
                <w:lang w:val="it-IT"/>
              </w:rPr>
              <w:t>2</w:t>
            </w:r>
          </w:p>
          <w:p w14:paraId="0895692F" w14:textId="77777777" w:rsidR="0070190E" w:rsidRPr="0070190E" w:rsidRDefault="0070190E" w:rsidP="00700E48">
            <w:pPr>
              <w:pStyle w:val="StileNoStyle"/>
              <w:jc w:val="center"/>
              <w:rPr>
                <w:sz w:val="22"/>
                <w:lang w:val="it-IT"/>
              </w:rPr>
            </w:pPr>
            <w:r w:rsidRPr="0070190E">
              <w:rPr>
                <w:sz w:val="22"/>
                <w:lang w:val="it-IT"/>
              </w:rPr>
              <w:t>(-)</w:t>
            </w:r>
          </w:p>
        </w:tc>
        <w:tc>
          <w:tcPr>
            <w:tcW w:w="1358" w:type="dxa"/>
            <w:tcBorders>
              <w:top w:val="single" w:sz="4" w:space="0" w:color="auto"/>
            </w:tcBorders>
            <w:noWrap/>
            <w:hideMark/>
          </w:tcPr>
          <w:p w14:paraId="66F0D3AA" w14:textId="77777777" w:rsidR="0070190E" w:rsidRPr="0070190E" w:rsidRDefault="0070190E" w:rsidP="00700E48">
            <w:pPr>
              <w:pStyle w:val="StileNoStyle"/>
              <w:jc w:val="center"/>
              <w:rPr>
                <w:sz w:val="22"/>
                <w:lang w:val="it-IT"/>
              </w:rPr>
            </w:pPr>
            <w:r w:rsidRPr="0070190E">
              <w:rPr>
                <w:sz w:val="22"/>
                <w:lang w:val="it-IT"/>
              </w:rPr>
              <w:t>P</w:t>
            </w:r>
          </w:p>
          <w:p w14:paraId="3FF50550" w14:textId="77777777" w:rsidR="0070190E" w:rsidRPr="0070190E" w:rsidRDefault="0070190E" w:rsidP="00700E48">
            <w:pPr>
              <w:pStyle w:val="StileNoStyle"/>
              <w:jc w:val="center"/>
              <w:rPr>
                <w:sz w:val="22"/>
                <w:lang w:val="it-IT"/>
              </w:rPr>
            </w:pPr>
            <w:r w:rsidRPr="0070190E">
              <w:rPr>
                <w:sz w:val="22"/>
                <w:lang w:val="it-IT"/>
              </w:rPr>
              <w:t>(Nm</w:t>
            </w:r>
            <w:r w:rsidRPr="0070190E">
              <w:rPr>
                <w:sz w:val="22"/>
                <w:vertAlign w:val="superscript"/>
                <w:lang w:val="it-IT"/>
              </w:rPr>
              <w:t>3</w:t>
            </w:r>
            <w:r w:rsidRPr="0070190E">
              <w:rPr>
                <w:sz w:val="22"/>
                <w:lang w:val="it-IT"/>
              </w:rPr>
              <w:t xml:space="preserve"> kg</w:t>
            </w:r>
            <w:r w:rsidRPr="0070190E">
              <w:rPr>
                <w:sz w:val="22"/>
                <w:vertAlign w:val="subscript"/>
                <w:lang w:val="it-IT"/>
              </w:rPr>
              <w:t>VS</w:t>
            </w:r>
            <w:r w:rsidRPr="0070190E">
              <w:rPr>
                <w:sz w:val="22"/>
                <w:vertAlign w:val="superscript"/>
                <w:lang w:val="it-IT"/>
              </w:rPr>
              <w:t>-1</w:t>
            </w:r>
            <w:r w:rsidRPr="0070190E">
              <w:rPr>
                <w:sz w:val="22"/>
                <w:lang w:val="it-IT"/>
              </w:rPr>
              <w:t>)</w:t>
            </w:r>
          </w:p>
        </w:tc>
        <w:tc>
          <w:tcPr>
            <w:tcW w:w="1597" w:type="dxa"/>
            <w:tcBorders>
              <w:top w:val="single" w:sz="4" w:space="0" w:color="auto"/>
            </w:tcBorders>
            <w:noWrap/>
            <w:hideMark/>
          </w:tcPr>
          <w:p w14:paraId="35D99EC3" w14:textId="77777777" w:rsidR="0070190E" w:rsidRPr="0070190E" w:rsidRDefault="0070190E" w:rsidP="00700E48">
            <w:pPr>
              <w:pStyle w:val="StileNoStyle"/>
              <w:jc w:val="center"/>
              <w:rPr>
                <w:sz w:val="22"/>
                <w:lang w:val="it-IT"/>
              </w:rPr>
            </w:pPr>
            <w:proofErr w:type="spellStart"/>
            <w:r w:rsidRPr="0070190E">
              <w:rPr>
                <w:sz w:val="22"/>
                <w:lang w:val="it-IT"/>
              </w:rPr>
              <w:t>R</w:t>
            </w:r>
            <w:r w:rsidRPr="0070190E">
              <w:rPr>
                <w:sz w:val="22"/>
                <w:vertAlign w:val="subscript"/>
                <w:lang w:val="it-IT"/>
              </w:rPr>
              <w:t>max</w:t>
            </w:r>
            <w:proofErr w:type="spellEnd"/>
          </w:p>
          <w:p w14:paraId="78AC6A5D" w14:textId="77777777" w:rsidR="0070190E" w:rsidRPr="0070190E" w:rsidRDefault="0070190E" w:rsidP="00700E48">
            <w:pPr>
              <w:pStyle w:val="StileNoStyle"/>
              <w:jc w:val="center"/>
              <w:rPr>
                <w:sz w:val="22"/>
                <w:lang w:val="it-IT"/>
              </w:rPr>
            </w:pPr>
            <w:r w:rsidRPr="0070190E">
              <w:rPr>
                <w:sz w:val="22"/>
                <w:lang w:val="it-IT"/>
              </w:rPr>
              <w:t>(Nm</w:t>
            </w:r>
            <w:r w:rsidRPr="0070190E">
              <w:rPr>
                <w:sz w:val="22"/>
                <w:vertAlign w:val="superscript"/>
                <w:lang w:val="it-IT"/>
              </w:rPr>
              <w:t>3</w:t>
            </w:r>
            <w:r w:rsidRPr="0070190E">
              <w:rPr>
                <w:sz w:val="22"/>
                <w:lang w:val="it-IT"/>
              </w:rPr>
              <w:t xml:space="preserve"> kg</w:t>
            </w:r>
            <w:r w:rsidRPr="0070190E">
              <w:rPr>
                <w:sz w:val="22"/>
                <w:vertAlign w:val="subscript"/>
                <w:lang w:val="it-IT"/>
              </w:rPr>
              <w:t>VS</w:t>
            </w:r>
            <w:r w:rsidRPr="0070190E">
              <w:rPr>
                <w:sz w:val="22"/>
                <w:vertAlign w:val="superscript"/>
                <w:lang w:val="it-IT"/>
              </w:rPr>
              <w:t>-1</w:t>
            </w:r>
            <w:r w:rsidRPr="0070190E">
              <w:rPr>
                <w:sz w:val="22"/>
                <w:lang w:val="it-IT"/>
              </w:rPr>
              <w:t>d</w:t>
            </w:r>
            <w:r w:rsidRPr="0070190E">
              <w:rPr>
                <w:sz w:val="22"/>
                <w:vertAlign w:val="superscript"/>
                <w:lang w:val="it-IT"/>
              </w:rPr>
              <w:t>-1</w:t>
            </w:r>
            <w:r w:rsidRPr="0070190E">
              <w:rPr>
                <w:sz w:val="22"/>
                <w:lang w:val="it-IT"/>
              </w:rPr>
              <w:t>)</w:t>
            </w:r>
          </w:p>
        </w:tc>
        <w:tc>
          <w:tcPr>
            <w:tcW w:w="899" w:type="dxa"/>
            <w:tcBorders>
              <w:top w:val="single" w:sz="4" w:space="0" w:color="auto"/>
            </w:tcBorders>
            <w:noWrap/>
            <w:hideMark/>
          </w:tcPr>
          <w:p w14:paraId="09797596" w14:textId="77777777" w:rsidR="0070190E" w:rsidRPr="0070190E" w:rsidRDefault="0070190E" w:rsidP="00700E48">
            <w:pPr>
              <w:pStyle w:val="StileNoStyle"/>
              <w:jc w:val="center"/>
              <w:rPr>
                <w:sz w:val="22"/>
                <w:lang w:val="it-IT"/>
              </w:rPr>
            </w:pPr>
            <w:r w:rsidRPr="0070190E">
              <w:rPr>
                <w:sz w:val="22"/>
                <w:lang w:val="it-IT"/>
              </w:rPr>
              <w:t>λ</w:t>
            </w:r>
          </w:p>
          <w:p w14:paraId="13A0C274" w14:textId="77777777" w:rsidR="0070190E" w:rsidRPr="0070190E" w:rsidRDefault="0070190E" w:rsidP="00700E48">
            <w:pPr>
              <w:pStyle w:val="StileNoStyle"/>
              <w:jc w:val="center"/>
              <w:rPr>
                <w:sz w:val="22"/>
                <w:lang w:val="it-IT"/>
              </w:rPr>
            </w:pPr>
            <w:r w:rsidRPr="0070190E">
              <w:rPr>
                <w:sz w:val="22"/>
                <w:lang w:val="it-IT"/>
              </w:rPr>
              <w:t>(days)</w:t>
            </w:r>
          </w:p>
        </w:tc>
        <w:tc>
          <w:tcPr>
            <w:tcW w:w="892" w:type="dxa"/>
            <w:tcBorders>
              <w:top w:val="single" w:sz="4" w:space="0" w:color="auto"/>
            </w:tcBorders>
            <w:noWrap/>
            <w:hideMark/>
          </w:tcPr>
          <w:p w14:paraId="19509025" w14:textId="77777777" w:rsidR="0070190E" w:rsidRPr="0070190E" w:rsidRDefault="0070190E" w:rsidP="00700E48">
            <w:pPr>
              <w:pStyle w:val="StileNoStyle"/>
              <w:jc w:val="center"/>
              <w:rPr>
                <w:sz w:val="22"/>
                <w:lang w:val="it-IT"/>
              </w:rPr>
            </w:pPr>
            <w:r w:rsidRPr="0070190E">
              <w:rPr>
                <w:sz w:val="22"/>
                <w:lang w:val="it-IT"/>
              </w:rPr>
              <w:t>R</w:t>
            </w:r>
            <w:r w:rsidRPr="0070190E">
              <w:rPr>
                <w:sz w:val="22"/>
                <w:vertAlign w:val="superscript"/>
                <w:lang w:val="it-IT"/>
              </w:rPr>
              <w:t>2</w:t>
            </w:r>
          </w:p>
          <w:p w14:paraId="42B6912A" w14:textId="77777777" w:rsidR="0070190E" w:rsidRPr="0070190E" w:rsidRDefault="0070190E" w:rsidP="00700E48">
            <w:pPr>
              <w:pStyle w:val="StileNoStyle"/>
              <w:jc w:val="center"/>
              <w:rPr>
                <w:sz w:val="22"/>
                <w:lang w:val="it-IT"/>
              </w:rPr>
            </w:pPr>
            <w:r w:rsidRPr="0070190E">
              <w:rPr>
                <w:sz w:val="22"/>
                <w:lang w:val="it-IT"/>
              </w:rPr>
              <w:t>(-)</w:t>
            </w:r>
          </w:p>
        </w:tc>
      </w:tr>
      <w:tr w:rsidR="0070190E" w:rsidRPr="0070190E" w14:paraId="2B006409" w14:textId="77777777" w:rsidTr="0070190E">
        <w:trPr>
          <w:trHeight w:val="300"/>
        </w:trPr>
        <w:tc>
          <w:tcPr>
            <w:tcW w:w="2459" w:type="dxa"/>
            <w:noWrap/>
            <w:hideMark/>
          </w:tcPr>
          <w:p w14:paraId="2343AB1C" w14:textId="77777777" w:rsidR="0070190E" w:rsidRPr="0070190E" w:rsidRDefault="0070190E" w:rsidP="00700E48">
            <w:pPr>
              <w:pStyle w:val="StileNoStyle"/>
              <w:jc w:val="left"/>
              <w:rPr>
                <w:sz w:val="22"/>
                <w:lang w:val="it-IT"/>
              </w:rPr>
            </w:pPr>
            <w:r w:rsidRPr="0070190E">
              <w:rPr>
                <w:sz w:val="22"/>
                <w:lang w:val="it-IT"/>
              </w:rPr>
              <w:t>BS1</w:t>
            </w:r>
          </w:p>
        </w:tc>
        <w:tc>
          <w:tcPr>
            <w:tcW w:w="2076" w:type="dxa"/>
            <w:noWrap/>
            <w:hideMark/>
          </w:tcPr>
          <w:p w14:paraId="76080458" w14:textId="77777777" w:rsidR="0070190E" w:rsidRPr="0070190E" w:rsidRDefault="0070190E" w:rsidP="00700E48">
            <w:pPr>
              <w:pStyle w:val="StileNoStyle"/>
              <w:jc w:val="center"/>
              <w:rPr>
                <w:sz w:val="22"/>
                <w:lang w:val="it-IT"/>
              </w:rPr>
            </w:pPr>
            <w:r w:rsidRPr="0070190E">
              <w:rPr>
                <w:sz w:val="22"/>
                <w:lang w:val="it-IT"/>
              </w:rPr>
              <w:t>1.253</w:t>
            </w:r>
          </w:p>
        </w:tc>
        <w:tc>
          <w:tcPr>
            <w:tcW w:w="1597" w:type="dxa"/>
            <w:noWrap/>
            <w:hideMark/>
          </w:tcPr>
          <w:p w14:paraId="2C9BA67F" w14:textId="77777777" w:rsidR="0070190E" w:rsidRPr="0070190E" w:rsidRDefault="0070190E" w:rsidP="00700E48">
            <w:pPr>
              <w:pStyle w:val="StileNoStyle"/>
              <w:jc w:val="center"/>
              <w:rPr>
                <w:sz w:val="22"/>
                <w:lang w:val="it-IT"/>
              </w:rPr>
            </w:pPr>
            <w:r w:rsidRPr="0070190E">
              <w:rPr>
                <w:sz w:val="22"/>
                <w:lang w:val="it-IT"/>
              </w:rPr>
              <w:t>0.457</w:t>
            </w:r>
          </w:p>
        </w:tc>
        <w:tc>
          <w:tcPr>
            <w:tcW w:w="956" w:type="dxa"/>
            <w:noWrap/>
            <w:hideMark/>
          </w:tcPr>
          <w:p w14:paraId="6A4F19CB" w14:textId="77777777" w:rsidR="0070190E" w:rsidRPr="0070190E" w:rsidRDefault="0070190E" w:rsidP="00700E48">
            <w:pPr>
              <w:pStyle w:val="StileNoStyle"/>
              <w:jc w:val="center"/>
              <w:rPr>
                <w:sz w:val="22"/>
                <w:lang w:val="it-IT"/>
              </w:rPr>
            </w:pPr>
            <w:r w:rsidRPr="0070190E">
              <w:rPr>
                <w:sz w:val="22"/>
                <w:lang w:val="it-IT"/>
              </w:rPr>
              <w:t>0.35</w:t>
            </w:r>
          </w:p>
        </w:tc>
        <w:tc>
          <w:tcPr>
            <w:tcW w:w="1419" w:type="dxa"/>
            <w:noWrap/>
            <w:hideMark/>
          </w:tcPr>
          <w:p w14:paraId="779D81C5" w14:textId="77777777" w:rsidR="0070190E" w:rsidRPr="0070190E" w:rsidRDefault="0070190E" w:rsidP="00700E48">
            <w:pPr>
              <w:pStyle w:val="StileNoStyle"/>
              <w:jc w:val="center"/>
              <w:rPr>
                <w:sz w:val="22"/>
                <w:lang w:val="it-IT"/>
              </w:rPr>
            </w:pPr>
            <w:r w:rsidRPr="0070190E">
              <w:rPr>
                <w:sz w:val="22"/>
                <w:lang w:val="it-IT"/>
              </w:rPr>
              <w:t>0.998</w:t>
            </w:r>
          </w:p>
        </w:tc>
        <w:tc>
          <w:tcPr>
            <w:tcW w:w="1358" w:type="dxa"/>
            <w:noWrap/>
            <w:hideMark/>
          </w:tcPr>
          <w:p w14:paraId="70885A86" w14:textId="77777777" w:rsidR="0070190E" w:rsidRPr="0070190E" w:rsidRDefault="0070190E" w:rsidP="00700E48">
            <w:pPr>
              <w:pStyle w:val="StileNoStyle"/>
              <w:jc w:val="center"/>
              <w:rPr>
                <w:sz w:val="22"/>
                <w:lang w:val="it-IT"/>
              </w:rPr>
            </w:pPr>
            <w:r w:rsidRPr="0070190E">
              <w:rPr>
                <w:sz w:val="22"/>
                <w:lang w:val="it-IT"/>
              </w:rPr>
              <w:t>ND</w:t>
            </w:r>
          </w:p>
        </w:tc>
        <w:tc>
          <w:tcPr>
            <w:tcW w:w="1597" w:type="dxa"/>
            <w:noWrap/>
            <w:hideMark/>
          </w:tcPr>
          <w:p w14:paraId="3A05BF8A" w14:textId="77777777" w:rsidR="0070190E" w:rsidRPr="0070190E" w:rsidRDefault="0070190E" w:rsidP="00700E48">
            <w:pPr>
              <w:pStyle w:val="StileNoStyle"/>
              <w:jc w:val="center"/>
              <w:rPr>
                <w:sz w:val="22"/>
                <w:lang w:val="it-IT"/>
              </w:rPr>
            </w:pPr>
            <w:r w:rsidRPr="0070190E">
              <w:rPr>
                <w:sz w:val="22"/>
                <w:lang w:val="it-IT"/>
              </w:rPr>
              <w:t>ND</w:t>
            </w:r>
          </w:p>
        </w:tc>
        <w:tc>
          <w:tcPr>
            <w:tcW w:w="899" w:type="dxa"/>
            <w:noWrap/>
            <w:hideMark/>
          </w:tcPr>
          <w:p w14:paraId="0991EA87" w14:textId="77777777" w:rsidR="0070190E" w:rsidRPr="0070190E" w:rsidRDefault="0070190E" w:rsidP="00700E48">
            <w:pPr>
              <w:pStyle w:val="StileNoStyle"/>
              <w:jc w:val="center"/>
              <w:rPr>
                <w:sz w:val="22"/>
                <w:lang w:val="it-IT"/>
              </w:rPr>
            </w:pPr>
            <w:r w:rsidRPr="0070190E">
              <w:rPr>
                <w:sz w:val="22"/>
                <w:lang w:val="it-IT"/>
              </w:rPr>
              <w:t>ND</w:t>
            </w:r>
          </w:p>
        </w:tc>
        <w:tc>
          <w:tcPr>
            <w:tcW w:w="892" w:type="dxa"/>
            <w:noWrap/>
            <w:hideMark/>
          </w:tcPr>
          <w:p w14:paraId="3DDEE4E8" w14:textId="77777777" w:rsidR="0070190E" w:rsidRPr="0070190E" w:rsidRDefault="0070190E" w:rsidP="00700E48">
            <w:pPr>
              <w:pStyle w:val="StileNoStyle"/>
              <w:jc w:val="center"/>
              <w:rPr>
                <w:sz w:val="22"/>
                <w:lang w:val="it-IT"/>
              </w:rPr>
            </w:pPr>
            <w:r w:rsidRPr="0070190E">
              <w:rPr>
                <w:sz w:val="22"/>
                <w:lang w:val="it-IT"/>
              </w:rPr>
              <w:t>ND</w:t>
            </w:r>
          </w:p>
        </w:tc>
      </w:tr>
      <w:tr w:rsidR="0070190E" w:rsidRPr="00674481" w14:paraId="0DDB0945" w14:textId="77777777" w:rsidTr="0070190E">
        <w:trPr>
          <w:trHeight w:val="300"/>
        </w:trPr>
        <w:tc>
          <w:tcPr>
            <w:tcW w:w="2459" w:type="dxa"/>
            <w:noWrap/>
            <w:hideMark/>
          </w:tcPr>
          <w:p w14:paraId="490A793F" w14:textId="77777777" w:rsidR="0070190E" w:rsidRPr="00D7069B" w:rsidRDefault="0070190E" w:rsidP="00700E48">
            <w:pPr>
              <w:pStyle w:val="StileNoStyle"/>
              <w:jc w:val="left"/>
              <w:rPr>
                <w:sz w:val="22"/>
                <w:lang w:val="it-IT"/>
              </w:rPr>
            </w:pPr>
            <w:r w:rsidRPr="00D7069B">
              <w:rPr>
                <w:sz w:val="22"/>
                <w:lang w:val="it-IT"/>
              </w:rPr>
              <w:t>BS1-FB</w:t>
            </w:r>
          </w:p>
        </w:tc>
        <w:tc>
          <w:tcPr>
            <w:tcW w:w="2076" w:type="dxa"/>
            <w:noWrap/>
            <w:hideMark/>
          </w:tcPr>
          <w:p w14:paraId="31DA46C5" w14:textId="77777777" w:rsidR="0070190E" w:rsidRPr="00D7069B" w:rsidRDefault="0070190E" w:rsidP="00700E48">
            <w:pPr>
              <w:pStyle w:val="StileNoStyle"/>
              <w:jc w:val="center"/>
              <w:rPr>
                <w:sz w:val="22"/>
                <w:lang w:val="it-IT"/>
              </w:rPr>
            </w:pPr>
            <w:r w:rsidRPr="00D7069B">
              <w:rPr>
                <w:sz w:val="22"/>
                <w:lang w:val="it-IT"/>
              </w:rPr>
              <w:t>1.241</w:t>
            </w:r>
          </w:p>
        </w:tc>
        <w:tc>
          <w:tcPr>
            <w:tcW w:w="1597" w:type="dxa"/>
            <w:noWrap/>
            <w:hideMark/>
          </w:tcPr>
          <w:p w14:paraId="1DD9C817" w14:textId="77777777" w:rsidR="0070190E" w:rsidRPr="00D7069B" w:rsidRDefault="0070190E" w:rsidP="00700E48">
            <w:pPr>
              <w:pStyle w:val="StileNoStyle"/>
              <w:jc w:val="center"/>
              <w:rPr>
                <w:sz w:val="22"/>
                <w:lang w:val="it-IT"/>
              </w:rPr>
            </w:pPr>
            <w:r w:rsidRPr="00D7069B">
              <w:rPr>
                <w:sz w:val="22"/>
                <w:lang w:val="it-IT"/>
              </w:rPr>
              <w:t>0.132</w:t>
            </w:r>
          </w:p>
        </w:tc>
        <w:tc>
          <w:tcPr>
            <w:tcW w:w="956" w:type="dxa"/>
            <w:noWrap/>
            <w:hideMark/>
          </w:tcPr>
          <w:p w14:paraId="46DDC9A3" w14:textId="77777777" w:rsidR="0070190E" w:rsidRPr="00D7069B" w:rsidRDefault="0070190E" w:rsidP="00700E48">
            <w:pPr>
              <w:pStyle w:val="StileNoStyle"/>
              <w:jc w:val="center"/>
              <w:rPr>
                <w:sz w:val="22"/>
                <w:lang w:val="it-IT"/>
              </w:rPr>
            </w:pPr>
            <w:r w:rsidRPr="00D7069B">
              <w:rPr>
                <w:sz w:val="22"/>
                <w:lang w:val="it-IT"/>
              </w:rPr>
              <w:t>1.49</w:t>
            </w:r>
          </w:p>
        </w:tc>
        <w:tc>
          <w:tcPr>
            <w:tcW w:w="1419" w:type="dxa"/>
            <w:noWrap/>
            <w:hideMark/>
          </w:tcPr>
          <w:p w14:paraId="458D3D4B" w14:textId="77777777" w:rsidR="0070190E" w:rsidRPr="00D7069B" w:rsidRDefault="0070190E" w:rsidP="00700E48">
            <w:pPr>
              <w:pStyle w:val="StileNoStyle"/>
              <w:jc w:val="center"/>
              <w:rPr>
                <w:sz w:val="22"/>
                <w:lang w:val="it-IT"/>
              </w:rPr>
            </w:pPr>
            <w:r w:rsidRPr="00D7069B">
              <w:rPr>
                <w:sz w:val="22"/>
                <w:lang w:val="it-IT"/>
              </w:rPr>
              <w:t>0.980</w:t>
            </w:r>
          </w:p>
        </w:tc>
        <w:tc>
          <w:tcPr>
            <w:tcW w:w="1358" w:type="dxa"/>
            <w:noWrap/>
            <w:hideMark/>
          </w:tcPr>
          <w:p w14:paraId="5675403C" w14:textId="77777777" w:rsidR="0070190E" w:rsidRPr="00D7069B" w:rsidRDefault="0070190E" w:rsidP="00700E48">
            <w:pPr>
              <w:pStyle w:val="StileNoStyle"/>
              <w:jc w:val="center"/>
              <w:rPr>
                <w:sz w:val="22"/>
                <w:lang w:val="it-IT"/>
              </w:rPr>
            </w:pPr>
            <w:r w:rsidRPr="00D7069B">
              <w:rPr>
                <w:sz w:val="22"/>
                <w:lang w:val="it-IT"/>
              </w:rPr>
              <w:t>ND</w:t>
            </w:r>
          </w:p>
        </w:tc>
        <w:tc>
          <w:tcPr>
            <w:tcW w:w="1597" w:type="dxa"/>
            <w:noWrap/>
            <w:hideMark/>
          </w:tcPr>
          <w:p w14:paraId="6B2E1D67" w14:textId="77777777" w:rsidR="0070190E" w:rsidRPr="00D7069B" w:rsidRDefault="0070190E" w:rsidP="00700E48">
            <w:pPr>
              <w:pStyle w:val="StileNoStyle"/>
              <w:jc w:val="center"/>
              <w:rPr>
                <w:sz w:val="22"/>
                <w:lang w:val="it-IT"/>
              </w:rPr>
            </w:pPr>
            <w:r w:rsidRPr="00D7069B">
              <w:rPr>
                <w:sz w:val="22"/>
                <w:lang w:val="it-IT"/>
              </w:rPr>
              <w:t>ND</w:t>
            </w:r>
          </w:p>
        </w:tc>
        <w:tc>
          <w:tcPr>
            <w:tcW w:w="899" w:type="dxa"/>
            <w:noWrap/>
            <w:hideMark/>
          </w:tcPr>
          <w:p w14:paraId="632AEFED" w14:textId="77777777" w:rsidR="0070190E" w:rsidRPr="00D7069B" w:rsidRDefault="0070190E" w:rsidP="00700E48">
            <w:pPr>
              <w:pStyle w:val="StileNoStyle"/>
              <w:jc w:val="center"/>
              <w:rPr>
                <w:sz w:val="22"/>
                <w:lang w:val="it-IT"/>
              </w:rPr>
            </w:pPr>
            <w:r w:rsidRPr="00D7069B">
              <w:rPr>
                <w:sz w:val="22"/>
                <w:lang w:val="it-IT"/>
              </w:rPr>
              <w:t>ND</w:t>
            </w:r>
          </w:p>
        </w:tc>
        <w:tc>
          <w:tcPr>
            <w:tcW w:w="892" w:type="dxa"/>
            <w:noWrap/>
            <w:hideMark/>
          </w:tcPr>
          <w:p w14:paraId="01434C84" w14:textId="77777777" w:rsidR="0070190E" w:rsidRPr="00D7069B" w:rsidRDefault="0070190E" w:rsidP="00700E48">
            <w:pPr>
              <w:pStyle w:val="StileNoStyle"/>
              <w:jc w:val="center"/>
              <w:rPr>
                <w:sz w:val="22"/>
                <w:lang w:val="it-IT"/>
              </w:rPr>
            </w:pPr>
            <w:r w:rsidRPr="00D7069B">
              <w:rPr>
                <w:sz w:val="22"/>
                <w:lang w:val="it-IT"/>
              </w:rPr>
              <w:t>ND</w:t>
            </w:r>
          </w:p>
        </w:tc>
      </w:tr>
      <w:tr w:rsidR="0070190E" w:rsidRPr="00674481" w14:paraId="71321716" w14:textId="77777777" w:rsidTr="0070190E">
        <w:trPr>
          <w:trHeight w:val="300"/>
        </w:trPr>
        <w:tc>
          <w:tcPr>
            <w:tcW w:w="2459" w:type="dxa"/>
            <w:noWrap/>
            <w:hideMark/>
          </w:tcPr>
          <w:p w14:paraId="26FF6114" w14:textId="77777777" w:rsidR="0070190E" w:rsidRPr="00D7069B" w:rsidRDefault="0070190E" w:rsidP="00700E48">
            <w:pPr>
              <w:pStyle w:val="StileNoStyle"/>
              <w:jc w:val="left"/>
              <w:rPr>
                <w:sz w:val="22"/>
                <w:lang w:val="it-IT"/>
              </w:rPr>
            </w:pPr>
            <w:r w:rsidRPr="00D7069B">
              <w:rPr>
                <w:sz w:val="22"/>
                <w:lang w:val="it-IT"/>
              </w:rPr>
              <w:t>BS2-BC</w:t>
            </w:r>
          </w:p>
        </w:tc>
        <w:tc>
          <w:tcPr>
            <w:tcW w:w="2076" w:type="dxa"/>
            <w:noWrap/>
            <w:hideMark/>
          </w:tcPr>
          <w:p w14:paraId="2E3C0669" w14:textId="77777777" w:rsidR="0070190E" w:rsidRPr="00D7069B" w:rsidRDefault="0070190E" w:rsidP="00700E48">
            <w:pPr>
              <w:pStyle w:val="StileNoStyle"/>
              <w:jc w:val="center"/>
              <w:rPr>
                <w:sz w:val="22"/>
                <w:lang w:val="it-IT"/>
              </w:rPr>
            </w:pPr>
            <w:r w:rsidRPr="00D7069B">
              <w:rPr>
                <w:sz w:val="22"/>
                <w:lang w:val="it-IT"/>
              </w:rPr>
              <w:t>0.774</w:t>
            </w:r>
          </w:p>
        </w:tc>
        <w:tc>
          <w:tcPr>
            <w:tcW w:w="1597" w:type="dxa"/>
            <w:noWrap/>
            <w:hideMark/>
          </w:tcPr>
          <w:p w14:paraId="4FCEA693" w14:textId="77777777" w:rsidR="0070190E" w:rsidRPr="00D7069B" w:rsidRDefault="0070190E" w:rsidP="00700E48">
            <w:pPr>
              <w:pStyle w:val="StileNoStyle"/>
              <w:jc w:val="center"/>
              <w:rPr>
                <w:sz w:val="22"/>
                <w:lang w:val="it-IT"/>
              </w:rPr>
            </w:pPr>
            <w:r w:rsidRPr="00D7069B">
              <w:rPr>
                <w:sz w:val="22"/>
                <w:lang w:val="it-IT"/>
              </w:rPr>
              <w:t>0.195</w:t>
            </w:r>
          </w:p>
        </w:tc>
        <w:tc>
          <w:tcPr>
            <w:tcW w:w="956" w:type="dxa"/>
            <w:noWrap/>
            <w:hideMark/>
          </w:tcPr>
          <w:p w14:paraId="45D92EFB" w14:textId="77777777" w:rsidR="0070190E" w:rsidRPr="00D7069B" w:rsidRDefault="0070190E" w:rsidP="00700E48">
            <w:pPr>
              <w:pStyle w:val="StileNoStyle"/>
              <w:jc w:val="center"/>
              <w:rPr>
                <w:sz w:val="22"/>
                <w:lang w:val="it-IT"/>
              </w:rPr>
            </w:pPr>
            <w:r w:rsidRPr="00D7069B">
              <w:rPr>
                <w:sz w:val="22"/>
                <w:lang w:val="it-IT"/>
              </w:rPr>
              <w:t>0.78</w:t>
            </w:r>
          </w:p>
        </w:tc>
        <w:tc>
          <w:tcPr>
            <w:tcW w:w="1419" w:type="dxa"/>
            <w:noWrap/>
            <w:hideMark/>
          </w:tcPr>
          <w:p w14:paraId="37EC1F9C" w14:textId="77777777" w:rsidR="0070190E" w:rsidRPr="00D7069B" w:rsidRDefault="0070190E" w:rsidP="00700E48">
            <w:pPr>
              <w:pStyle w:val="StileNoStyle"/>
              <w:jc w:val="center"/>
              <w:rPr>
                <w:sz w:val="22"/>
                <w:lang w:val="it-IT"/>
              </w:rPr>
            </w:pPr>
            <w:r w:rsidRPr="00D7069B">
              <w:rPr>
                <w:sz w:val="22"/>
                <w:lang w:val="it-IT"/>
              </w:rPr>
              <w:t>0.996</w:t>
            </w:r>
          </w:p>
        </w:tc>
        <w:tc>
          <w:tcPr>
            <w:tcW w:w="1358" w:type="dxa"/>
            <w:noWrap/>
            <w:hideMark/>
          </w:tcPr>
          <w:p w14:paraId="788587FF" w14:textId="77777777" w:rsidR="0070190E" w:rsidRPr="00D7069B" w:rsidRDefault="0070190E" w:rsidP="00700E48">
            <w:pPr>
              <w:pStyle w:val="StileNoStyle"/>
              <w:jc w:val="center"/>
              <w:rPr>
                <w:sz w:val="22"/>
                <w:lang w:val="it-IT"/>
              </w:rPr>
            </w:pPr>
            <w:r w:rsidRPr="00D7069B">
              <w:rPr>
                <w:sz w:val="22"/>
                <w:lang w:val="it-IT"/>
              </w:rPr>
              <w:t>0.197</w:t>
            </w:r>
          </w:p>
        </w:tc>
        <w:tc>
          <w:tcPr>
            <w:tcW w:w="1597" w:type="dxa"/>
            <w:noWrap/>
            <w:hideMark/>
          </w:tcPr>
          <w:p w14:paraId="35BF4A28" w14:textId="77777777" w:rsidR="0070190E" w:rsidRPr="00D7069B" w:rsidRDefault="0070190E" w:rsidP="00700E48">
            <w:pPr>
              <w:pStyle w:val="StileNoStyle"/>
              <w:jc w:val="center"/>
              <w:rPr>
                <w:sz w:val="22"/>
                <w:lang w:val="it-IT"/>
              </w:rPr>
            </w:pPr>
            <w:r w:rsidRPr="00D7069B">
              <w:rPr>
                <w:sz w:val="22"/>
                <w:lang w:val="it-IT"/>
              </w:rPr>
              <w:t>0.007</w:t>
            </w:r>
          </w:p>
        </w:tc>
        <w:tc>
          <w:tcPr>
            <w:tcW w:w="899" w:type="dxa"/>
            <w:noWrap/>
            <w:hideMark/>
          </w:tcPr>
          <w:p w14:paraId="068CB893" w14:textId="77777777" w:rsidR="0070190E" w:rsidRPr="00D7069B" w:rsidRDefault="0070190E" w:rsidP="00700E48">
            <w:pPr>
              <w:pStyle w:val="StileNoStyle"/>
              <w:jc w:val="center"/>
              <w:rPr>
                <w:sz w:val="22"/>
                <w:lang w:val="it-IT"/>
              </w:rPr>
            </w:pPr>
            <w:r w:rsidRPr="00D7069B">
              <w:rPr>
                <w:sz w:val="22"/>
                <w:lang w:val="it-IT"/>
              </w:rPr>
              <w:t>3.3</w:t>
            </w:r>
            <w:r>
              <w:rPr>
                <w:sz w:val="22"/>
                <w:lang w:val="it-IT"/>
              </w:rPr>
              <w:t>0</w:t>
            </w:r>
          </w:p>
        </w:tc>
        <w:tc>
          <w:tcPr>
            <w:tcW w:w="892" w:type="dxa"/>
            <w:noWrap/>
            <w:hideMark/>
          </w:tcPr>
          <w:p w14:paraId="5F91A349" w14:textId="77777777" w:rsidR="0070190E" w:rsidRPr="00D7069B" w:rsidRDefault="0070190E" w:rsidP="00700E48">
            <w:pPr>
              <w:pStyle w:val="StileNoStyle"/>
              <w:jc w:val="center"/>
              <w:rPr>
                <w:sz w:val="22"/>
                <w:lang w:val="it-IT"/>
              </w:rPr>
            </w:pPr>
            <w:r w:rsidRPr="00D7069B">
              <w:rPr>
                <w:sz w:val="22"/>
                <w:lang w:val="it-IT"/>
              </w:rPr>
              <w:t>0.957</w:t>
            </w:r>
          </w:p>
        </w:tc>
      </w:tr>
      <w:tr w:rsidR="0070190E" w:rsidRPr="00674481" w14:paraId="3C3B1859" w14:textId="77777777" w:rsidTr="0070190E">
        <w:trPr>
          <w:trHeight w:val="300"/>
        </w:trPr>
        <w:tc>
          <w:tcPr>
            <w:tcW w:w="2459" w:type="dxa"/>
            <w:noWrap/>
            <w:hideMark/>
          </w:tcPr>
          <w:p w14:paraId="29AC9297" w14:textId="77777777" w:rsidR="0070190E" w:rsidRPr="00D7069B" w:rsidRDefault="0070190E" w:rsidP="00700E48">
            <w:pPr>
              <w:pStyle w:val="StileNoStyle"/>
              <w:jc w:val="left"/>
              <w:rPr>
                <w:sz w:val="22"/>
                <w:lang w:val="it-IT"/>
              </w:rPr>
            </w:pPr>
            <w:r w:rsidRPr="00D7069B">
              <w:rPr>
                <w:sz w:val="22"/>
                <w:lang w:val="it-IT"/>
              </w:rPr>
              <w:t>BS2-C</w:t>
            </w:r>
          </w:p>
        </w:tc>
        <w:tc>
          <w:tcPr>
            <w:tcW w:w="2076" w:type="dxa"/>
            <w:noWrap/>
            <w:hideMark/>
          </w:tcPr>
          <w:p w14:paraId="5C807E66" w14:textId="77777777" w:rsidR="0070190E" w:rsidRPr="00D7069B" w:rsidRDefault="0070190E" w:rsidP="00700E48">
            <w:pPr>
              <w:pStyle w:val="StileNoStyle"/>
              <w:jc w:val="center"/>
              <w:rPr>
                <w:sz w:val="22"/>
                <w:lang w:val="it-IT"/>
              </w:rPr>
            </w:pPr>
            <w:r w:rsidRPr="00D7069B">
              <w:rPr>
                <w:sz w:val="22"/>
                <w:lang w:val="it-IT"/>
              </w:rPr>
              <w:t>0.942</w:t>
            </w:r>
          </w:p>
        </w:tc>
        <w:tc>
          <w:tcPr>
            <w:tcW w:w="1597" w:type="dxa"/>
            <w:noWrap/>
            <w:hideMark/>
          </w:tcPr>
          <w:p w14:paraId="487DFD33" w14:textId="77777777" w:rsidR="0070190E" w:rsidRPr="00D7069B" w:rsidRDefault="0070190E" w:rsidP="00700E48">
            <w:pPr>
              <w:pStyle w:val="StileNoStyle"/>
              <w:jc w:val="center"/>
              <w:rPr>
                <w:sz w:val="22"/>
                <w:lang w:val="it-IT"/>
              </w:rPr>
            </w:pPr>
            <w:r w:rsidRPr="00D7069B">
              <w:rPr>
                <w:sz w:val="22"/>
                <w:lang w:val="it-IT"/>
              </w:rPr>
              <w:t>0.277</w:t>
            </w:r>
          </w:p>
        </w:tc>
        <w:tc>
          <w:tcPr>
            <w:tcW w:w="956" w:type="dxa"/>
            <w:noWrap/>
            <w:hideMark/>
          </w:tcPr>
          <w:p w14:paraId="246767D1" w14:textId="77777777" w:rsidR="0070190E" w:rsidRPr="00D7069B" w:rsidRDefault="0070190E" w:rsidP="00700E48">
            <w:pPr>
              <w:pStyle w:val="StileNoStyle"/>
              <w:jc w:val="center"/>
              <w:rPr>
                <w:sz w:val="22"/>
                <w:lang w:val="it-IT"/>
              </w:rPr>
            </w:pPr>
            <w:r w:rsidRPr="00D7069B">
              <w:rPr>
                <w:sz w:val="22"/>
                <w:lang w:val="it-IT"/>
              </w:rPr>
              <w:t>0.93</w:t>
            </w:r>
          </w:p>
        </w:tc>
        <w:tc>
          <w:tcPr>
            <w:tcW w:w="1419" w:type="dxa"/>
            <w:noWrap/>
            <w:hideMark/>
          </w:tcPr>
          <w:p w14:paraId="2E06920C" w14:textId="77777777" w:rsidR="0070190E" w:rsidRPr="00D7069B" w:rsidRDefault="0070190E" w:rsidP="00700E48">
            <w:pPr>
              <w:pStyle w:val="StileNoStyle"/>
              <w:jc w:val="center"/>
              <w:rPr>
                <w:sz w:val="22"/>
                <w:lang w:val="it-IT"/>
              </w:rPr>
            </w:pPr>
            <w:r w:rsidRPr="00D7069B">
              <w:rPr>
                <w:sz w:val="22"/>
                <w:lang w:val="it-IT"/>
              </w:rPr>
              <w:t>0.990</w:t>
            </w:r>
          </w:p>
        </w:tc>
        <w:tc>
          <w:tcPr>
            <w:tcW w:w="1358" w:type="dxa"/>
            <w:noWrap/>
            <w:hideMark/>
          </w:tcPr>
          <w:p w14:paraId="4D1D9706" w14:textId="77777777" w:rsidR="0070190E" w:rsidRPr="00D7069B" w:rsidRDefault="0070190E" w:rsidP="00700E48">
            <w:pPr>
              <w:pStyle w:val="StileNoStyle"/>
              <w:jc w:val="center"/>
              <w:rPr>
                <w:sz w:val="22"/>
                <w:lang w:val="it-IT"/>
              </w:rPr>
            </w:pPr>
            <w:r w:rsidRPr="00D7069B">
              <w:rPr>
                <w:sz w:val="22"/>
                <w:lang w:val="it-IT"/>
              </w:rPr>
              <w:t>0.126</w:t>
            </w:r>
          </w:p>
        </w:tc>
        <w:tc>
          <w:tcPr>
            <w:tcW w:w="1597" w:type="dxa"/>
            <w:noWrap/>
            <w:hideMark/>
          </w:tcPr>
          <w:p w14:paraId="033791A8" w14:textId="77777777" w:rsidR="0070190E" w:rsidRPr="00D7069B" w:rsidRDefault="0070190E" w:rsidP="00700E48">
            <w:pPr>
              <w:pStyle w:val="StileNoStyle"/>
              <w:jc w:val="center"/>
              <w:rPr>
                <w:sz w:val="22"/>
                <w:lang w:val="it-IT"/>
              </w:rPr>
            </w:pPr>
            <w:r w:rsidRPr="00D7069B">
              <w:rPr>
                <w:sz w:val="22"/>
                <w:lang w:val="it-IT"/>
              </w:rPr>
              <w:t>0.007</w:t>
            </w:r>
          </w:p>
        </w:tc>
        <w:tc>
          <w:tcPr>
            <w:tcW w:w="899" w:type="dxa"/>
            <w:noWrap/>
            <w:hideMark/>
          </w:tcPr>
          <w:p w14:paraId="05DB90A8" w14:textId="77777777" w:rsidR="0070190E" w:rsidRPr="00D7069B" w:rsidRDefault="0070190E" w:rsidP="00700E48">
            <w:pPr>
              <w:pStyle w:val="StileNoStyle"/>
              <w:jc w:val="center"/>
              <w:rPr>
                <w:sz w:val="22"/>
                <w:lang w:val="it-IT"/>
              </w:rPr>
            </w:pPr>
            <w:r w:rsidRPr="00D7069B">
              <w:rPr>
                <w:sz w:val="22"/>
                <w:lang w:val="it-IT"/>
              </w:rPr>
              <w:t>1.64</w:t>
            </w:r>
          </w:p>
        </w:tc>
        <w:tc>
          <w:tcPr>
            <w:tcW w:w="892" w:type="dxa"/>
            <w:noWrap/>
            <w:hideMark/>
          </w:tcPr>
          <w:p w14:paraId="53494078" w14:textId="77777777" w:rsidR="0070190E" w:rsidRPr="00D7069B" w:rsidRDefault="0070190E" w:rsidP="00700E48">
            <w:pPr>
              <w:pStyle w:val="StileNoStyle"/>
              <w:jc w:val="center"/>
              <w:rPr>
                <w:sz w:val="22"/>
                <w:lang w:val="it-IT"/>
              </w:rPr>
            </w:pPr>
            <w:r w:rsidRPr="00D7069B">
              <w:rPr>
                <w:sz w:val="22"/>
                <w:lang w:val="it-IT"/>
              </w:rPr>
              <w:t>0.988</w:t>
            </w:r>
          </w:p>
        </w:tc>
      </w:tr>
      <w:tr w:rsidR="0070190E" w:rsidRPr="00674481" w14:paraId="646894CE" w14:textId="77777777" w:rsidTr="0070190E">
        <w:trPr>
          <w:trHeight w:val="300"/>
        </w:trPr>
        <w:tc>
          <w:tcPr>
            <w:tcW w:w="2459" w:type="dxa"/>
            <w:noWrap/>
            <w:hideMark/>
          </w:tcPr>
          <w:p w14:paraId="4221D3F1" w14:textId="77777777" w:rsidR="0070190E" w:rsidRPr="00D7069B" w:rsidRDefault="0070190E" w:rsidP="00700E48">
            <w:pPr>
              <w:pStyle w:val="StileNoStyle"/>
              <w:jc w:val="left"/>
              <w:rPr>
                <w:sz w:val="22"/>
                <w:lang w:val="it-IT"/>
              </w:rPr>
            </w:pPr>
            <w:r w:rsidRPr="00D7069B">
              <w:rPr>
                <w:sz w:val="22"/>
                <w:lang w:val="it-IT"/>
              </w:rPr>
              <w:t>BR3-BC</w:t>
            </w:r>
          </w:p>
        </w:tc>
        <w:tc>
          <w:tcPr>
            <w:tcW w:w="2076" w:type="dxa"/>
            <w:noWrap/>
            <w:hideMark/>
          </w:tcPr>
          <w:p w14:paraId="26CC9493" w14:textId="77777777" w:rsidR="0070190E" w:rsidRPr="00D7069B" w:rsidRDefault="0070190E" w:rsidP="00700E48">
            <w:pPr>
              <w:pStyle w:val="StileNoStyle"/>
              <w:jc w:val="center"/>
              <w:rPr>
                <w:sz w:val="22"/>
                <w:lang w:val="it-IT"/>
              </w:rPr>
            </w:pPr>
            <w:r w:rsidRPr="00D7069B">
              <w:rPr>
                <w:sz w:val="22"/>
                <w:lang w:val="it-IT"/>
              </w:rPr>
              <w:t>1.972</w:t>
            </w:r>
          </w:p>
        </w:tc>
        <w:tc>
          <w:tcPr>
            <w:tcW w:w="1597" w:type="dxa"/>
            <w:noWrap/>
            <w:hideMark/>
          </w:tcPr>
          <w:p w14:paraId="116CA4F2" w14:textId="77777777" w:rsidR="0070190E" w:rsidRPr="00D7069B" w:rsidRDefault="0070190E" w:rsidP="00700E48">
            <w:pPr>
              <w:pStyle w:val="StileNoStyle"/>
              <w:jc w:val="center"/>
              <w:rPr>
                <w:sz w:val="22"/>
                <w:lang w:val="it-IT"/>
              </w:rPr>
            </w:pPr>
            <w:r w:rsidRPr="00D7069B">
              <w:rPr>
                <w:sz w:val="22"/>
                <w:lang w:val="it-IT"/>
              </w:rPr>
              <w:t>0.075</w:t>
            </w:r>
          </w:p>
        </w:tc>
        <w:tc>
          <w:tcPr>
            <w:tcW w:w="956" w:type="dxa"/>
            <w:noWrap/>
            <w:hideMark/>
          </w:tcPr>
          <w:p w14:paraId="10008DB7" w14:textId="77777777" w:rsidR="0070190E" w:rsidRPr="00D7069B" w:rsidRDefault="0070190E" w:rsidP="00700E48">
            <w:pPr>
              <w:pStyle w:val="StileNoStyle"/>
              <w:jc w:val="center"/>
              <w:rPr>
                <w:sz w:val="22"/>
                <w:lang w:val="it-IT"/>
              </w:rPr>
            </w:pPr>
            <w:r w:rsidRPr="00D7069B">
              <w:rPr>
                <w:sz w:val="22"/>
                <w:lang w:val="it-IT"/>
              </w:rPr>
              <w:t>0</w:t>
            </w:r>
          </w:p>
        </w:tc>
        <w:tc>
          <w:tcPr>
            <w:tcW w:w="1419" w:type="dxa"/>
            <w:noWrap/>
            <w:hideMark/>
          </w:tcPr>
          <w:p w14:paraId="004968FF" w14:textId="77777777" w:rsidR="0070190E" w:rsidRPr="00D7069B" w:rsidRDefault="0070190E" w:rsidP="00700E48">
            <w:pPr>
              <w:pStyle w:val="StileNoStyle"/>
              <w:jc w:val="center"/>
              <w:rPr>
                <w:sz w:val="22"/>
                <w:lang w:val="it-IT"/>
              </w:rPr>
            </w:pPr>
            <w:r w:rsidRPr="00D7069B">
              <w:rPr>
                <w:sz w:val="22"/>
                <w:lang w:val="it-IT"/>
              </w:rPr>
              <w:t>0.988</w:t>
            </w:r>
          </w:p>
        </w:tc>
        <w:tc>
          <w:tcPr>
            <w:tcW w:w="1358" w:type="dxa"/>
            <w:noWrap/>
            <w:hideMark/>
          </w:tcPr>
          <w:p w14:paraId="1B4DA501" w14:textId="77777777" w:rsidR="0070190E" w:rsidRPr="00D7069B" w:rsidRDefault="0070190E" w:rsidP="00700E48">
            <w:pPr>
              <w:pStyle w:val="StileNoStyle"/>
              <w:jc w:val="center"/>
              <w:rPr>
                <w:sz w:val="22"/>
                <w:lang w:val="it-IT"/>
              </w:rPr>
            </w:pPr>
            <w:r w:rsidRPr="00D7069B">
              <w:rPr>
                <w:sz w:val="22"/>
                <w:lang w:val="it-IT"/>
              </w:rPr>
              <w:t>1.242</w:t>
            </w:r>
          </w:p>
        </w:tc>
        <w:tc>
          <w:tcPr>
            <w:tcW w:w="1597" w:type="dxa"/>
            <w:noWrap/>
            <w:hideMark/>
          </w:tcPr>
          <w:p w14:paraId="0CBFCAD8" w14:textId="77777777" w:rsidR="0070190E" w:rsidRPr="00D7069B" w:rsidRDefault="0070190E" w:rsidP="00700E48">
            <w:pPr>
              <w:pStyle w:val="StileNoStyle"/>
              <w:jc w:val="center"/>
              <w:rPr>
                <w:sz w:val="22"/>
                <w:lang w:val="it-IT"/>
              </w:rPr>
            </w:pPr>
            <w:r w:rsidRPr="00D7069B">
              <w:rPr>
                <w:sz w:val="22"/>
                <w:lang w:val="it-IT"/>
              </w:rPr>
              <w:t>0.048</w:t>
            </w:r>
          </w:p>
        </w:tc>
        <w:tc>
          <w:tcPr>
            <w:tcW w:w="899" w:type="dxa"/>
            <w:noWrap/>
            <w:hideMark/>
          </w:tcPr>
          <w:p w14:paraId="34D57A2A" w14:textId="77777777" w:rsidR="0070190E" w:rsidRPr="00D7069B" w:rsidRDefault="0070190E" w:rsidP="00700E48">
            <w:pPr>
              <w:pStyle w:val="StileNoStyle"/>
              <w:jc w:val="center"/>
              <w:rPr>
                <w:sz w:val="22"/>
                <w:lang w:val="it-IT"/>
              </w:rPr>
            </w:pPr>
            <w:r w:rsidRPr="00D7069B">
              <w:rPr>
                <w:sz w:val="22"/>
                <w:lang w:val="it-IT"/>
              </w:rPr>
              <w:t>3.89</w:t>
            </w:r>
          </w:p>
        </w:tc>
        <w:tc>
          <w:tcPr>
            <w:tcW w:w="892" w:type="dxa"/>
            <w:noWrap/>
            <w:hideMark/>
          </w:tcPr>
          <w:p w14:paraId="7CBC71D9" w14:textId="77777777" w:rsidR="0070190E" w:rsidRPr="00D7069B" w:rsidRDefault="0070190E" w:rsidP="00700E48">
            <w:pPr>
              <w:pStyle w:val="StileNoStyle"/>
              <w:jc w:val="center"/>
              <w:rPr>
                <w:sz w:val="22"/>
                <w:lang w:val="it-IT"/>
              </w:rPr>
            </w:pPr>
            <w:r w:rsidRPr="00D7069B">
              <w:rPr>
                <w:sz w:val="22"/>
                <w:lang w:val="it-IT"/>
              </w:rPr>
              <w:t>0.994</w:t>
            </w:r>
          </w:p>
        </w:tc>
      </w:tr>
      <w:tr w:rsidR="0070190E" w:rsidRPr="00674481" w14:paraId="17FE58EA" w14:textId="77777777" w:rsidTr="0070190E">
        <w:trPr>
          <w:trHeight w:val="300"/>
        </w:trPr>
        <w:tc>
          <w:tcPr>
            <w:tcW w:w="2459" w:type="dxa"/>
            <w:noWrap/>
            <w:hideMark/>
          </w:tcPr>
          <w:p w14:paraId="1B219029" w14:textId="77777777" w:rsidR="0070190E" w:rsidRPr="00D7069B" w:rsidRDefault="0070190E" w:rsidP="00700E48">
            <w:pPr>
              <w:pStyle w:val="StileNoStyle"/>
              <w:jc w:val="left"/>
              <w:rPr>
                <w:sz w:val="22"/>
                <w:lang w:val="it-IT"/>
              </w:rPr>
            </w:pPr>
            <w:r w:rsidRPr="00D7069B">
              <w:rPr>
                <w:sz w:val="22"/>
                <w:lang w:val="it-IT"/>
              </w:rPr>
              <w:t>BR3-C</w:t>
            </w:r>
          </w:p>
        </w:tc>
        <w:tc>
          <w:tcPr>
            <w:tcW w:w="2076" w:type="dxa"/>
            <w:noWrap/>
            <w:hideMark/>
          </w:tcPr>
          <w:p w14:paraId="71A428E4" w14:textId="77777777" w:rsidR="0070190E" w:rsidRPr="00D7069B" w:rsidRDefault="0070190E" w:rsidP="00700E48">
            <w:pPr>
              <w:pStyle w:val="StileNoStyle"/>
              <w:jc w:val="center"/>
              <w:rPr>
                <w:sz w:val="22"/>
                <w:lang w:val="it-IT"/>
              </w:rPr>
            </w:pPr>
            <w:r w:rsidRPr="00D7069B">
              <w:rPr>
                <w:sz w:val="22"/>
                <w:lang w:val="it-IT"/>
              </w:rPr>
              <w:t>2.049</w:t>
            </w:r>
          </w:p>
        </w:tc>
        <w:tc>
          <w:tcPr>
            <w:tcW w:w="1597" w:type="dxa"/>
            <w:noWrap/>
            <w:hideMark/>
          </w:tcPr>
          <w:p w14:paraId="41C1B547" w14:textId="77777777" w:rsidR="0070190E" w:rsidRPr="00D7069B" w:rsidRDefault="0070190E" w:rsidP="00700E48">
            <w:pPr>
              <w:pStyle w:val="StileNoStyle"/>
              <w:jc w:val="center"/>
              <w:rPr>
                <w:sz w:val="22"/>
                <w:lang w:val="it-IT"/>
              </w:rPr>
            </w:pPr>
            <w:r w:rsidRPr="00D7069B">
              <w:rPr>
                <w:sz w:val="22"/>
                <w:lang w:val="it-IT"/>
              </w:rPr>
              <w:t>0.07</w:t>
            </w:r>
            <w:r>
              <w:rPr>
                <w:sz w:val="22"/>
                <w:lang w:val="it-IT"/>
              </w:rPr>
              <w:t>0</w:t>
            </w:r>
          </w:p>
        </w:tc>
        <w:tc>
          <w:tcPr>
            <w:tcW w:w="956" w:type="dxa"/>
            <w:noWrap/>
            <w:hideMark/>
          </w:tcPr>
          <w:p w14:paraId="3F5447C6" w14:textId="77777777" w:rsidR="0070190E" w:rsidRPr="00D7069B" w:rsidRDefault="0070190E" w:rsidP="00700E48">
            <w:pPr>
              <w:pStyle w:val="StileNoStyle"/>
              <w:jc w:val="center"/>
              <w:rPr>
                <w:sz w:val="22"/>
                <w:lang w:val="it-IT"/>
              </w:rPr>
            </w:pPr>
            <w:r w:rsidRPr="00D7069B">
              <w:rPr>
                <w:sz w:val="22"/>
                <w:lang w:val="it-IT"/>
              </w:rPr>
              <w:t>0</w:t>
            </w:r>
          </w:p>
        </w:tc>
        <w:tc>
          <w:tcPr>
            <w:tcW w:w="1419" w:type="dxa"/>
            <w:noWrap/>
            <w:hideMark/>
          </w:tcPr>
          <w:p w14:paraId="1F524EBF" w14:textId="77777777" w:rsidR="0070190E" w:rsidRPr="00D7069B" w:rsidRDefault="0070190E" w:rsidP="00700E48">
            <w:pPr>
              <w:pStyle w:val="StileNoStyle"/>
              <w:jc w:val="center"/>
              <w:rPr>
                <w:sz w:val="22"/>
                <w:lang w:val="it-IT"/>
              </w:rPr>
            </w:pPr>
            <w:r w:rsidRPr="00D7069B">
              <w:rPr>
                <w:sz w:val="22"/>
                <w:lang w:val="it-IT"/>
              </w:rPr>
              <w:t>0.989</w:t>
            </w:r>
          </w:p>
        </w:tc>
        <w:tc>
          <w:tcPr>
            <w:tcW w:w="1358" w:type="dxa"/>
            <w:noWrap/>
            <w:hideMark/>
          </w:tcPr>
          <w:p w14:paraId="33A3CABB" w14:textId="77777777" w:rsidR="0070190E" w:rsidRPr="00D7069B" w:rsidRDefault="0070190E" w:rsidP="00700E48">
            <w:pPr>
              <w:pStyle w:val="StileNoStyle"/>
              <w:jc w:val="center"/>
              <w:rPr>
                <w:sz w:val="22"/>
                <w:lang w:val="it-IT"/>
              </w:rPr>
            </w:pPr>
            <w:r w:rsidRPr="00D7069B">
              <w:rPr>
                <w:sz w:val="22"/>
                <w:lang w:val="it-IT"/>
              </w:rPr>
              <w:t>1.467</w:t>
            </w:r>
          </w:p>
        </w:tc>
        <w:tc>
          <w:tcPr>
            <w:tcW w:w="1597" w:type="dxa"/>
            <w:noWrap/>
            <w:hideMark/>
          </w:tcPr>
          <w:p w14:paraId="2DA53D81" w14:textId="77777777" w:rsidR="0070190E" w:rsidRPr="00D7069B" w:rsidRDefault="0070190E" w:rsidP="00700E48">
            <w:pPr>
              <w:pStyle w:val="StileNoStyle"/>
              <w:jc w:val="center"/>
              <w:rPr>
                <w:sz w:val="22"/>
                <w:lang w:val="it-IT"/>
              </w:rPr>
            </w:pPr>
            <w:r w:rsidRPr="00D7069B">
              <w:rPr>
                <w:sz w:val="22"/>
                <w:lang w:val="it-IT"/>
              </w:rPr>
              <w:t>0.048</w:t>
            </w:r>
          </w:p>
        </w:tc>
        <w:tc>
          <w:tcPr>
            <w:tcW w:w="899" w:type="dxa"/>
            <w:noWrap/>
            <w:hideMark/>
          </w:tcPr>
          <w:p w14:paraId="373541F9" w14:textId="77777777" w:rsidR="0070190E" w:rsidRPr="00D7069B" w:rsidRDefault="0070190E" w:rsidP="00700E48">
            <w:pPr>
              <w:pStyle w:val="StileNoStyle"/>
              <w:jc w:val="center"/>
              <w:rPr>
                <w:sz w:val="22"/>
                <w:lang w:val="it-IT"/>
              </w:rPr>
            </w:pPr>
            <w:r w:rsidRPr="00D7069B">
              <w:rPr>
                <w:sz w:val="22"/>
                <w:lang w:val="it-IT"/>
              </w:rPr>
              <w:t>3.96</w:t>
            </w:r>
          </w:p>
        </w:tc>
        <w:tc>
          <w:tcPr>
            <w:tcW w:w="892" w:type="dxa"/>
            <w:noWrap/>
            <w:hideMark/>
          </w:tcPr>
          <w:p w14:paraId="1130CB92" w14:textId="77777777" w:rsidR="0070190E" w:rsidRPr="00D7069B" w:rsidRDefault="0070190E" w:rsidP="00700E48">
            <w:pPr>
              <w:pStyle w:val="StileNoStyle"/>
              <w:jc w:val="center"/>
              <w:rPr>
                <w:sz w:val="22"/>
                <w:lang w:val="it-IT"/>
              </w:rPr>
            </w:pPr>
            <w:r w:rsidRPr="00D7069B">
              <w:rPr>
                <w:sz w:val="22"/>
                <w:lang w:val="it-IT"/>
              </w:rPr>
              <w:t>0.995</w:t>
            </w:r>
          </w:p>
        </w:tc>
      </w:tr>
      <w:tr w:rsidR="0070190E" w:rsidRPr="00674481" w14:paraId="685E4AF8" w14:textId="77777777" w:rsidTr="0070190E">
        <w:trPr>
          <w:trHeight w:val="300"/>
        </w:trPr>
        <w:tc>
          <w:tcPr>
            <w:tcW w:w="2459" w:type="dxa"/>
            <w:noWrap/>
            <w:hideMark/>
          </w:tcPr>
          <w:p w14:paraId="13A5B751" w14:textId="77777777" w:rsidR="0070190E" w:rsidRPr="00D7069B" w:rsidRDefault="0070190E" w:rsidP="00700E48">
            <w:pPr>
              <w:pStyle w:val="StileNoStyle"/>
              <w:jc w:val="left"/>
              <w:rPr>
                <w:sz w:val="22"/>
                <w:lang w:val="it-IT"/>
              </w:rPr>
            </w:pPr>
            <w:r w:rsidRPr="00D7069B">
              <w:rPr>
                <w:sz w:val="22"/>
                <w:lang w:val="it-IT"/>
              </w:rPr>
              <w:t>BR4-BC</w:t>
            </w:r>
          </w:p>
        </w:tc>
        <w:tc>
          <w:tcPr>
            <w:tcW w:w="2076" w:type="dxa"/>
            <w:noWrap/>
            <w:hideMark/>
          </w:tcPr>
          <w:p w14:paraId="57765BA4" w14:textId="77777777" w:rsidR="0070190E" w:rsidRPr="00D7069B" w:rsidRDefault="0070190E" w:rsidP="00700E48">
            <w:pPr>
              <w:pStyle w:val="StileNoStyle"/>
              <w:jc w:val="center"/>
              <w:rPr>
                <w:sz w:val="22"/>
                <w:lang w:val="it-IT"/>
              </w:rPr>
            </w:pPr>
            <w:r w:rsidRPr="00D7069B">
              <w:rPr>
                <w:sz w:val="22"/>
                <w:lang w:val="it-IT"/>
              </w:rPr>
              <w:t>1.781</w:t>
            </w:r>
          </w:p>
        </w:tc>
        <w:tc>
          <w:tcPr>
            <w:tcW w:w="1597" w:type="dxa"/>
            <w:noWrap/>
            <w:hideMark/>
          </w:tcPr>
          <w:p w14:paraId="72A68BC6" w14:textId="77777777" w:rsidR="0070190E" w:rsidRPr="00D7069B" w:rsidRDefault="0070190E" w:rsidP="00700E48">
            <w:pPr>
              <w:pStyle w:val="StileNoStyle"/>
              <w:jc w:val="center"/>
              <w:rPr>
                <w:sz w:val="22"/>
                <w:lang w:val="it-IT"/>
              </w:rPr>
            </w:pPr>
            <w:r w:rsidRPr="00D7069B">
              <w:rPr>
                <w:sz w:val="22"/>
                <w:lang w:val="it-IT"/>
              </w:rPr>
              <w:t>0.129</w:t>
            </w:r>
          </w:p>
        </w:tc>
        <w:tc>
          <w:tcPr>
            <w:tcW w:w="956" w:type="dxa"/>
            <w:noWrap/>
            <w:hideMark/>
          </w:tcPr>
          <w:p w14:paraId="7A4D2C07" w14:textId="77777777" w:rsidR="0070190E" w:rsidRPr="00D7069B" w:rsidRDefault="0070190E" w:rsidP="00700E48">
            <w:pPr>
              <w:pStyle w:val="StileNoStyle"/>
              <w:jc w:val="center"/>
              <w:rPr>
                <w:sz w:val="22"/>
                <w:lang w:val="it-IT"/>
              </w:rPr>
            </w:pPr>
            <w:r w:rsidRPr="00D7069B">
              <w:rPr>
                <w:sz w:val="22"/>
                <w:lang w:val="it-IT"/>
              </w:rPr>
              <w:t>0.51</w:t>
            </w:r>
          </w:p>
        </w:tc>
        <w:tc>
          <w:tcPr>
            <w:tcW w:w="1419" w:type="dxa"/>
            <w:noWrap/>
            <w:hideMark/>
          </w:tcPr>
          <w:p w14:paraId="7D9F078B" w14:textId="77777777" w:rsidR="0070190E" w:rsidRPr="00D7069B" w:rsidRDefault="0070190E" w:rsidP="00700E48">
            <w:pPr>
              <w:pStyle w:val="StileNoStyle"/>
              <w:jc w:val="center"/>
              <w:rPr>
                <w:sz w:val="22"/>
                <w:lang w:val="it-IT"/>
              </w:rPr>
            </w:pPr>
            <w:r w:rsidRPr="00D7069B">
              <w:rPr>
                <w:sz w:val="22"/>
                <w:lang w:val="it-IT"/>
              </w:rPr>
              <w:t>0.995</w:t>
            </w:r>
          </w:p>
        </w:tc>
        <w:tc>
          <w:tcPr>
            <w:tcW w:w="1358" w:type="dxa"/>
            <w:noWrap/>
            <w:hideMark/>
          </w:tcPr>
          <w:p w14:paraId="58F15B34" w14:textId="77777777" w:rsidR="0070190E" w:rsidRPr="00D7069B" w:rsidRDefault="0070190E" w:rsidP="00700E48">
            <w:pPr>
              <w:pStyle w:val="StileNoStyle"/>
              <w:jc w:val="center"/>
              <w:rPr>
                <w:sz w:val="22"/>
                <w:lang w:val="it-IT"/>
              </w:rPr>
            </w:pPr>
            <w:r w:rsidRPr="00D7069B">
              <w:rPr>
                <w:sz w:val="22"/>
                <w:lang w:val="it-IT"/>
              </w:rPr>
              <w:t>1.199</w:t>
            </w:r>
          </w:p>
        </w:tc>
        <w:tc>
          <w:tcPr>
            <w:tcW w:w="1597" w:type="dxa"/>
            <w:noWrap/>
            <w:hideMark/>
          </w:tcPr>
          <w:p w14:paraId="3E44AF89" w14:textId="77777777" w:rsidR="0070190E" w:rsidRPr="00D7069B" w:rsidRDefault="0070190E" w:rsidP="00700E48">
            <w:pPr>
              <w:pStyle w:val="StileNoStyle"/>
              <w:jc w:val="center"/>
              <w:rPr>
                <w:sz w:val="22"/>
                <w:lang w:val="it-IT"/>
              </w:rPr>
            </w:pPr>
            <w:r w:rsidRPr="00D7069B">
              <w:rPr>
                <w:sz w:val="22"/>
                <w:lang w:val="it-IT"/>
              </w:rPr>
              <w:t>0.075</w:t>
            </w:r>
          </w:p>
        </w:tc>
        <w:tc>
          <w:tcPr>
            <w:tcW w:w="899" w:type="dxa"/>
            <w:noWrap/>
            <w:hideMark/>
          </w:tcPr>
          <w:p w14:paraId="6C0EE5D8" w14:textId="77777777" w:rsidR="0070190E" w:rsidRPr="00D7069B" w:rsidRDefault="0070190E" w:rsidP="00700E48">
            <w:pPr>
              <w:pStyle w:val="StileNoStyle"/>
              <w:jc w:val="center"/>
              <w:rPr>
                <w:sz w:val="22"/>
                <w:lang w:val="it-IT"/>
              </w:rPr>
            </w:pPr>
            <w:r w:rsidRPr="00D7069B">
              <w:rPr>
                <w:sz w:val="22"/>
                <w:lang w:val="it-IT"/>
              </w:rPr>
              <w:t>1.44</w:t>
            </w:r>
          </w:p>
        </w:tc>
        <w:tc>
          <w:tcPr>
            <w:tcW w:w="892" w:type="dxa"/>
            <w:noWrap/>
            <w:hideMark/>
          </w:tcPr>
          <w:p w14:paraId="12948FD3" w14:textId="77777777" w:rsidR="0070190E" w:rsidRPr="00D7069B" w:rsidRDefault="0070190E" w:rsidP="00700E48">
            <w:pPr>
              <w:pStyle w:val="StileNoStyle"/>
              <w:jc w:val="center"/>
              <w:rPr>
                <w:sz w:val="22"/>
                <w:lang w:val="it-IT"/>
              </w:rPr>
            </w:pPr>
            <w:r w:rsidRPr="00D7069B">
              <w:rPr>
                <w:sz w:val="22"/>
                <w:lang w:val="it-IT"/>
              </w:rPr>
              <w:t>0.993</w:t>
            </w:r>
          </w:p>
        </w:tc>
      </w:tr>
      <w:tr w:rsidR="0070190E" w:rsidRPr="00674481" w14:paraId="3B2916DA" w14:textId="77777777" w:rsidTr="0070190E">
        <w:trPr>
          <w:trHeight w:val="300"/>
        </w:trPr>
        <w:tc>
          <w:tcPr>
            <w:tcW w:w="2459" w:type="dxa"/>
            <w:tcBorders>
              <w:bottom w:val="single" w:sz="4" w:space="0" w:color="auto"/>
            </w:tcBorders>
            <w:noWrap/>
            <w:hideMark/>
          </w:tcPr>
          <w:p w14:paraId="046F0A94" w14:textId="77777777" w:rsidR="0070190E" w:rsidRPr="00D7069B" w:rsidRDefault="0070190E" w:rsidP="00700E48">
            <w:pPr>
              <w:pStyle w:val="StileNoStyle"/>
              <w:jc w:val="left"/>
              <w:rPr>
                <w:sz w:val="22"/>
                <w:lang w:val="it-IT"/>
              </w:rPr>
            </w:pPr>
            <w:r w:rsidRPr="00D7069B">
              <w:rPr>
                <w:sz w:val="22"/>
                <w:lang w:val="it-IT"/>
              </w:rPr>
              <w:t>BR4-C</w:t>
            </w:r>
          </w:p>
        </w:tc>
        <w:tc>
          <w:tcPr>
            <w:tcW w:w="2076" w:type="dxa"/>
            <w:tcBorders>
              <w:bottom w:val="single" w:sz="4" w:space="0" w:color="auto"/>
            </w:tcBorders>
            <w:noWrap/>
            <w:hideMark/>
          </w:tcPr>
          <w:p w14:paraId="32F57442" w14:textId="77777777" w:rsidR="0070190E" w:rsidRPr="00D7069B" w:rsidRDefault="0070190E" w:rsidP="00700E48">
            <w:pPr>
              <w:pStyle w:val="StileNoStyle"/>
              <w:jc w:val="center"/>
              <w:rPr>
                <w:sz w:val="22"/>
                <w:lang w:val="it-IT"/>
              </w:rPr>
            </w:pPr>
            <w:r w:rsidRPr="00D7069B">
              <w:rPr>
                <w:sz w:val="22"/>
                <w:lang w:val="it-IT"/>
              </w:rPr>
              <w:t>1.844</w:t>
            </w:r>
          </w:p>
        </w:tc>
        <w:tc>
          <w:tcPr>
            <w:tcW w:w="1597" w:type="dxa"/>
            <w:tcBorders>
              <w:bottom w:val="single" w:sz="4" w:space="0" w:color="auto"/>
            </w:tcBorders>
            <w:noWrap/>
            <w:hideMark/>
          </w:tcPr>
          <w:p w14:paraId="0D79CD10" w14:textId="77777777" w:rsidR="0070190E" w:rsidRPr="00D7069B" w:rsidRDefault="0070190E" w:rsidP="00700E48">
            <w:pPr>
              <w:pStyle w:val="StileNoStyle"/>
              <w:jc w:val="center"/>
              <w:rPr>
                <w:sz w:val="22"/>
                <w:lang w:val="it-IT"/>
              </w:rPr>
            </w:pPr>
            <w:r w:rsidRPr="00D7069B">
              <w:rPr>
                <w:sz w:val="22"/>
                <w:lang w:val="it-IT"/>
              </w:rPr>
              <w:t>0.13</w:t>
            </w:r>
            <w:r>
              <w:rPr>
                <w:sz w:val="22"/>
                <w:lang w:val="it-IT"/>
              </w:rPr>
              <w:t>0</w:t>
            </w:r>
          </w:p>
        </w:tc>
        <w:tc>
          <w:tcPr>
            <w:tcW w:w="956" w:type="dxa"/>
            <w:tcBorders>
              <w:bottom w:val="single" w:sz="4" w:space="0" w:color="auto"/>
            </w:tcBorders>
            <w:noWrap/>
            <w:hideMark/>
          </w:tcPr>
          <w:p w14:paraId="14BCA46D" w14:textId="77777777" w:rsidR="0070190E" w:rsidRPr="00D7069B" w:rsidRDefault="0070190E" w:rsidP="00700E48">
            <w:pPr>
              <w:pStyle w:val="StileNoStyle"/>
              <w:jc w:val="center"/>
              <w:rPr>
                <w:sz w:val="22"/>
                <w:lang w:val="it-IT"/>
              </w:rPr>
            </w:pPr>
            <w:r w:rsidRPr="00D7069B">
              <w:rPr>
                <w:sz w:val="22"/>
                <w:lang w:val="it-IT"/>
              </w:rPr>
              <w:t>0.06</w:t>
            </w:r>
          </w:p>
        </w:tc>
        <w:tc>
          <w:tcPr>
            <w:tcW w:w="1419" w:type="dxa"/>
            <w:tcBorders>
              <w:bottom w:val="single" w:sz="4" w:space="0" w:color="auto"/>
            </w:tcBorders>
            <w:noWrap/>
            <w:hideMark/>
          </w:tcPr>
          <w:p w14:paraId="23FC9343" w14:textId="77777777" w:rsidR="0070190E" w:rsidRPr="00D7069B" w:rsidRDefault="0070190E" w:rsidP="00700E48">
            <w:pPr>
              <w:pStyle w:val="StileNoStyle"/>
              <w:jc w:val="center"/>
              <w:rPr>
                <w:sz w:val="22"/>
                <w:lang w:val="it-IT"/>
              </w:rPr>
            </w:pPr>
            <w:r w:rsidRPr="00D7069B">
              <w:rPr>
                <w:sz w:val="22"/>
                <w:lang w:val="it-IT"/>
              </w:rPr>
              <w:t>0.994</w:t>
            </w:r>
          </w:p>
        </w:tc>
        <w:tc>
          <w:tcPr>
            <w:tcW w:w="1358" w:type="dxa"/>
            <w:tcBorders>
              <w:bottom w:val="single" w:sz="4" w:space="0" w:color="auto"/>
            </w:tcBorders>
            <w:noWrap/>
            <w:hideMark/>
          </w:tcPr>
          <w:p w14:paraId="2BAA2484" w14:textId="77777777" w:rsidR="0070190E" w:rsidRPr="00D7069B" w:rsidRDefault="0070190E" w:rsidP="00700E48">
            <w:pPr>
              <w:pStyle w:val="StileNoStyle"/>
              <w:jc w:val="center"/>
              <w:rPr>
                <w:sz w:val="22"/>
                <w:lang w:val="it-IT"/>
              </w:rPr>
            </w:pPr>
            <w:r w:rsidRPr="00D7069B">
              <w:rPr>
                <w:sz w:val="22"/>
                <w:lang w:val="it-IT"/>
              </w:rPr>
              <w:t>1.333</w:t>
            </w:r>
          </w:p>
        </w:tc>
        <w:tc>
          <w:tcPr>
            <w:tcW w:w="1597" w:type="dxa"/>
            <w:tcBorders>
              <w:bottom w:val="single" w:sz="4" w:space="0" w:color="auto"/>
            </w:tcBorders>
            <w:noWrap/>
            <w:hideMark/>
          </w:tcPr>
          <w:p w14:paraId="3947B81E" w14:textId="77777777" w:rsidR="0070190E" w:rsidRPr="00D7069B" w:rsidRDefault="0070190E" w:rsidP="00700E48">
            <w:pPr>
              <w:pStyle w:val="StileNoStyle"/>
              <w:jc w:val="center"/>
              <w:rPr>
                <w:sz w:val="22"/>
                <w:lang w:val="it-IT"/>
              </w:rPr>
            </w:pPr>
            <w:r w:rsidRPr="00D7069B">
              <w:rPr>
                <w:sz w:val="22"/>
                <w:lang w:val="it-IT"/>
              </w:rPr>
              <w:t>0.078</w:t>
            </w:r>
          </w:p>
        </w:tc>
        <w:tc>
          <w:tcPr>
            <w:tcW w:w="899" w:type="dxa"/>
            <w:tcBorders>
              <w:bottom w:val="single" w:sz="4" w:space="0" w:color="auto"/>
            </w:tcBorders>
            <w:noWrap/>
            <w:hideMark/>
          </w:tcPr>
          <w:p w14:paraId="0F6F1A6A" w14:textId="77777777" w:rsidR="0070190E" w:rsidRPr="00D7069B" w:rsidRDefault="0070190E" w:rsidP="00700E48">
            <w:pPr>
              <w:pStyle w:val="StileNoStyle"/>
              <w:jc w:val="center"/>
              <w:rPr>
                <w:sz w:val="22"/>
                <w:lang w:val="it-IT"/>
              </w:rPr>
            </w:pPr>
            <w:r w:rsidRPr="00D7069B">
              <w:rPr>
                <w:sz w:val="22"/>
                <w:lang w:val="it-IT"/>
              </w:rPr>
              <w:t>0.57</w:t>
            </w:r>
          </w:p>
        </w:tc>
        <w:tc>
          <w:tcPr>
            <w:tcW w:w="892" w:type="dxa"/>
            <w:tcBorders>
              <w:bottom w:val="single" w:sz="4" w:space="0" w:color="auto"/>
            </w:tcBorders>
            <w:noWrap/>
            <w:hideMark/>
          </w:tcPr>
          <w:p w14:paraId="3454FADF" w14:textId="77777777" w:rsidR="0070190E" w:rsidRPr="00D7069B" w:rsidRDefault="0070190E" w:rsidP="00700E48">
            <w:pPr>
              <w:pStyle w:val="StileNoStyle"/>
              <w:jc w:val="center"/>
              <w:rPr>
                <w:sz w:val="22"/>
                <w:lang w:val="it-IT"/>
              </w:rPr>
            </w:pPr>
            <w:r w:rsidRPr="00D7069B">
              <w:rPr>
                <w:sz w:val="22"/>
                <w:lang w:val="it-IT"/>
              </w:rPr>
              <w:t>0.996</w:t>
            </w:r>
          </w:p>
        </w:tc>
      </w:tr>
    </w:tbl>
    <w:p w14:paraId="325E7ADE" w14:textId="77777777" w:rsidR="0070190E" w:rsidRDefault="0070190E" w:rsidP="0070190E"/>
    <w:p w14:paraId="6D9C7009" w14:textId="77777777" w:rsidR="0070190E" w:rsidRDefault="0070190E" w:rsidP="0070190E">
      <w:pPr>
        <w:spacing w:after="160" w:line="259" w:lineRule="auto"/>
      </w:pPr>
    </w:p>
    <w:p w14:paraId="2582FDDC" w14:textId="77777777" w:rsidR="0070190E" w:rsidRDefault="0070190E" w:rsidP="0070190E">
      <w:pPr>
        <w:spacing w:after="160" w:line="259" w:lineRule="auto"/>
        <w:sectPr w:rsidR="0070190E" w:rsidSect="006A2003">
          <w:footerReference w:type="default" r:id="rId14"/>
          <w:pgSz w:w="16838" w:h="11906" w:orient="landscape"/>
          <w:pgMar w:top="1701" w:right="1701" w:bottom="1701" w:left="1701" w:header="709" w:footer="709" w:gutter="0"/>
          <w:lnNumType w:countBy="1" w:restart="continuous"/>
          <w:cols w:space="708"/>
          <w:docGrid w:linePitch="360"/>
        </w:sectPr>
      </w:pPr>
    </w:p>
    <w:p w14:paraId="276F77AD" w14:textId="7AAFDBBF" w:rsidR="000C7E88" w:rsidRDefault="00DB798C" w:rsidP="00984C9E">
      <w:pPr>
        <w:jc w:val="both"/>
      </w:pPr>
      <w:r>
        <w:lastRenderedPageBreak/>
        <w:t xml:space="preserve">In case of methane production, </w:t>
      </w:r>
      <w:proofErr w:type="spellStart"/>
      <w:r>
        <w:t>R</w:t>
      </w:r>
      <w:r w:rsidRPr="00DB798C">
        <w:rPr>
          <w:vertAlign w:val="subscript"/>
        </w:rPr>
        <w:t>max</w:t>
      </w:r>
      <w:proofErr w:type="spellEnd"/>
      <w:r w:rsidR="003F2C6C" w:rsidRPr="003F2C6C">
        <w:t xml:space="preserve"> </w:t>
      </w:r>
      <w:r>
        <w:t xml:space="preserve">ranged </w:t>
      </w:r>
      <w:r w:rsidR="005873DD">
        <w:t xml:space="preserve">between </w:t>
      </w:r>
      <w:r>
        <w:t>0.007</w:t>
      </w:r>
      <w:r w:rsidR="005873DD">
        <w:t xml:space="preserve"> and </w:t>
      </w:r>
      <w:r>
        <w:t>0.0</w:t>
      </w:r>
      <w:r w:rsidR="00B62DAF">
        <w:t>7</w:t>
      </w:r>
      <w:r>
        <w:t xml:space="preserve">8 </w:t>
      </w:r>
      <w:r w:rsidRPr="003F2C6C">
        <w:t>Nm</w:t>
      </w:r>
      <w:r w:rsidRPr="003F2C6C">
        <w:rPr>
          <w:vertAlign w:val="superscript"/>
        </w:rPr>
        <w:t>3</w:t>
      </w:r>
      <w:r w:rsidRPr="003F2C6C">
        <w:t xml:space="preserve"> kg</w:t>
      </w:r>
      <w:r w:rsidRPr="003F2C6C">
        <w:rPr>
          <w:vertAlign w:val="subscript"/>
        </w:rPr>
        <w:t>VS</w:t>
      </w:r>
      <w:r w:rsidRPr="003F2C6C">
        <w:rPr>
          <w:vertAlign w:val="superscript"/>
        </w:rPr>
        <w:t>-1</w:t>
      </w:r>
      <w:r w:rsidRPr="003F2C6C">
        <w:t>d</w:t>
      </w:r>
      <w:r w:rsidRPr="003F2C6C">
        <w:rPr>
          <w:vertAlign w:val="superscript"/>
        </w:rPr>
        <w:t>-1</w:t>
      </w:r>
      <w:r>
        <w:t xml:space="preserve">. The </w:t>
      </w:r>
      <w:r w:rsidR="005873DD">
        <w:t>lowest values</w:t>
      </w:r>
      <w:r>
        <w:t xml:space="preserve"> were </w:t>
      </w:r>
      <w:r w:rsidR="00B62DAF">
        <w:t xml:space="preserve">obtained </w:t>
      </w:r>
      <w:r>
        <w:t xml:space="preserve">for </w:t>
      </w:r>
      <w:r w:rsidR="00252247">
        <w:t>BS</w:t>
      </w:r>
      <w:r>
        <w:t xml:space="preserve">2, where inhibition occurred. </w:t>
      </w:r>
      <w:r w:rsidR="005873DD">
        <w:t>Conversely</w:t>
      </w:r>
      <w:r>
        <w:t xml:space="preserve">, the largest values were </w:t>
      </w:r>
      <w:r w:rsidR="00B62DAF">
        <w:t xml:space="preserve">recorded </w:t>
      </w:r>
      <w:r>
        <w:t xml:space="preserve">for </w:t>
      </w:r>
      <w:r w:rsidR="00C059C8">
        <w:rPr>
          <w:lang w:val="en-US"/>
        </w:rPr>
        <w:t>BR</w:t>
      </w:r>
      <w:r>
        <w:t xml:space="preserve"> in </w:t>
      </w:r>
      <w:r w:rsidR="009633EE">
        <w:rPr>
          <w:lang w:val="en-US"/>
        </w:rPr>
        <w:t>experiment</w:t>
      </w:r>
      <w:r>
        <w:t xml:space="preserve"> 4 </w:t>
      </w:r>
      <w:r w:rsidR="00940879">
        <w:t xml:space="preserve">where inhibition phenomena did not occurred </w:t>
      </w:r>
      <w:r>
        <w:t>(0.0</w:t>
      </w:r>
      <w:r w:rsidR="00CF0271">
        <w:t>7</w:t>
      </w:r>
      <w:r>
        <w:t xml:space="preserve">8 </w:t>
      </w:r>
      <w:r w:rsidRPr="003F2C6C">
        <w:t>Nm</w:t>
      </w:r>
      <w:r w:rsidRPr="003F2C6C">
        <w:rPr>
          <w:vertAlign w:val="superscript"/>
        </w:rPr>
        <w:t>3</w:t>
      </w:r>
      <w:r w:rsidRPr="003F2C6C">
        <w:t xml:space="preserve"> kg</w:t>
      </w:r>
      <w:r w:rsidRPr="003F2C6C">
        <w:rPr>
          <w:vertAlign w:val="subscript"/>
        </w:rPr>
        <w:t>VS</w:t>
      </w:r>
      <w:r w:rsidRPr="003F2C6C">
        <w:rPr>
          <w:vertAlign w:val="superscript"/>
        </w:rPr>
        <w:t>-1</w:t>
      </w:r>
      <w:r w:rsidRPr="003F2C6C">
        <w:t>d</w:t>
      </w:r>
      <w:r w:rsidRPr="003F2C6C">
        <w:rPr>
          <w:vertAlign w:val="superscript"/>
        </w:rPr>
        <w:t>-1</w:t>
      </w:r>
      <w:r>
        <w:t>)</w:t>
      </w:r>
      <w:r w:rsidR="00C57B77">
        <w:t xml:space="preserve">, significantly higher than those reported by other authors </w:t>
      </w:r>
      <w:r w:rsidR="00C57B77" w:rsidRPr="008C18E8">
        <w:fldChar w:fldCharType="begin" w:fldLock="1"/>
      </w:r>
      <w:r w:rsidR="00A672AE" w:rsidRPr="008C18E8">
        <w:instrText>ADDIN CSL_CITATION {"citationItems":[{"id":"ITEM-1","itemData":{"DOI":"10.1016/j.biombioe.2016.05.017","ISSN":"18732909","abstract":"The winemaking process generates many by-products besides wastewater, mainly grape marcs, grape stalks, and wine lees. Anaerobic digestion is particularly suitable to treat winery waste because of its high content of nutrient-rich organic matter and for its noticeable energetic potential. To date, only results from mesophilic tests have been extensively reported. In this study, potential methane production and kinetic constants were determined by batch trials under thermophilic conditions and compared with mesophilic values already reported in literature. Grape marcs and wine lees appeared to be the most promising substrates with an estimated potential of 0.34 and 0.37 Nm3CH4/kgVSfed, respectively, while grape stalks generated only 0.13 Nm3CH4/kgVSfed. In order to assess the feasibility of a continuous anaerobic digestion process, a lab-scale semi-continuous reactor was constructed. Because of the consumption of buffer capacity, the biological process was difficult to control. On the other hand, biogas was produced when working with a hydraulic retention time of 40 d and with previously fermented grape marcs; a specific biogas production of 0.29 Nm3/kgVSfed was observed. The results of the continuous tests were used to calculate the potential energy recovery from grape marcs produced in Italy (808 thousands of tons per year) in terms of heat and electricity; about 245 GWh of heat and 201 GWh of electricity per annum could be generated in Italian scenario.","author":[{"dropping-particle":"","family":"Ros","given":"C.","non-dropping-particle":"Da","parse-names":false,"suffix":""},{"dropping-particle":"","family":"Cavinato","given":"C.","non-dropping-particle":"","parse-names":false,"suffix":""},{"dropping-particle":"","family":"Bolzonella","given":"D.","non-dropping-particle":"","parse-names":false,"suffix":""},{"dropping-particle":"","family":"Pavan","given":"P.","non-dropping-particle":"","parse-names":false,"suffix":""}],"container-title":"Biomass and Bioenergy","id":"ITEM-1","issued":{"date-parts":[["2016"]]},"page":"150-159","publisher":"Elsevier Ltd","title":"Renewable energy from thermophilic anaerobic digestion of winery residue: Preliminary evidence from batch and continuous lab-scale trials","type":"article-journal","volume":"91"},"uris":["http://www.mendeley.com/documents/?uuid=c9e63033-4382-46c0-a02f-1798dd09f2fd"]},{"id":"ITEM-2","itemData":{"DOI":"10.1016/j.wasman.2014.11.022","ISSN":"18792456","abstract":"The Biochemical Methane Potential (BMP) of winery organic waste, with reference to two Italian red and white grapes (i.e. Nero Buono and Greco) by-products was investigated. The study was carried out to verify the possibility to reduce the production impact in a green-waste-management-chain-perspective. The possibility to efficiently utilize wine-related-by-products for energy production at a micro-scale (i.e. small-medium scale winery production plant) was also verified. Results showed as a good correlation can be established between the percentage of COD removal and the biogas production, as the winery can produce, from its waste methanization, about 7800kWhyear-1 electrical and 8900kWhyear-1 thermal. A critical evaluation was performed about the possibility to utilize the proposed approach to realize an optimal biomass waste management and an energetic valorization in a local-energy-production-perspective.","author":[{"dropping-particle":"","family":"Fabbri","given":"Andrea","non-dropping-particle":"","parse-names":false,"suffix":""},{"dropping-particle":"","family":"Bonifazi","given":"Giuseppe","non-dropping-particle":"","parse-names":false,"suffix":""},{"dropping-particle":"","family":"Serranti","given":"Silvia","non-dropping-particle":"","parse-names":false,"suffix":""}],"container-title":"Waste Management","id":"ITEM-2","issued":{"date-parts":[["2015","2","1"]]},"page":"156-165","publisher":"Elsevier Ltd","title":"Micro-scale energy valorization of grape marcs in winery production plants","type":"article-journal","volume":"36"},"uris":["http://www.mendeley.com/documents/?uuid=b2e02838-9b81-3649-b829-0ddd7f3d91e0"]}],"mendeley":{"formattedCitation":"[18,51]","plainTextFormattedCitation":"[18,51]","previouslyFormattedCitation":"[18,51]"},"properties":{"noteIndex":0},"schema":"https://github.com/citation-style-language/schema/raw/master/csl-citation.json"}</w:instrText>
      </w:r>
      <w:r w:rsidR="00C57B77" w:rsidRPr="008C18E8">
        <w:fldChar w:fldCharType="separate"/>
      </w:r>
      <w:r w:rsidR="0036598C" w:rsidRPr="008C18E8">
        <w:rPr>
          <w:noProof/>
        </w:rPr>
        <w:t>[</w:t>
      </w:r>
      <w:r w:rsidR="008C18E8" w:rsidRPr="006A2003">
        <w:rPr>
          <w:noProof/>
        </w:rPr>
        <w:t>22</w:t>
      </w:r>
      <w:r w:rsidR="0036598C" w:rsidRPr="008C18E8">
        <w:rPr>
          <w:noProof/>
        </w:rPr>
        <w:t>,</w:t>
      </w:r>
      <w:r w:rsidR="008C18E8" w:rsidRPr="008C18E8">
        <w:rPr>
          <w:noProof/>
        </w:rPr>
        <w:t>47</w:t>
      </w:r>
      <w:r w:rsidR="0036598C" w:rsidRPr="008C18E8">
        <w:rPr>
          <w:noProof/>
        </w:rPr>
        <w:t>]</w:t>
      </w:r>
      <w:r w:rsidR="00C57B77" w:rsidRPr="008C18E8">
        <w:fldChar w:fldCharType="end"/>
      </w:r>
      <w:r w:rsidR="00C57B77" w:rsidRPr="008C18E8">
        <w:t>.</w:t>
      </w:r>
      <w:r w:rsidR="005873DD" w:rsidRPr="008C18E8">
        <w:t xml:space="preserve">The experimental </w:t>
      </w:r>
      <w:r w:rsidRPr="008C18E8">
        <w:t>SMP</w:t>
      </w:r>
      <w:r w:rsidR="00B62DAF" w:rsidRPr="008C18E8">
        <w:t xml:space="preserve"> values</w:t>
      </w:r>
      <w:r w:rsidRPr="008C18E8">
        <w:t xml:space="preserve"> of </w:t>
      </w:r>
      <w:r w:rsidR="00252247" w:rsidRPr="008C18E8">
        <w:t>BS</w:t>
      </w:r>
      <w:r w:rsidRPr="008C18E8">
        <w:t>1 were not fitted since the number of</w:t>
      </w:r>
      <w:r>
        <w:t xml:space="preserve"> experimental data</w:t>
      </w:r>
      <w:r w:rsidRPr="00DB798C">
        <w:t xml:space="preserve"> </w:t>
      </w:r>
      <w:r>
        <w:t>was not sufficient</w:t>
      </w:r>
      <w:r w:rsidR="00B62DAF">
        <w:t xml:space="preserve"> due to </w:t>
      </w:r>
      <w:r w:rsidR="00CF0271">
        <w:t>the methane sampling method (Section 2.4)</w:t>
      </w:r>
      <w:r>
        <w:t xml:space="preserve">. </w:t>
      </w:r>
      <w:r w:rsidR="005873DD" w:rsidRPr="005873DD">
        <w:t xml:space="preserve">Finally, the </w:t>
      </w:r>
      <w:r w:rsidR="005873DD">
        <w:t xml:space="preserve">addition </w:t>
      </w:r>
      <w:r w:rsidR="005873DD" w:rsidRPr="005873DD">
        <w:t xml:space="preserve">of BC did not </w:t>
      </w:r>
      <w:r w:rsidR="00A27C2C">
        <w:t>exhibit</w:t>
      </w:r>
      <w:r w:rsidR="005873DD">
        <w:t xml:space="preserve"> beneficial</w:t>
      </w:r>
      <w:r w:rsidR="005873DD" w:rsidRPr="005873DD">
        <w:t xml:space="preserve"> impacts on the kinetic parameters.</w:t>
      </w:r>
    </w:p>
    <w:p w14:paraId="6ED65000" w14:textId="77777777" w:rsidR="009633EE" w:rsidRDefault="009633EE" w:rsidP="00984C9E">
      <w:pPr>
        <w:jc w:val="both"/>
      </w:pPr>
    </w:p>
    <w:p w14:paraId="6E404CF0" w14:textId="0BBE681E" w:rsidR="005F4E7B" w:rsidRPr="00101120" w:rsidRDefault="005F4E7B" w:rsidP="0070190E">
      <w:pPr>
        <w:pStyle w:val="Titolo2"/>
        <w:snapToGrid w:val="0"/>
        <w:spacing w:before="360"/>
        <w:jc w:val="both"/>
      </w:pPr>
      <w:r w:rsidRPr="00101120">
        <w:t xml:space="preserve">3.4. </w:t>
      </w:r>
      <w:r w:rsidR="00B62DAF">
        <w:t>Digestate</w:t>
      </w:r>
      <w:r w:rsidR="00B62DAF" w:rsidRPr="00101120">
        <w:t xml:space="preserve"> </w:t>
      </w:r>
      <w:r w:rsidRPr="00101120">
        <w:t>characteristics</w:t>
      </w:r>
    </w:p>
    <w:p w14:paraId="6941BB3A" w14:textId="31CC6998" w:rsidR="000C7E88" w:rsidRDefault="001D3E30" w:rsidP="000C7E88">
      <w:pPr>
        <w:jc w:val="both"/>
      </w:pPr>
      <w:r w:rsidRPr="006F0452">
        <w:rPr>
          <w:lang w:val="en-US"/>
        </w:rPr>
        <w:t xml:space="preserve">Samples of </w:t>
      </w:r>
      <w:r w:rsidR="00B62DAF" w:rsidRPr="006F0452">
        <w:rPr>
          <w:lang w:val="en-US"/>
        </w:rPr>
        <w:t xml:space="preserve">substrate, inoculum and digestate </w:t>
      </w:r>
      <w:r w:rsidRPr="006F0452">
        <w:rPr>
          <w:lang w:val="en-US"/>
        </w:rPr>
        <w:t>were analy</w:t>
      </w:r>
      <w:r w:rsidR="00816ADA" w:rsidRPr="006F0452">
        <w:rPr>
          <w:lang w:val="en-US"/>
        </w:rPr>
        <w:t>z</w:t>
      </w:r>
      <w:r w:rsidRPr="006F0452">
        <w:rPr>
          <w:lang w:val="en-US"/>
        </w:rPr>
        <w:t xml:space="preserve">ed in all tested conditions </w:t>
      </w:r>
      <w:r w:rsidR="00B62DAF" w:rsidRPr="006F0452">
        <w:rPr>
          <w:lang w:val="en-US"/>
        </w:rPr>
        <w:t>(</w:t>
      </w:r>
      <w:r w:rsidRPr="006F0452">
        <w:rPr>
          <w:lang w:val="en-US"/>
        </w:rPr>
        <w:t xml:space="preserve">Figure </w:t>
      </w:r>
      <w:r w:rsidR="00273C27" w:rsidRPr="006F0452">
        <w:rPr>
          <w:lang w:val="en-US"/>
        </w:rPr>
        <w:t>3</w:t>
      </w:r>
      <w:r w:rsidR="00B62DAF" w:rsidRPr="006F0452">
        <w:rPr>
          <w:lang w:val="en-US"/>
        </w:rPr>
        <w:t>)</w:t>
      </w:r>
      <w:r w:rsidRPr="006F0452">
        <w:rPr>
          <w:lang w:val="en-US"/>
        </w:rPr>
        <w:t xml:space="preserve">. </w:t>
      </w:r>
      <w:r w:rsidR="00F772B3" w:rsidRPr="006F0452">
        <w:rPr>
          <w:lang w:val="en-US"/>
        </w:rPr>
        <w:t>The</w:t>
      </w:r>
      <w:r w:rsidR="00F772B3">
        <w:rPr>
          <w:lang w:val="en-US"/>
        </w:rPr>
        <w:t xml:space="preserve"> removal of organic matter w</w:t>
      </w:r>
      <w:r w:rsidR="00B62DAF">
        <w:rPr>
          <w:lang w:val="en-US"/>
        </w:rPr>
        <w:t>as</w:t>
      </w:r>
      <w:r w:rsidR="00F772B3">
        <w:rPr>
          <w:lang w:val="en-US"/>
        </w:rPr>
        <w:t xml:space="preserve"> promising when methanogenesis was not inhibited. The</w:t>
      </w:r>
      <w:r w:rsidR="004A284E">
        <w:rPr>
          <w:lang w:val="en-US"/>
        </w:rPr>
        <w:t xml:space="preserve"> </w:t>
      </w:r>
      <w:r w:rsidR="00F772B3" w:rsidRPr="006F0452">
        <w:rPr>
          <w:lang w:val="en-US"/>
        </w:rPr>
        <w:t>r</w:t>
      </w:r>
      <w:r w:rsidR="004A284E" w:rsidRPr="006F0452">
        <w:rPr>
          <w:lang w:val="en-US"/>
        </w:rPr>
        <w:t xml:space="preserve">emoval of </w:t>
      </w:r>
      <w:proofErr w:type="spellStart"/>
      <w:r w:rsidR="004A284E" w:rsidRPr="006F0452">
        <w:rPr>
          <w:lang w:val="en-US"/>
        </w:rPr>
        <w:t>tCOD</w:t>
      </w:r>
      <w:proofErr w:type="spellEnd"/>
      <w:r w:rsidR="004A284E" w:rsidRPr="006F0452">
        <w:rPr>
          <w:lang w:val="en-US"/>
        </w:rPr>
        <w:t xml:space="preserve"> </w:t>
      </w:r>
      <w:r w:rsidR="00F772B3" w:rsidRPr="006F0452">
        <w:rPr>
          <w:lang w:val="en-US"/>
        </w:rPr>
        <w:t xml:space="preserve">(Figure 3.a) </w:t>
      </w:r>
      <w:r w:rsidR="004A284E" w:rsidRPr="006F0452">
        <w:rPr>
          <w:lang w:val="en-US"/>
        </w:rPr>
        <w:t>w</w:t>
      </w:r>
      <w:r w:rsidR="00B62DAF" w:rsidRPr="006F0452">
        <w:rPr>
          <w:lang w:val="en-US"/>
        </w:rPr>
        <w:t>as</w:t>
      </w:r>
      <w:r w:rsidR="004A284E" w:rsidRPr="006F0452">
        <w:rPr>
          <w:lang w:val="en-US"/>
        </w:rPr>
        <w:t xml:space="preserve"> in the</w:t>
      </w:r>
      <w:r w:rsidR="004A284E">
        <w:rPr>
          <w:lang w:val="en-US"/>
        </w:rPr>
        <w:t xml:space="preserve"> order </w:t>
      </w:r>
      <w:r w:rsidR="00C059C8">
        <w:rPr>
          <w:lang w:val="en-US"/>
        </w:rPr>
        <w:t>BR</w:t>
      </w:r>
      <w:r w:rsidR="004A284E">
        <w:rPr>
          <w:lang w:val="en-US"/>
        </w:rPr>
        <w:t xml:space="preserve">4 (49-57 %) &gt; </w:t>
      </w:r>
      <w:r w:rsidR="00C059C8">
        <w:rPr>
          <w:lang w:val="en-US"/>
        </w:rPr>
        <w:t>BR</w:t>
      </w:r>
      <w:r w:rsidR="004A284E">
        <w:rPr>
          <w:lang w:val="en-US"/>
        </w:rPr>
        <w:t xml:space="preserve">3 (49 %) &gt; </w:t>
      </w:r>
      <w:r w:rsidR="00252247">
        <w:t>BS</w:t>
      </w:r>
      <w:r w:rsidR="004A284E">
        <w:rPr>
          <w:lang w:val="en-US"/>
        </w:rPr>
        <w:t xml:space="preserve">1 (39-40 %) &gt; </w:t>
      </w:r>
      <w:r w:rsidR="00252247">
        <w:t>BS</w:t>
      </w:r>
      <w:r w:rsidR="004A284E">
        <w:rPr>
          <w:lang w:val="en-US"/>
        </w:rPr>
        <w:t xml:space="preserve">2 (17 %), in good agreement with </w:t>
      </w:r>
      <w:r w:rsidR="00F772B3">
        <w:rPr>
          <w:lang w:val="en-US"/>
        </w:rPr>
        <w:t>biogas and methane productions</w:t>
      </w:r>
      <w:r w:rsidR="004A284E">
        <w:rPr>
          <w:lang w:val="en-US"/>
        </w:rPr>
        <w:t xml:space="preserve">. In </w:t>
      </w:r>
      <w:r w:rsidR="00685427">
        <w:rPr>
          <w:lang w:val="en-US"/>
        </w:rPr>
        <w:t>experiments</w:t>
      </w:r>
      <w:r w:rsidR="004A284E">
        <w:rPr>
          <w:lang w:val="en-US"/>
        </w:rPr>
        <w:t xml:space="preserve"> 3 and 4, the </w:t>
      </w:r>
      <w:r w:rsidR="00F772B3">
        <w:rPr>
          <w:lang w:val="en-US"/>
        </w:rPr>
        <w:t xml:space="preserve">high </w:t>
      </w:r>
      <w:r w:rsidR="004A284E">
        <w:rPr>
          <w:lang w:val="en-US"/>
        </w:rPr>
        <w:t xml:space="preserve">removal of </w:t>
      </w:r>
      <w:proofErr w:type="spellStart"/>
      <w:r w:rsidR="004A284E">
        <w:rPr>
          <w:lang w:val="en-US"/>
        </w:rPr>
        <w:t>sCOD</w:t>
      </w:r>
      <w:proofErr w:type="spellEnd"/>
      <w:r w:rsidR="001705AE">
        <w:rPr>
          <w:lang w:val="en-US"/>
        </w:rPr>
        <w:t xml:space="preserve"> (92-96 %)</w:t>
      </w:r>
      <w:r w:rsidR="004A284E">
        <w:rPr>
          <w:lang w:val="en-US"/>
        </w:rPr>
        <w:t xml:space="preserve"> </w:t>
      </w:r>
      <w:r w:rsidR="00B62DAF">
        <w:rPr>
          <w:lang w:val="en-US"/>
        </w:rPr>
        <w:t>suggested</w:t>
      </w:r>
      <w:r w:rsidR="004A284E">
        <w:rPr>
          <w:lang w:val="en-US"/>
        </w:rPr>
        <w:t xml:space="preserve"> </w:t>
      </w:r>
      <w:r w:rsidR="001705AE">
        <w:rPr>
          <w:lang w:val="en-US"/>
        </w:rPr>
        <w:t>th</w:t>
      </w:r>
      <w:r w:rsidR="00282958">
        <w:rPr>
          <w:lang w:val="en-US"/>
        </w:rPr>
        <w:t>at the</w:t>
      </w:r>
      <w:r w:rsidR="001705AE">
        <w:rPr>
          <w:lang w:val="en-US"/>
        </w:rPr>
        <w:t xml:space="preserve"> </w:t>
      </w:r>
      <w:r w:rsidR="00B62DAF">
        <w:rPr>
          <w:lang w:val="en-US"/>
        </w:rPr>
        <w:t xml:space="preserve">conversion </w:t>
      </w:r>
      <w:r w:rsidR="004A284E">
        <w:rPr>
          <w:lang w:val="en-US"/>
        </w:rPr>
        <w:t xml:space="preserve">of </w:t>
      </w:r>
      <w:r w:rsidR="00B62DAF">
        <w:rPr>
          <w:lang w:val="en-US"/>
        </w:rPr>
        <w:t xml:space="preserve">soluble </w:t>
      </w:r>
      <w:r w:rsidR="004A284E">
        <w:rPr>
          <w:lang w:val="en-US"/>
        </w:rPr>
        <w:t>organic matter</w:t>
      </w:r>
      <w:r w:rsidR="00B62DAF">
        <w:rPr>
          <w:lang w:val="en-US"/>
        </w:rPr>
        <w:t xml:space="preserve"> </w:t>
      </w:r>
      <w:r w:rsidR="00282958">
        <w:rPr>
          <w:lang w:val="en-US"/>
        </w:rPr>
        <w:t>was almost complete</w:t>
      </w:r>
      <w:r w:rsidR="001705AE">
        <w:rPr>
          <w:lang w:val="en-US"/>
        </w:rPr>
        <w:t xml:space="preserve">. </w:t>
      </w:r>
      <w:r w:rsidR="00F772B3">
        <w:rPr>
          <w:lang w:val="en-US"/>
        </w:rPr>
        <w:t>In contrast</w:t>
      </w:r>
      <w:r w:rsidR="001705AE">
        <w:rPr>
          <w:lang w:val="en-US"/>
        </w:rPr>
        <w:t xml:space="preserve">, in </w:t>
      </w:r>
      <w:r w:rsidR="009633EE">
        <w:rPr>
          <w:lang w:val="en-US"/>
        </w:rPr>
        <w:t>experiment</w:t>
      </w:r>
      <w:r w:rsidR="001705AE">
        <w:rPr>
          <w:lang w:val="en-US"/>
        </w:rPr>
        <w:t xml:space="preserve"> 2, the removal</w:t>
      </w:r>
      <w:r w:rsidR="00B62DAF">
        <w:rPr>
          <w:lang w:val="en-US"/>
        </w:rPr>
        <w:t xml:space="preserve"> </w:t>
      </w:r>
      <w:r w:rsidR="001705AE">
        <w:rPr>
          <w:lang w:val="en-US"/>
        </w:rPr>
        <w:t xml:space="preserve">of </w:t>
      </w:r>
      <w:proofErr w:type="spellStart"/>
      <w:r w:rsidR="001705AE">
        <w:rPr>
          <w:lang w:val="en-US"/>
        </w:rPr>
        <w:t>sCOD</w:t>
      </w:r>
      <w:proofErr w:type="spellEnd"/>
      <w:r w:rsidR="001705AE">
        <w:rPr>
          <w:lang w:val="en-US"/>
        </w:rPr>
        <w:t xml:space="preserve"> w</w:t>
      </w:r>
      <w:r w:rsidR="00B62DAF">
        <w:rPr>
          <w:lang w:val="en-US"/>
        </w:rPr>
        <w:t>as</w:t>
      </w:r>
      <w:r w:rsidR="001705AE">
        <w:rPr>
          <w:lang w:val="en-US"/>
        </w:rPr>
        <w:t xml:space="preserve"> </w:t>
      </w:r>
      <w:r w:rsidR="00F772B3">
        <w:rPr>
          <w:lang w:val="en-US"/>
        </w:rPr>
        <w:t>marginal</w:t>
      </w:r>
      <w:r w:rsidR="001705AE">
        <w:rPr>
          <w:lang w:val="en-US"/>
        </w:rPr>
        <w:t xml:space="preserve"> (12-20 %)</w:t>
      </w:r>
      <w:r w:rsidR="00F772B3">
        <w:rPr>
          <w:lang w:val="en-US"/>
        </w:rPr>
        <w:t>,</w:t>
      </w:r>
      <w:r w:rsidR="001705AE">
        <w:rPr>
          <w:lang w:val="en-US"/>
        </w:rPr>
        <w:t xml:space="preserve"> due to the inhibition of methanogenesis </w:t>
      </w:r>
      <w:r w:rsidR="00CF0271">
        <w:rPr>
          <w:lang w:val="en-US"/>
        </w:rPr>
        <w:t>happened</w:t>
      </w:r>
      <w:r w:rsidR="00B62DAF">
        <w:rPr>
          <w:lang w:val="en-US"/>
        </w:rPr>
        <w:t xml:space="preserve"> with </w:t>
      </w:r>
      <w:r w:rsidR="00252247">
        <w:t>BS</w:t>
      </w:r>
      <w:r w:rsidR="001705AE">
        <w:rPr>
          <w:lang w:val="en-US"/>
        </w:rPr>
        <w:t xml:space="preserve">2. Unfortunately, in </w:t>
      </w:r>
      <w:r w:rsidR="009633EE">
        <w:rPr>
          <w:lang w:val="en-US"/>
        </w:rPr>
        <w:t>experiment</w:t>
      </w:r>
      <w:r w:rsidR="001705AE">
        <w:rPr>
          <w:lang w:val="en-US"/>
        </w:rPr>
        <w:t xml:space="preserve"> 1, </w:t>
      </w:r>
      <w:r w:rsidR="00F772B3">
        <w:rPr>
          <w:lang w:val="en-US"/>
        </w:rPr>
        <w:t xml:space="preserve">the </w:t>
      </w:r>
      <w:r w:rsidR="001705AE">
        <w:rPr>
          <w:lang w:val="en-US"/>
        </w:rPr>
        <w:t xml:space="preserve">removal of </w:t>
      </w:r>
      <w:proofErr w:type="spellStart"/>
      <w:r w:rsidR="001705AE">
        <w:rPr>
          <w:lang w:val="en-US"/>
        </w:rPr>
        <w:t>sCOD</w:t>
      </w:r>
      <w:proofErr w:type="spellEnd"/>
      <w:r w:rsidR="001705AE">
        <w:rPr>
          <w:lang w:val="en-US"/>
        </w:rPr>
        <w:t xml:space="preserve"> was not </w:t>
      </w:r>
      <w:r w:rsidR="00F772B3">
        <w:rPr>
          <w:lang w:val="en-US"/>
        </w:rPr>
        <w:t>assessed</w:t>
      </w:r>
      <w:r w:rsidR="00B62DAF">
        <w:rPr>
          <w:lang w:val="en-US"/>
        </w:rPr>
        <w:t xml:space="preserve"> </w:t>
      </w:r>
      <w:r w:rsidR="00B62DAF">
        <w:t>due to some problems happened during the tests</w:t>
      </w:r>
      <w:r w:rsidR="001705AE">
        <w:rPr>
          <w:lang w:val="en-US"/>
        </w:rPr>
        <w:t>.</w:t>
      </w:r>
      <w:r w:rsidR="00B62DAF">
        <w:rPr>
          <w:lang w:val="en-US"/>
        </w:rPr>
        <w:t xml:space="preserve"> </w:t>
      </w:r>
      <w:r w:rsidR="004546C6" w:rsidRPr="004546C6">
        <w:t xml:space="preserve">The initial pH </w:t>
      </w:r>
      <w:r w:rsidR="004546C6" w:rsidRPr="006F0452">
        <w:t xml:space="preserve">values (Figure </w:t>
      </w:r>
      <w:r w:rsidR="00273C27" w:rsidRPr="006F0452">
        <w:t>3</w:t>
      </w:r>
      <w:r w:rsidR="004D4438" w:rsidRPr="006F0452">
        <w:t>.</w:t>
      </w:r>
      <w:r w:rsidR="00273C27" w:rsidRPr="006F0452">
        <w:t>b</w:t>
      </w:r>
      <w:r w:rsidR="004546C6" w:rsidRPr="006F0452">
        <w:t>)</w:t>
      </w:r>
      <w:r w:rsidR="004546C6" w:rsidRPr="004546C6">
        <w:t xml:space="preserve"> of</w:t>
      </w:r>
      <w:r w:rsidR="00C12874">
        <w:t xml:space="preserve"> </w:t>
      </w:r>
      <w:r w:rsidR="00B62DAF">
        <w:t xml:space="preserve">the </w:t>
      </w:r>
      <w:proofErr w:type="spellStart"/>
      <w:r w:rsidR="00B62DAF">
        <w:t>inocul</w:t>
      </w:r>
      <w:r w:rsidR="009633EE">
        <w:t>a</w:t>
      </w:r>
      <w:proofErr w:type="spellEnd"/>
      <w:r w:rsidR="00B62DAF">
        <w:t xml:space="preserve"> </w:t>
      </w:r>
      <w:r w:rsidR="00C12874">
        <w:t xml:space="preserve">were between 7.4 and 7.7 in all cases, </w:t>
      </w:r>
      <w:r w:rsidR="008738C8">
        <w:t>due to the</w:t>
      </w:r>
      <w:r w:rsidR="00C12874">
        <w:t xml:space="preserve"> pH adjustment to 7.5</w:t>
      </w:r>
      <w:r w:rsidR="008738C8" w:rsidRPr="008738C8">
        <w:t xml:space="preserve"> (except in </w:t>
      </w:r>
      <w:r w:rsidR="009633EE">
        <w:rPr>
          <w:lang w:val="en-US"/>
        </w:rPr>
        <w:t>experiment</w:t>
      </w:r>
      <w:r w:rsidR="009633EE" w:rsidRPr="008738C8">
        <w:t xml:space="preserve"> </w:t>
      </w:r>
      <w:r w:rsidR="008738C8" w:rsidRPr="008738C8">
        <w:t xml:space="preserve">d </w:t>
      </w:r>
      <w:r w:rsidR="008738C8">
        <w:t>1</w:t>
      </w:r>
      <w:r w:rsidR="008738C8" w:rsidRPr="008738C8">
        <w:t>)</w:t>
      </w:r>
      <w:r w:rsidR="004546C6" w:rsidRPr="004546C6">
        <w:t xml:space="preserve">. </w:t>
      </w:r>
      <w:r w:rsidR="008738C8" w:rsidRPr="008738C8">
        <w:t xml:space="preserve">At the end of </w:t>
      </w:r>
      <w:r w:rsidR="008738C8">
        <w:t>AD tests</w:t>
      </w:r>
      <w:r w:rsidR="008738C8" w:rsidRPr="008738C8">
        <w:t xml:space="preserve">, the pH values of </w:t>
      </w:r>
      <w:r w:rsidR="00FA222D">
        <w:t>the digestate</w:t>
      </w:r>
      <w:r w:rsidR="00FA222D" w:rsidRPr="008738C8">
        <w:t xml:space="preserve"> </w:t>
      </w:r>
      <w:r w:rsidR="008738C8" w:rsidRPr="008738C8">
        <w:t xml:space="preserve">ranged from acidic </w:t>
      </w:r>
      <w:r w:rsidR="00FA222D">
        <w:t>(</w:t>
      </w:r>
      <w:r w:rsidR="008738C8" w:rsidRPr="008738C8">
        <w:t xml:space="preserve">when inhibition </w:t>
      </w:r>
      <w:r w:rsidR="008738C8">
        <w:t>of AD occurred</w:t>
      </w:r>
      <w:r w:rsidR="00FA222D">
        <w:t>)</w:t>
      </w:r>
      <w:r w:rsidR="008738C8" w:rsidRPr="008738C8">
        <w:t xml:space="preserve"> to slightly alkaline when methanogenesis was </w:t>
      </w:r>
      <w:r w:rsidR="008738C8">
        <w:t>complete</w:t>
      </w:r>
      <w:r w:rsidR="008738C8" w:rsidRPr="008738C8">
        <w:t xml:space="preserve">. </w:t>
      </w:r>
      <w:r w:rsidR="00443903">
        <w:t xml:space="preserve">In </w:t>
      </w:r>
      <w:r w:rsidR="009633EE">
        <w:rPr>
          <w:lang w:val="en-US"/>
        </w:rPr>
        <w:t>experiment</w:t>
      </w:r>
      <w:r w:rsidR="00443903">
        <w:t xml:space="preserve"> 1, </w:t>
      </w:r>
      <w:r w:rsidR="008738C8">
        <w:t xml:space="preserve">the </w:t>
      </w:r>
      <w:r w:rsidR="00443903">
        <w:t xml:space="preserve">final pH </w:t>
      </w:r>
      <w:r w:rsidR="008738C8">
        <w:t xml:space="preserve">values of </w:t>
      </w:r>
      <w:r w:rsidR="00252247">
        <w:t xml:space="preserve">BS </w:t>
      </w:r>
      <w:r w:rsidR="00443903">
        <w:t xml:space="preserve">1 and </w:t>
      </w:r>
      <w:r w:rsidR="00252247">
        <w:t>BS</w:t>
      </w:r>
      <w:r w:rsidR="00443903">
        <w:t>1-FB</w:t>
      </w:r>
      <w:r w:rsidR="004546C6" w:rsidRPr="004546C6">
        <w:t xml:space="preserve"> </w:t>
      </w:r>
      <w:r w:rsidR="008738C8">
        <w:t>decreased</w:t>
      </w:r>
      <w:r w:rsidR="00F41D6C">
        <w:t xml:space="preserve"> but </w:t>
      </w:r>
      <w:r w:rsidR="008738C8">
        <w:t xml:space="preserve">remained </w:t>
      </w:r>
      <w:r w:rsidR="004546C6" w:rsidRPr="004546C6">
        <w:t xml:space="preserve">in the optimal range for methanogens, respectively equal to 7.28 and 7.24. In </w:t>
      </w:r>
      <w:r w:rsidR="004546C6" w:rsidRPr="004546C6">
        <w:lastRenderedPageBreak/>
        <w:t xml:space="preserve">contrast, </w:t>
      </w:r>
      <w:r w:rsidR="00F41D6C">
        <w:t xml:space="preserve">in </w:t>
      </w:r>
      <w:r w:rsidR="009633EE">
        <w:rPr>
          <w:lang w:val="en-US"/>
        </w:rPr>
        <w:t>experiment</w:t>
      </w:r>
      <w:r w:rsidR="00F41D6C">
        <w:t xml:space="preserve"> 2, the final pH </w:t>
      </w:r>
      <w:r w:rsidR="004546C6" w:rsidRPr="004546C6">
        <w:t>dropp</w:t>
      </w:r>
      <w:r w:rsidR="00F41D6C">
        <w:t>ed</w:t>
      </w:r>
      <w:r w:rsidR="004546C6" w:rsidRPr="004546C6">
        <w:t xml:space="preserve"> to 5.5 at the end of AD </w:t>
      </w:r>
      <w:r w:rsidR="00F41D6C">
        <w:t xml:space="preserve">of </w:t>
      </w:r>
      <w:r w:rsidR="00252247">
        <w:t>BS</w:t>
      </w:r>
      <w:r w:rsidR="00F41D6C">
        <w:t>2 despite the presence of SWP550</w:t>
      </w:r>
      <w:r w:rsidR="004546C6" w:rsidRPr="004546C6">
        <w:t xml:space="preserve">, indicating inhibitory conditions for methanogens. Apparently, the addition of 10 g </w:t>
      </w:r>
      <w:r w:rsidR="00F41D6C">
        <w:t>L</w:t>
      </w:r>
      <w:r w:rsidR="004546C6" w:rsidRPr="004546C6">
        <w:rPr>
          <w:vertAlign w:val="superscript"/>
        </w:rPr>
        <w:t>-1</w:t>
      </w:r>
      <w:r w:rsidR="004546C6" w:rsidRPr="004546C6">
        <w:t xml:space="preserve"> of </w:t>
      </w:r>
      <w:r w:rsidR="00F41D6C">
        <w:t>SWP550</w:t>
      </w:r>
      <w:r w:rsidR="004546C6" w:rsidRPr="004546C6">
        <w:t xml:space="preserve"> was not effective </w:t>
      </w:r>
      <w:r w:rsidR="00FA222D">
        <w:t>in mitigating</w:t>
      </w:r>
      <w:r w:rsidR="00FA222D" w:rsidRPr="004546C6">
        <w:t xml:space="preserve"> </w:t>
      </w:r>
      <w:r w:rsidR="004546C6" w:rsidRPr="004546C6">
        <w:t>the pH drop caused by the rapid</w:t>
      </w:r>
      <w:r w:rsidR="000C7E88">
        <w:t xml:space="preserve"> </w:t>
      </w:r>
      <w:r w:rsidR="004546C6" w:rsidRPr="004546C6">
        <w:t>accumulation of organic acids.</w:t>
      </w:r>
    </w:p>
    <w:p w14:paraId="1B46DFF1" w14:textId="77777777" w:rsidR="0070190E" w:rsidRDefault="0070190E" w:rsidP="000C7E88">
      <w:pPr>
        <w:jc w:val="both"/>
      </w:pPr>
    </w:p>
    <w:p w14:paraId="7FA3DC4A" w14:textId="0FD26AFB" w:rsidR="000C7E88" w:rsidRDefault="000C7E88" w:rsidP="000C7E88">
      <w:pPr>
        <w:jc w:val="both"/>
      </w:pPr>
      <w:r w:rsidRPr="00F13A5F">
        <w:rPr>
          <w:b/>
          <w:bCs/>
        </w:rPr>
        <w:t>Figure 3.</w:t>
      </w:r>
      <w:r>
        <w:t xml:space="preserve"> </w:t>
      </w:r>
      <w:r w:rsidRPr="00F13A5F">
        <w:t>Characteristics of digestate before and after the anaerobic digestion of wine lees: (a) Removal of total COD (</w:t>
      </w:r>
      <w:proofErr w:type="spellStart"/>
      <w:r w:rsidRPr="00F13A5F">
        <w:t>tCOD</w:t>
      </w:r>
      <w:proofErr w:type="spellEnd"/>
      <w:r w:rsidRPr="00F13A5F">
        <w:t>) and soluble COD (</w:t>
      </w:r>
      <w:proofErr w:type="spellStart"/>
      <w:r w:rsidRPr="00F13A5F">
        <w:t>sCOD</w:t>
      </w:r>
      <w:proofErr w:type="spellEnd"/>
      <w:r w:rsidRPr="00F13A5F">
        <w:t>); (b) pH and total phenolic content; (b) Organic acids.</w:t>
      </w:r>
    </w:p>
    <w:p w14:paraId="4C470D20" w14:textId="478E2BD1" w:rsidR="000C7E88" w:rsidRPr="00F13A5F" w:rsidRDefault="000C7E88" w:rsidP="0070190E">
      <w:pPr>
        <w:jc w:val="center"/>
      </w:pPr>
    </w:p>
    <w:p w14:paraId="19B88D8B" w14:textId="6D029353" w:rsidR="000C7E88" w:rsidRDefault="00992BA1" w:rsidP="000C7E88">
      <w:pPr>
        <w:spacing w:after="160" w:line="259" w:lineRule="auto"/>
        <w:sectPr w:rsidR="000C7E88" w:rsidSect="006A2003">
          <w:pgSz w:w="11906" w:h="16838"/>
          <w:pgMar w:top="1701" w:right="1701" w:bottom="1701" w:left="1701" w:header="709" w:footer="709" w:gutter="0"/>
          <w:lnNumType w:countBy="1" w:restart="continuous"/>
          <w:cols w:space="708"/>
          <w:docGrid w:linePitch="360"/>
        </w:sectPr>
      </w:pPr>
      <w:r>
        <w:rPr>
          <w:noProof/>
        </w:rPr>
        <w:lastRenderedPageBreak/>
        <w:drawing>
          <wp:inline distT="0" distB="0" distL="0" distR="0" wp14:anchorId="16DABE68" wp14:editId="4BBE5CB1">
            <wp:extent cx="5400040" cy="6480175"/>
            <wp:effectExtent l="0" t="0" r="0" b="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6480175"/>
                    </a:xfrm>
                    <a:prstGeom prst="rect">
                      <a:avLst/>
                    </a:prstGeom>
                  </pic:spPr>
                </pic:pic>
              </a:graphicData>
            </a:graphic>
          </wp:inline>
        </w:drawing>
      </w:r>
    </w:p>
    <w:p w14:paraId="0B0AF3D1" w14:textId="75B7D3D1" w:rsidR="004546C6" w:rsidRPr="004546C6" w:rsidRDefault="00F41D6C" w:rsidP="00984C9E">
      <w:pPr>
        <w:jc w:val="both"/>
      </w:pPr>
      <w:r>
        <w:lastRenderedPageBreak/>
        <w:t xml:space="preserve">The AD of </w:t>
      </w:r>
      <w:r w:rsidR="00C059C8">
        <w:rPr>
          <w:lang w:val="en-US"/>
        </w:rPr>
        <w:t>BR</w:t>
      </w:r>
      <w:r>
        <w:t xml:space="preserve"> resulted in final pH values in the alkaline</w:t>
      </w:r>
      <w:r w:rsidR="000C7E88">
        <w:t xml:space="preserve"> </w:t>
      </w:r>
      <w:r>
        <w:t xml:space="preserve">range, equal to 8.2 in </w:t>
      </w:r>
      <w:r w:rsidR="009633EE">
        <w:rPr>
          <w:lang w:val="en-US"/>
        </w:rPr>
        <w:t>experiment</w:t>
      </w:r>
      <w:r>
        <w:t xml:space="preserve"> 3 and 8.0 in </w:t>
      </w:r>
      <w:r w:rsidR="009633EE">
        <w:rPr>
          <w:lang w:val="en-US"/>
        </w:rPr>
        <w:t>experiment</w:t>
      </w:r>
      <w:r>
        <w:t xml:space="preserve"> 4, </w:t>
      </w:r>
      <w:r w:rsidR="0057072B">
        <w:t>without significant differences between B</w:t>
      </w:r>
      <w:r w:rsidR="001A7F69">
        <w:t>-</w:t>
      </w:r>
      <w:r w:rsidR="0057072B">
        <w:t xml:space="preserve">BC and control groups. </w:t>
      </w:r>
      <w:r w:rsidR="005057FB">
        <w:t>Further,</w:t>
      </w:r>
      <w:r w:rsidR="0005024E">
        <w:t xml:space="preserve"> in </w:t>
      </w:r>
      <w:r w:rsidR="00685427">
        <w:rPr>
          <w:lang w:val="en-US"/>
        </w:rPr>
        <w:t>experiments</w:t>
      </w:r>
      <w:r w:rsidR="0005024E">
        <w:t xml:space="preserve"> 3 and 4</w:t>
      </w:r>
      <w:r w:rsidR="00DB46A5">
        <w:t>,</w:t>
      </w:r>
      <w:r w:rsidR="0005024E">
        <w:t xml:space="preserve"> the total phenolic content </w:t>
      </w:r>
      <w:r w:rsidR="003E532C">
        <w:t xml:space="preserve">of </w:t>
      </w:r>
      <w:r w:rsidR="00FA222D">
        <w:t xml:space="preserve">the digestate </w:t>
      </w:r>
      <w:r w:rsidR="0005024E">
        <w:t xml:space="preserve">was </w:t>
      </w:r>
      <w:r w:rsidR="000C7E88">
        <w:t>analysed</w:t>
      </w:r>
      <w:r w:rsidR="00FA222D">
        <w:t xml:space="preserve"> </w:t>
      </w:r>
      <w:r w:rsidR="0005024E">
        <w:t xml:space="preserve">to investigate the effect of AD process on </w:t>
      </w:r>
      <w:r w:rsidR="00DB46A5">
        <w:t>polyphenols</w:t>
      </w:r>
      <w:r w:rsidR="003E532C">
        <w:t xml:space="preserve">. Excessive concentrations of these compounds, </w:t>
      </w:r>
      <w:r w:rsidR="00DB46A5">
        <w:t>commonly</w:t>
      </w:r>
      <w:r w:rsidR="0005024E">
        <w:t xml:space="preserve"> present in WL</w:t>
      </w:r>
      <w:r w:rsidR="00DB46A5">
        <w:t xml:space="preserve">, </w:t>
      </w:r>
      <w:r w:rsidR="003E532C">
        <w:t>can be</w:t>
      </w:r>
      <w:r w:rsidR="0005024E">
        <w:t xml:space="preserve"> inhibitory for </w:t>
      </w:r>
      <w:r w:rsidR="003E532C">
        <w:t xml:space="preserve">the </w:t>
      </w:r>
      <w:r w:rsidR="0005024E">
        <w:t>AD process</w:t>
      </w:r>
      <w:r w:rsidR="00DB46A5">
        <w:t xml:space="preserve"> </w:t>
      </w:r>
      <w:r w:rsidR="0005024E">
        <w:fldChar w:fldCharType="begin" w:fldLock="1"/>
      </w:r>
      <w:r w:rsidR="00A672AE">
        <w:instrText>ADDIN CSL_CITATION {"citationItems":[{"id":"ITEM-1","itemData":{"DOI":"10.1016/j.biortech.2007.01.057","ISBN":"0960-8524 (Print)\\n0960-8524 (Linking)","ISSN":"09608524","PMID":"17399981","abstract":"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 2007 Elsevier Ltd. All rights reserved.","author":[{"dropping-particle":"","family":"Chen","given":"Ye","non-dropping-particle":"","parse-names":false,"suffix":""},{"dropping-particle":"","family":"Cheng","given":"Jay J.","non-dropping-particle":"","parse-names":false,"suffix":""},{"dropping-particle":"","family":"Creamer","given":"Kurt S.","non-dropping-particle":"","parse-names":false,"suffix":""}],"container-title":"Bioresource Technology","id":"ITEM-1","issue":"10","issued":{"date-parts":[["2008"]]},"page":"4044-4064","title":"Inhibition of anaerobic digestion process: A review","type":"article-journal","volume":"99"},"uris":["http://www.mendeley.com/documents/?uuid=59a79d94-6489-48fa-a6ad-2f146bfbe90a"]}],"mendeley":{"formattedCitation":"[23]","plainTextFormattedCitation":"[23]","previouslyFormattedCitation":"[23]"},"properties":{"noteIndex":0},"schema":"https://github.com/citation-style-language/schema/raw/master/csl-citation.json"}</w:instrText>
      </w:r>
      <w:r w:rsidR="0005024E">
        <w:fldChar w:fldCharType="separate"/>
      </w:r>
      <w:r w:rsidR="0036598C" w:rsidRPr="0036598C">
        <w:rPr>
          <w:noProof/>
        </w:rPr>
        <w:t>[</w:t>
      </w:r>
      <w:r w:rsidR="008C18E8">
        <w:rPr>
          <w:noProof/>
        </w:rPr>
        <w:t>19</w:t>
      </w:r>
      <w:r w:rsidR="0036598C" w:rsidRPr="0036598C">
        <w:rPr>
          <w:noProof/>
        </w:rPr>
        <w:t>]</w:t>
      </w:r>
      <w:r w:rsidR="0005024E">
        <w:fldChar w:fldCharType="end"/>
      </w:r>
      <w:r w:rsidR="0005024E">
        <w:t xml:space="preserve">. </w:t>
      </w:r>
      <w:r w:rsidR="00FD793C">
        <w:t>In o</w:t>
      </w:r>
      <w:r w:rsidR="00DB46A5">
        <w:t xml:space="preserve">verall, the </w:t>
      </w:r>
      <w:r w:rsidR="003E532C">
        <w:t>total phenolic content</w:t>
      </w:r>
      <w:r w:rsidR="00DB46A5">
        <w:t xml:space="preserve"> </w:t>
      </w:r>
      <w:r w:rsidR="003E532C">
        <w:t>ranged from</w:t>
      </w:r>
      <w:r w:rsidR="00DB46A5">
        <w:t xml:space="preserve"> 116</w:t>
      </w:r>
      <w:r w:rsidR="003E532C">
        <w:t xml:space="preserve"> to </w:t>
      </w:r>
      <w:r w:rsidR="00DB46A5">
        <w:t>154 mg L</w:t>
      </w:r>
      <w:r w:rsidR="00DB46A5" w:rsidRPr="00DB46A5">
        <w:rPr>
          <w:vertAlign w:val="superscript"/>
        </w:rPr>
        <w:t>-1</w:t>
      </w:r>
      <w:r w:rsidR="00DB46A5">
        <w:t xml:space="preserve"> GAE</w:t>
      </w:r>
      <w:r w:rsidR="00AC704F">
        <w:t xml:space="preserve">, slightly lower in </w:t>
      </w:r>
      <w:r w:rsidR="001606AC">
        <w:t xml:space="preserve">the </w:t>
      </w:r>
      <w:r w:rsidR="00AC704F">
        <w:t xml:space="preserve">BC amended </w:t>
      </w:r>
      <w:r w:rsidR="001606AC">
        <w:t>groups</w:t>
      </w:r>
      <w:r w:rsidR="00AC704F">
        <w:t xml:space="preserve"> </w:t>
      </w:r>
      <w:r w:rsidR="003E532C">
        <w:t>(</w:t>
      </w:r>
      <w:r w:rsidR="003E532C" w:rsidRPr="003E532C">
        <w:t>119-135 mg L</w:t>
      </w:r>
      <w:r w:rsidR="003E532C" w:rsidRPr="003E532C">
        <w:rPr>
          <w:vertAlign w:val="superscript"/>
        </w:rPr>
        <w:t>-1</w:t>
      </w:r>
      <w:r w:rsidR="003E532C" w:rsidRPr="003E532C">
        <w:t>)</w:t>
      </w:r>
      <w:r w:rsidR="003E532C">
        <w:t xml:space="preserve"> </w:t>
      </w:r>
      <w:r w:rsidR="001606AC">
        <w:t>than</w:t>
      </w:r>
      <w:r w:rsidR="003E532C">
        <w:t xml:space="preserve"> in</w:t>
      </w:r>
      <w:r w:rsidR="00AC704F">
        <w:t xml:space="preserve"> control </w:t>
      </w:r>
      <w:r w:rsidR="001606AC">
        <w:t>groups</w:t>
      </w:r>
      <w:r w:rsidR="003E532C">
        <w:t xml:space="preserve"> (136-152 mg L</w:t>
      </w:r>
      <w:r w:rsidR="003E532C" w:rsidRPr="000227C6">
        <w:rPr>
          <w:vertAlign w:val="superscript"/>
        </w:rPr>
        <w:t>-1</w:t>
      </w:r>
      <w:r w:rsidR="003E532C">
        <w:t>), maybe suggesting a certain adsorption capacity of BC.</w:t>
      </w:r>
      <w:r w:rsidR="001606AC">
        <w:t xml:space="preserve"> However, in </w:t>
      </w:r>
      <w:r w:rsidR="009633EE">
        <w:rPr>
          <w:lang w:val="en-US"/>
        </w:rPr>
        <w:t>experiment</w:t>
      </w:r>
      <w:r w:rsidR="001606AC">
        <w:t xml:space="preserve"> 3, polyphenols tended to accumulate during </w:t>
      </w:r>
      <w:r w:rsidR="003E532C">
        <w:t xml:space="preserve">the </w:t>
      </w:r>
      <w:r w:rsidR="001606AC">
        <w:t>AD, increas</w:t>
      </w:r>
      <w:r w:rsidR="003E532C">
        <w:t xml:space="preserve">ing </w:t>
      </w:r>
      <w:r w:rsidR="001606AC">
        <w:t xml:space="preserve">by 8 % for </w:t>
      </w:r>
      <w:r w:rsidR="00C059C8">
        <w:rPr>
          <w:lang w:val="en-US"/>
        </w:rPr>
        <w:t>BR</w:t>
      </w:r>
      <w:r w:rsidR="001606AC">
        <w:t xml:space="preserve">3–BC and 13 % for </w:t>
      </w:r>
      <w:r w:rsidR="00F8525F">
        <w:rPr>
          <w:lang w:val="en-US"/>
        </w:rPr>
        <w:t>BR</w:t>
      </w:r>
      <w:r w:rsidR="001606AC">
        <w:t>3–BC.</w:t>
      </w:r>
      <w:r w:rsidR="00081243">
        <w:t xml:space="preserve"> In </w:t>
      </w:r>
      <w:r w:rsidR="009633EE">
        <w:rPr>
          <w:lang w:val="en-US"/>
        </w:rPr>
        <w:t>experiment</w:t>
      </w:r>
      <w:r w:rsidR="00081243">
        <w:t xml:space="preserve"> 4, </w:t>
      </w:r>
      <w:r w:rsidR="003E532C">
        <w:t>the total phenolic content</w:t>
      </w:r>
      <w:r w:rsidR="00081243">
        <w:t xml:space="preserve"> w</w:t>
      </w:r>
      <w:r w:rsidR="003E532C">
        <w:t>as</w:t>
      </w:r>
      <w:r w:rsidR="00081243">
        <w:t xml:space="preserve"> </w:t>
      </w:r>
      <w:r w:rsidR="00081243" w:rsidRPr="00081243">
        <w:t>slightly reduced</w:t>
      </w:r>
      <w:r w:rsidR="00081243">
        <w:t xml:space="preserve"> during AD by 14 % for </w:t>
      </w:r>
      <w:r w:rsidR="00F8525F">
        <w:rPr>
          <w:lang w:val="en-US"/>
        </w:rPr>
        <w:t>BR</w:t>
      </w:r>
      <w:r w:rsidR="00FA062A">
        <w:t>4-BC</w:t>
      </w:r>
      <w:r w:rsidR="00081243">
        <w:t xml:space="preserve"> and by 7 % for </w:t>
      </w:r>
      <w:r w:rsidR="00F8525F">
        <w:rPr>
          <w:lang w:val="en-US"/>
        </w:rPr>
        <w:t>BR</w:t>
      </w:r>
      <w:r w:rsidR="00FA062A">
        <w:t>4–C.</w:t>
      </w:r>
    </w:p>
    <w:p w14:paraId="3E38467C" w14:textId="173569CD" w:rsidR="004546C6" w:rsidRPr="004546C6" w:rsidRDefault="003E532C" w:rsidP="00984C9E">
      <w:pPr>
        <w:jc w:val="both"/>
      </w:pPr>
      <w:r w:rsidRPr="006F0452">
        <w:t>Figure 3.c shows</w:t>
      </w:r>
      <w:r>
        <w:t xml:space="preserve"> t</w:t>
      </w:r>
      <w:r w:rsidR="004546C6" w:rsidRPr="004546C6">
        <w:t xml:space="preserve">he concentration of organic acids before and after AD. In </w:t>
      </w:r>
      <w:r w:rsidR="009633EE">
        <w:rPr>
          <w:lang w:val="en-US"/>
        </w:rPr>
        <w:t>experiment</w:t>
      </w:r>
      <w:r w:rsidR="00DC1C2D">
        <w:t xml:space="preserve"> 1, </w:t>
      </w:r>
      <w:r>
        <w:t>t</w:t>
      </w:r>
      <w:r w:rsidR="00DC1C2D">
        <w:t>he initial organic acids concentration</w:t>
      </w:r>
      <w:r w:rsidR="004546C6" w:rsidRPr="004546C6">
        <w:t xml:space="preserve"> </w:t>
      </w:r>
      <w:r w:rsidR="00DC1C2D">
        <w:t>(</w:t>
      </w:r>
      <w:r w:rsidR="004546C6" w:rsidRPr="004546C6">
        <w:t xml:space="preserve">676 g </w:t>
      </w:r>
      <w:r w:rsidR="00DC1C2D">
        <w:t>L</w:t>
      </w:r>
      <w:r w:rsidR="004546C6" w:rsidRPr="004546C6">
        <w:rPr>
          <w:vertAlign w:val="superscript"/>
        </w:rPr>
        <w:t>-1</w:t>
      </w:r>
      <w:r w:rsidR="00DC1C2D">
        <w:t>)</w:t>
      </w:r>
      <w:r w:rsidR="004546C6" w:rsidRPr="004546C6">
        <w:t xml:space="preserve"> of</w:t>
      </w:r>
      <w:r w:rsidR="00DC1C2D">
        <w:t xml:space="preserve"> </w:t>
      </w:r>
      <w:r w:rsidR="00252247">
        <w:t>BS</w:t>
      </w:r>
      <w:r w:rsidR="00DC1C2D">
        <w:t>1</w:t>
      </w:r>
      <w:r w:rsidR="004546C6" w:rsidRPr="004546C6">
        <w:t xml:space="preserve"> and </w:t>
      </w:r>
      <w:r w:rsidR="00252247">
        <w:t>BS1</w:t>
      </w:r>
      <w:r w:rsidR="004546C6" w:rsidRPr="004546C6">
        <w:t xml:space="preserve">-FB was reduced by more than 90% </w:t>
      </w:r>
      <w:r w:rsidR="00DC1C2D">
        <w:t>in both cases</w:t>
      </w:r>
      <w:r w:rsidR="004546C6" w:rsidRPr="004546C6">
        <w:t>.</w:t>
      </w:r>
      <w:r w:rsidR="00F82184">
        <w:t xml:space="preserve"> I</w:t>
      </w:r>
      <w:r w:rsidR="00DC1C2D">
        <w:t xml:space="preserve">n </w:t>
      </w:r>
      <w:r w:rsidR="009633EE">
        <w:rPr>
          <w:lang w:val="en-US"/>
        </w:rPr>
        <w:t>experiment</w:t>
      </w:r>
      <w:r w:rsidR="00DC1C2D">
        <w:t xml:space="preserve"> 2,</w:t>
      </w:r>
      <w:r w:rsidR="004546C6" w:rsidRPr="004546C6">
        <w:t xml:space="preserve"> the organic acids accumulate</w:t>
      </w:r>
      <w:r w:rsidR="00F82184">
        <w:t>d</w:t>
      </w:r>
      <w:r w:rsidR="004546C6" w:rsidRPr="004546C6">
        <w:t xml:space="preserve"> during AD. The initial concentration of organic acids of</w:t>
      </w:r>
      <w:r w:rsidR="00DC1C2D">
        <w:t xml:space="preserve"> </w:t>
      </w:r>
      <w:r w:rsidR="00252247">
        <w:t>BS</w:t>
      </w:r>
      <w:r w:rsidR="00DC1C2D">
        <w:t xml:space="preserve">2-BC and </w:t>
      </w:r>
      <w:r w:rsidR="00252247">
        <w:t>BS</w:t>
      </w:r>
      <w:r w:rsidR="00DC1C2D">
        <w:t>2-C</w:t>
      </w:r>
      <w:r w:rsidR="00DC1C2D" w:rsidRPr="004546C6">
        <w:t xml:space="preserve"> </w:t>
      </w:r>
      <w:r w:rsidR="004546C6" w:rsidRPr="004546C6">
        <w:t xml:space="preserve">was higher than </w:t>
      </w:r>
      <w:r w:rsidR="00DC1C2D">
        <w:t xml:space="preserve">in </w:t>
      </w:r>
      <w:r w:rsidR="009633EE">
        <w:rPr>
          <w:lang w:val="en-US"/>
        </w:rPr>
        <w:t>experiment</w:t>
      </w:r>
      <w:r w:rsidR="00DC1C2D">
        <w:t xml:space="preserve"> 1</w:t>
      </w:r>
      <w:r w:rsidR="004546C6" w:rsidRPr="004546C6">
        <w:t xml:space="preserve">, respectively equal to 1125 g </w:t>
      </w:r>
      <w:r w:rsidR="00DC1C2D">
        <w:t>L</w:t>
      </w:r>
      <w:r w:rsidR="004546C6" w:rsidRPr="004546C6">
        <w:rPr>
          <w:vertAlign w:val="superscript"/>
        </w:rPr>
        <w:t>-1</w:t>
      </w:r>
      <w:r w:rsidR="004546C6" w:rsidRPr="004546C6">
        <w:t xml:space="preserve"> and 1198 g </w:t>
      </w:r>
      <w:r w:rsidR="00DC1C2D">
        <w:t>L</w:t>
      </w:r>
      <w:r w:rsidR="004546C6" w:rsidRPr="004546C6">
        <w:rPr>
          <w:vertAlign w:val="superscript"/>
        </w:rPr>
        <w:t>-1</w:t>
      </w:r>
      <w:r w:rsidR="004546C6" w:rsidRPr="004546C6">
        <w:t xml:space="preserve">, accounting for around 3 % of the initial </w:t>
      </w:r>
      <w:proofErr w:type="spellStart"/>
      <w:r w:rsidR="004546C6" w:rsidRPr="004546C6">
        <w:t>sCOD</w:t>
      </w:r>
      <w:proofErr w:type="spellEnd"/>
      <w:r w:rsidR="004546C6" w:rsidRPr="004546C6">
        <w:t xml:space="preserve"> concentration. At the end of AD</w:t>
      </w:r>
      <w:r w:rsidR="00DC1C2D">
        <w:t>,</w:t>
      </w:r>
      <w:r w:rsidR="004546C6" w:rsidRPr="004546C6">
        <w:t xml:space="preserve"> organic acids raised by </w:t>
      </w:r>
      <w:r w:rsidR="004C49B0">
        <w:t>19</w:t>
      </w:r>
      <w:r w:rsidR="004546C6" w:rsidRPr="004546C6">
        <w:t xml:space="preserve"> and </w:t>
      </w:r>
      <w:r w:rsidR="004C49B0">
        <w:t>20</w:t>
      </w:r>
      <w:r w:rsidR="004546C6" w:rsidRPr="004546C6">
        <w:t xml:space="preserve"> times for </w:t>
      </w:r>
      <w:r w:rsidR="00252247">
        <w:t>BS</w:t>
      </w:r>
      <w:r w:rsidR="00DC1C2D">
        <w:t xml:space="preserve">2-BC and </w:t>
      </w:r>
      <w:r w:rsidR="00252247">
        <w:t>BS</w:t>
      </w:r>
      <w:r w:rsidR="00DC1C2D">
        <w:t>2-BC</w:t>
      </w:r>
      <w:r w:rsidR="004546C6" w:rsidRPr="004546C6">
        <w:t>, up to 2</w:t>
      </w:r>
      <w:r w:rsidR="004C49B0">
        <w:t>1 and 24</w:t>
      </w:r>
      <w:r w:rsidR="004546C6" w:rsidRPr="004546C6">
        <w:t xml:space="preserve"> g </w:t>
      </w:r>
      <w:r w:rsidR="00DC1C2D">
        <w:t>L</w:t>
      </w:r>
      <w:r w:rsidR="004546C6" w:rsidRPr="004546C6">
        <w:rPr>
          <w:vertAlign w:val="superscript"/>
        </w:rPr>
        <w:t>-1</w:t>
      </w:r>
      <w:r w:rsidR="004546C6" w:rsidRPr="004546C6">
        <w:t>, representing</w:t>
      </w:r>
      <w:r w:rsidR="00FA222D">
        <w:t xml:space="preserve"> respectively</w:t>
      </w:r>
      <w:r w:rsidR="004546C6" w:rsidRPr="004546C6">
        <w:t xml:space="preserve"> 58 % and 68 % of the </w:t>
      </w:r>
      <w:r w:rsidR="00FA222D">
        <w:t>residual</w:t>
      </w:r>
      <w:r w:rsidR="00FA222D" w:rsidRPr="004546C6">
        <w:t xml:space="preserve"> </w:t>
      </w:r>
      <w:proofErr w:type="spellStart"/>
      <w:r w:rsidR="004546C6" w:rsidRPr="004546C6">
        <w:t>sCOD</w:t>
      </w:r>
      <w:proofErr w:type="spellEnd"/>
      <w:r w:rsidR="004546C6" w:rsidRPr="004546C6">
        <w:t xml:space="preserve"> concentration. The degradation of organic acids by acetogens and methanogens was likely too slow to contrast their rapid production </w:t>
      </w:r>
      <w:r w:rsidR="00F82184">
        <w:t xml:space="preserve">by acidogenic bacteria </w:t>
      </w:r>
      <w:r w:rsidR="004546C6" w:rsidRPr="004546C6">
        <w:t xml:space="preserve">during the first days of AD, resulting in the pH drop and the failure of </w:t>
      </w:r>
      <w:r w:rsidR="00F82184">
        <w:t>methanogenesis</w:t>
      </w:r>
      <w:r w:rsidR="004546C6" w:rsidRPr="004546C6">
        <w:t xml:space="preserve">. The supplementation of BC did not mitigate </w:t>
      </w:r>
      <w:r w:rsidR="00FA222D">
        <w:t>the</w:t>
      </w:r>
      <w:r w:rsidR="004546C6" w:rsidRPr="004546C6">
        <w:t xml:space="preserve"> accumulation of organic acids. </w:t>
      </w:r>
      <w:r w:rsidR="00B16621">
        <w:t xml:space="preserve">In </w:t>
      </w:r>
      <w:r w:rsidR="009633EE">
        <w:rPr>
          <w:lang w:val="en-US"/>
        </w:rPr>
        <w:t>experiments</w:t>
      </w:r>
      <w:r w:rsidR="00B16621">
        <w:t xml:space="preserve"> 3</w:t>
      </w:r>
      <w:r w:rsidR="004C49B0">
        <w:t xml:space="preserve"> and 4</w:t>
      </w:r>
      <w:r w:rsidR="00B16621">
        <w:t xml:space="preserve">, </w:t>
      </w:r>
      <w:r w:rsidR="004C49B0">
        <w:t>the initial organic acids concentrations were reduced in presence of B</w:t>
      </w:r>
      <w:r w:rsidR="001A7F69">
        <w:t>-</w:t>
      </w:r>
      <w:r w:rsidR="004C49B0">
        <w:t xml:space="preserve">BC respect the control group by 53 % in </w:t>
      </w:r>
      <w:r w:rsidR="009633EE">
        <w:rPr>
          <w:lang w:val="en-US"/>
        </w:rPr>
        <w:t>experiment</w:t>
      </w:r>
      <w:r w:rsidR="004C49B0">
        <w:t xml:space="preserve"> 3 and by 40 % in </w:t>
      </w:r>
      <w:r w:rsidR="009633EE">
        <w:rPr>
          <w:lang w:val="en-US"/>
        </w:rPr>
        <w:lastRenderedPageBreak/>
        <w:t>experiment</w:t>
      </w:r>
      <w:r w:rsidR="004C49B0">
        <w:t xml:space="preserve"> 4.</w:t>
      </w:r>
      <w:r w:rsidR="00121555">
        <w:t xml:space="preserve"> </w:t>
      </w:r>
      <w:r w:rsidR="00635EC4">
        <w:t xml:space="preserve">At the end of AD, organic acids were removed by 52 %, 77 %, and 66 % for </w:t>
      </w:r>
      <w:r w:rsidR="00C059C8">
        <w:t>BR</w:t>
      </w:r>
      <w:r w:rsidR="00635EC4">
        <w:t xml:space="preserve">3-BC, </w:t>
      </w:r>
      <w:r w:rsidR="00C059C8">
        <w:t>BR</w:t>
      </w:r>
      <w:r w:rsidR="00635EC4">
        <w:t xml:space="preserve">4-BC, and </w:t>
      </w:r>
      <w:r w:rsidR="00C059C8">
        <w:t>BR</w:t>
      </w:r>
      <w:r w:rsidR="00635EC4">
        <w:t xml:space="preserve">4-C, respectively. Just in case of </w:t>
      </w:r>
      <w:r w:rsidR="00C059C8">
        <w:t>BR</w:t>
      </w:r>
      <w:r w:rsidR="00635EC4">
        <w:t xml:space="preserve">3-C, organic acids increased by 4 % at the end of </w:t>
      </w:r>
      <w:r w:rsidR="00615296">
        <w:t xml:space="preserve">the </w:t>
      </w:r>
      <w:r w:rsidR="00635EC4">
        <w:t>AD</w:t>
      </w:r>
      <w:r w:rsidR="00615296">
        <w:t xml:space="preserve"> process</w:t>
      </w:r>
      <w:r w:rsidR="00635EC4">
        <w:t xml:space="preserve">. </w:t>
      </w:r>
    </w:p>
    <w:p w14:paraId="20A0FFD2" w14:textId="1E10799B" w:rsidR="002E64D4" w:rsidRDefault="003A4196" w:rsidP="00984C9E">
      <w:pPr>
        <w:jc w:val="both"/>
      </w:pPr>
      <w:r>
        <w:t>In o</w:t>
      </w:r>
      <w:r w:rsidRPr="004546C6">
        <w:t>verall</w:t>
      </w:r>
      <w:r w:rsidR="004546C6" w:rsidRPr="004546C6">
        <w:t xml:space="preserve">, the </w:t>
      </w:r>
      <w:r w:rsidR="00AA4F3D">
        <w:t xml:space="preserve">high </w:t>
      </w:r>
      <w:r w:rsidR="004546C6" w:rsidRPr="004546C6">
        <w:t xml:space="preserve">removal </w:t>
      </w:r>
      <w:r w:rsidR="00AA4F3D">
        <w:t xml:space="preserve">of </w:t>
      </w:r>
      <w:proofErr w:type="spellStart"/>
      <w:r w:rsidR="00AA4F3D">
        <w:t>t</w:t>
      </w:r>
      <w:r w:rsidR="004546C6" w:rsidRPr="004546C6">
        <w:t>COD</w:t>
      </w:r>
      <w:proofErr w:type="spellEnd"/>
      <w:r w:rsidR="004546C6" w:rsidRPr="004546C6">
        <w:t xml:space="preserve"> </w:t>
      </w:r>
      <w:r w:rsidR="00AA4F3D">
        <w:t xml:space="preserve">and </w:t>
      </w:r>
      <w:proofErr w:type="spellStart"/>
      <w:r w:rsidR="00AA4F3D">
        <w:t>sCOD</w:t>
      </w:r>
      <w:proofErr w:type="spellEnd"/>
      <w:r w:rsidR="00AA4F3D">
        <w:t xml:space="preserve"> </w:t>
      </w:r>
      <w:r w:rsidR="004546C6" w:rsidRPr="004546C6">
        <w:t xml:space="preserve">were consistent with </w:t>
      </w:r>
      <w:r w:rsidR="00AA4F3D">
        <w:t xml:space="preserve">the significant </w:t>
      </w:r>
      <w:r w:rsidR="004546C6" w:rsidRPr="004546C6">
        <w:t>methane production</w:t>
      </w:r>
      <w:r w:rsidR="00AA4F3D">
        <w:t>s</w:t>
      </w:r>
      <w:r w:rsidR="004546C6" w:rsidRPr="004546C6">
        <w:t xml:space="preserve"> from </w:t>
      </w:r>
      <w:r w:rsidR="00C059C8">
        <w:t>BS</w:t>
      </w:r>
      <w:r w:rsidR="00AA4F3D">
        <w:t>1 (</w:t>
      </w:r>
      <w:r w:rsidR="00685427">
        <w:rPr>
          <w:lang w:val="en-US"/>
        </w:rPr>
        <w:t>experiment</w:t>
      </w:r>
      <w:r w:rsidR="00AA4F3D">
        <w:t xml:space="preserve"> 1) and </w:t>
      </w:r>
      <w:r w:rsidR="00C059C8">
        <w:t>BR</w:t>
      </w:r>
      <w:r w:rsidR="00AA4F3D">
        <w:t xml:space="preserve"> (</w:t>
      </w:r>
      <w:r w:rsidR="00685427">
        <w:rPr>
          <w:lang w:val="en-US"/>
        </w:rPr>
        <w:t>experiments</w:t>
      </w:r>
      <w:r w:rsidR="00AA4F3D">
        <w:t xml:space="preserve"> 3 and 4)</w:t>
      </w:r>
      <w:r w:rsidR="0070424B">
        <w:t xml:space="preserve">. </w:t>
      </w:r>
      <w:r w:rsidR="004546C6" w:rsidRPr="004546C6">
        <w:t xml:space="preserve">However, in case of </w:t>
      </w:r>
      <w:r w:rsidR="00C059C8">
        <w:t>BS</w:t>
      </w:r>
      <w:r w:rsidR="00AA4F3D">
        <w:t>2</w:t>
      </w:r>
      <w:r>
        <w:t>,</w:t>
      </w:r>
      <w:r w:rsidR="004546C6" w:rsidRPr="004546C6">
        <w:t xml:space="preserve"> overload occurred with accumulation of organic </w:t>
      </w:r>
      <w:r w:rsidR="004546C6" w:rsidRPr="006F0452">
        <w:t xml:space="preserve">acids </w:t>
      </w:r>
      <w:r w:rsidR="00F82184" w:rsidRPr="006F0452">
        <w:t>(Figure 3.c)</w:t>
      </w:r>
      <w:r w:rsidR="00F82184">
        <w:t xml:space="preserve"> </w:t>
      </w:r>
      <w:r w:rsidR="004546C6" w:rsidRPr="004546C6">
        <w:t xml:space="preserve">and the inhibition of </w:t>
      </w:r>
      <w:r w:rsidR="004546C6" w:rsidRPr="006F0452">
        <w:t>methan</w:t>
      </w:r>
      <w:r w:rsidR="0004229F" w:rsidRPr="006F0452">
        <w:t>ogenesis</w:t>
      </w:r>
      <w:r w:rsidR="00F82184" w:rsidRPr="006F0452">
        <w:t xml:space="preserve"> (Figure 1.d).</w:t>
      </w:r>
    </w:p>
    <w:p w14:paraId="7915EFF8" w14:textId="77777777" w:rsidR="009633EE" w:rsidRPr="004546C6" w:rsidRDefault="009633EE" w:rsidP="00984C9E">
      <w:pPr>
        <w:jc w:val="both"/>
      </w:pPr>
    </w:p>
    <w:p w14:paraId="386453CF" w14:textId="274CC201" w:rsidR="00040B4A" w:rsidRPr="002E64D4" w:rsidRDefault="00040B4A" w:rsidP="0070190E">
      <w:pPr>
        <w:pStyle w:val="Titolo1"/>
        <w:snapToGrid w:val="0"/>
        <w:spacing w:before="360" w:after="120"/>
        <w:rPr>
          <w:sz w:val="24"/>
          <w:szCs w:val="24"/>
        </w:rPr>
      </w:pPr>
      <w:r w:rsidRPr="002E64D4">
        <w:rPr>
          <w:sz w:val="24"/>
          <w:szCs w:val="24"/>
        </w:rPr>
        <w:t>4. Conclusion</w:t>
      </w:r>
      <w:r w:rsidR="006F34F1" w:rsidRPr="002E64D4">
        <w:rPr>
          <w:sz w:val="24"/>
          <w:szCs w:val="24"/>
        </w:rPr>
        <w:t>s</w:t>
      </w:r>
    </w:p>
    <w:p w14:paraId="0D0A4F9D" w14:textId="2D5458D4" w:rsidR="00CE050D" w:rsidRDefault="00A27C2C" w:rsidP="00984C9E">
      <w:pPr>
        <w:jc w:val="both"/>
      </w:pPr>
      <w:r>
        <w:rPr>
          <w:lang w:val="en-US"/>
        </w:rPr>
        <w:t>T</w:t>
      </w:r>
      <w:r w:rsidRPr="006A17F4">
        <w:rPr>
          <w:lang w:val="en-US"/>
        </w:rPr>
        <w:t xml:space="preserve">his </w:t>
      </w:r>
      <w:r>
        <w:rPr>
          <w:lang w:val="en-US"/>
        </w:rPr>
        <w:t>study investigate</w:t>
      </w:r>
      <w:r w:rsidR="002C02FE">
        <w:rPr>
          <w:lang w:val="en-US"/>
        </w:rPr>
        <w:t>d</w:t>
      </w:r>
      <w:r>
        <w:rPr>
          <w:lang w:val="en-US"/>
        </w:rPr>
        <w:t xml:space="preserve"> </w:t>
      </w:r>
      <w:r w:rsidR="002C02FE">
        <w:rPr>
          <w:lang w:val="en-US"/>
        </w:rPr>
        <w:t xml:space="preserve">the </w:t>
      </w:r>
      <w:r w:rsidR="00B71FA8">
        <w:rPr>
          <w:lang w:val="en-US"/>
        </w:rPr>
        <w:t>BMP</w:t>
      </w:r>
      <w:r w:rsidRPr="006A17F4">
        <w:rPr>
          <w:lang w:val="en-US"/>
        </w:rPr>
        <w:t xml:space="preserve"> of WL </w:t>
      </w:r>
      <w:r w:rsidR="00551942">
        <w:rPr>
          <w:lang w:val="en-US"/>
        </w:rPr>
        <w:t xml:space="preserve">through </w:t>
      </w:r>
      <w:r w:rsidR="006A4FA7">
        <w:rPr>
          <w:lang w:val="en-US"/>
        </w:rPr>
        <w:t>AD batch tests at 37 °C</w:t>
      </w:r>
      <w:r w:rsidR="00551942">
        <w:rPr>
          <w:lang w:val="en-US"/>
        </w:rPr>
        <w:t>, obtaining BMP values</w:t>
      </w:r>
      <w:r w:rsidRPr="00392AE4">
        <w:rPr>
          <w:lang w:val="en-US"/>
        </w:rPr>
        <w:t xml:space="preserve"> </w:t>
      </w:r>
      <w:r>
        <w:rPr>
          <w:lang w:val="en-US"/>
        </w:rPr>
        <w:t>up to 1.257 Nm</w:t>
      </w:r>
      <w:r w:rsidRPr="002D2D64">
        <w:rPr>
          <w:vertAlign w:val="superscript"/>
          <w:lang w:val="en-US"/>
        </w:rPr>
        <w:t>3</w:t>
      </w:r>
      <w:r>
        <w:rPr>
          <w:lang w:val="en-US"/>
        </w:rPr>
        <w:t xml:space="preserve"> kg</w:t>
      </w:r>
      <w:r w:rsidRPr="002D2D64">
        <w:rPr>
          <w:vertAlign w:val="subscript"/>
          <w:lang w:val="en-US"/>
        </w:rPr>
        <w:t>VS</w:t>
      </w:r>
      <w:r w:rsidRPr="002D2D64">
        <w:rPr>
          <w:vertAlign w:val="superscript"/>
          <w:lang w:val="en-US"/>
        </w:rPr>
        <w:t>-1</w:t>
      </w:r>
      <w:r w:rsidR="002C02FE">
        <w:rPr>
          <w:lang w:val="en-US"/>
        </w:rPr>
        <w:t xml:space="preserve"> and </w:t>
      </w:r>
      <w:r w:rsidR="00551942" w:rsidRPr="002C02FE">
        <w:rPr>
          <w:lang w:val="en-US"/>
        </w:rPr>
        <w:t>92-96 %</w:t>
      </w:r>
      <w:r w:rsidR="00551942">
        <w:rPr>
          <w:lang w:val="en-US"/>
        </w:rPr>
        <w:t xml:space="preserve"> </w:t>
      </w:r>
      <w:proofErr w:type="spellStart"/>
      <w:r w:rsidR="00551942">
        <w:rPr>
          <w:lang w:val="en-US"/>
        </w:rPr>
        <w:t>s</w:t>
      </w:r>
      <w:r w:rsidR="002C02FE">
        <w:rPr>
          <w:lang w:val="en-US"/>
        </w:rPr>
        <w:t>COD</w:t>
      </w:r>
      <w:proofErr w:type="spellEnd"/>
      <w:r w:rsidR="002C02FE">
        <w:rPr>
          <w:lang w:val="en-US"/>
        </w:rPr>
        <w:t xml:space="preserve"> removal</w:t>
      </w:r>
      <w:r w:rsidR="00551942">
        <w:rPr>
          <w:lang w:val="en-US"/>
        </w:rPr>
        <w:t>.</w:t>
      </w:r>
      <w:r w:rsidR="002C02FE">
        <w:rPr>
          <w:lang w:val="en-US"/>
        </w:rPr>
        <w:t xml:space="preserve"> </w:t>
      </w:r>
      <w:r w:rsidR="00430BB9">
        <w:rPr>
          <w:lang w:val="en-US"/>
        </w:rPr>
        <w:t>I</w:t>
      </w:r>
      <w:r>
        <w:rPr>
          <w:lang w:val="en-US"/>
        </w:rPr>
        <w:t xml:space="preserve">nhibition of methanogenesis was </w:t>
      </w:r>
      <w:r w:rsidR="00B71FA8">
        <w:rPr>
          <w:lang w:val="en-US"/>
        </w:rPr>
        <w:t>detected</w:t>
      </w:r>
      <w:r>
        <w:rPr>
          <w:lang w:val="en-US"/>
        </w:rPr>
        <w:t xml:space="preserve"> </w:t>
      </w:r>
      <w:r w:rsidR="00B71FA8">
        <w:rPr>
          <w:lang w:val="en-US"/>
        </w:rPr>
        <w:t>when</w:t>
      </w:r>
      <w:r w:rsidRPr="00A9450B">
        <w:rPr>
          <w:lang w:val="en-US"/>
        </w:rPr>
        <w:t xml:space="preserve"> the </w:t>
      </w:r>
      <w:r w:rsidR="00B71FA8">
        <w:rPr>
          <w:lang w:val="en-US"/>
        </w:rPr>
        <w:t>concentration of</w:t>
      </w:r>
      <w:r w:rsidRPr="00A9450B">
        <w:rPr>
          <w:lang w:val="en-US"/>
        </w:rPr>
        <w:t xml:space="preserve"> organic acids</w:t>
      </w:r>
      <w:r w:rsidR="00430BB9">
        <w:rPr>
          <w:lang w:val="en-US"/>
        </w:rPr>
        <w:t xml:space="preserve"> </w:t>
      </w:r>
      <w:r w:rsidR="00B71FA8">
        <w:rPr>
          <w:lang w:val="en-US"/>
        </w:rPr>
        <w:t>reached</w:t>
      </w:r>
      <w:r w:rsidR="00430BB9">
        <w:rPr>
          <w:lang w:val="en-US"/>
        </w:rPr>
        <w:t xml:space="preserve"> 21-24 g L</w:t>
      </w:r>
      <w:r w:rsidR="00430BB9" w:rsidRPr="00430BB9">
        <w:rPr>
          <w:vertAlign w:val="superscript"/>
          <w:lang w:val="en-US"/>
        </w:rPr>
        <w:t>-1</w:t>
      </w:r>
      <w:r w:rsidRPr="00A9450B">
        <w:rPr>
          <w:lang w:val="en-US"/>
        </w:rPr>
        <w:t xml:space="preserve">. The addition of </w:t>
      </w:r>
      <w:r>
        <w:rPr>
          <w:lang w:val="en-US"/>
        </w:rPr>
        <w:t xml:space="preserve">BC </w:t>
      </w:r>
      <w:r w:rsidRPr="00A9450B">
        <w:rPr>
          <w:lang w:val="en-US"/>
        </w:rPr>
        <w:t>did</w:t>
      </w:r>
      <w:r w:rsidR="00551942">
        <w:rPr>
          <w:lang w:val="en-US"/>
        </w:rPr>
        <w:t>n’</w:t>
      </w:r>
      <w:r w:rsidRPr="00A9450B">
        <w:rPr>
          <w:lang w:val="en-US"/>
        </w:rPr>
        <w:t xml:space="preserve">t </w:t>
      </w:r>
      <w:r>
        <w:rPr>
          <w:lang w:val="en-US"/>
        </w:rPr>
        <w:t xml:space="preserve">improve </w:t>
      </w:r>
      <w:r w:rsidR="00551942">
        <w:rPr>
          <w:lang w:val="en-US"/>
        </w:rPr>
        <w:t>the BMP</w:t>
      </w:r>
      <w:r w:rsidRPr="00A9450B">
        <w:rPr>
          <w:lang w:val="en-US"/>
        </w:rPr>
        <w:t xml:space="preserve"> </w:t>
      </w:r>
      <w:r w:rsidR="00551942">
        <w:rPr>
          <w:lang w:val="en-US"/>
        </w:rPr>
        <w:t>in</w:t>
      </w:r>
      <w:r w:rsidR="00551942" w:rsidRPr="00392AE4">
        <w:rPr>
          <w:lang w:val="en-US"/>
        </w:rPr>
        <w:t xml:space="preserve"> </w:t>
      </w:r>
      <w:r w:rsidRPr="00392AE4">
        <w:rPr>
          <w:lang w:val="en-US"/>
        </w:rPr>
        <w:t xml:space="preserve">the </w:t>
      </w:r>
      <w:r w:rsidR="00430BB9">
        <w:rPr>
          <w:lang w:val="en-US"/>
        </w:rPr>
        <w:t>considered</w:t>
      </w:r>
      <w:r w:rsidRPr="00392AE4">
        <w:rPr>
          <w:lang w:val="en-US"/>
        </w:rPr>
        <w:t xml:space="preserve"> experimental conditions</w:t>
      </w:r>
      <w:r w:rsidR="00984C9E">
        <w:rPr>
          <w:lang w:val="en-US"/>
        </w:rPr>
        <w:t>, as it was not able to contrast the effect of the accumulation of organic acids</w:t>
      </w:r>
      <w:r>
        <w:rPr>
          <w:lang w:val="en-US"/>
        </w:rPr>
        <w:t>.</w:t>
      </w:r>
      <w:r w:rsidRPr="00A9450B">
        <w:rPr>
          <w:lang w:val="en-US"/>
        </w:rPr>
        <w:t xml:space="preserve"> </w:t>
      </w:r>
      <w:r w:rsidR="00551942">
        <w:rPr>
          <w:rFonts w:eastAsia="Calibri" w:cs="Times New Roman"/>
          <w:lang w:val="en-US"/>
        </w:rPr>
        <w:t>In conclusion</w:t>
      </w:r>
      <w:r w:rsidR="00430BB9" w:rsidRPr="00430BB9">
        <w:rPr>
          <w:rFonts w:eastAsia="Calibri" w:cs="Times New Roman"/>
          <w:lang w:val="en-US"/>
        </w:rPr>
        <w:t xml:space="preserve">, </w:t>
      </w:r>
      <w:r w:rsidR="00430BB9" w:rsidRPr="00430BB9">
        <w:rPr>
          <w:rFonts w:eastAsia="Calibri" w:cs="Times New Roman"/>
        </w:rPr>
        <w:t>WL may be a promising substrate for AD process</w:t>
      </w:r>
      <w:r w:rsidR="00551942">
        <w:rPr>
          <w:rFonts w:eastAsia="Calibri" w:cs="Times New Roman"/>
        </w:rPr>
        <w:t>, but t</w:t>
      </w:r>
      <w:r w:rsidR="00551942" w:rsidRPr="004546C6">
        <w:t xml:space="preserve">he high </w:t>
      </w:r>
      <w:proofErr w:type="spellStart"/>
      <w:r w:rsidR="00551942">
        <w:t>s</w:t>
      </w:r>
      <w:r w:rsidR="00551942" w:rsidRPr="004546C6">
        <w:t>COD</w:t>
      </w:r>
      <w:proofErr w:type="spellEnd"/>
      <w:r w:rsidR="00551942" w:rsidRPr="004546C6">
        <w:t xml:space="preserve"> and </w:t>
      </w:r>
      <w:r w:rsidR="00551942">
        <w:t xml:space="preserve">wide </w:t>
      </w:r>
      <w:r w:rsidR="00551942" w:rsidRPr="004546C6">
        <w:t>variability of WL characteristics are</w:t>
      </w:r>
      <w:r w:rsidR="00551942">
        <w:t xml:space="preserve"> critical issues</w:t>
      </w:r>
      <w:r w:rsidR="00551942" w:rsidRPr="004546C6">
        <w:t xml:space="preserve">. The proper </w:t>
      </w:r>
      <w:r w:rsidR="00551942">
        <w:t>management</w:t>
      </w:r>
      <w:r w:rsidR="00551942" w:rsidRPr="004546C6">
        <w:t xml:space="preserve"> of the organic loading rate and the provision of adequate alkalinity </w:t>
      </w:r>
      <w:r w:rsidR="00551942">
        <w:t xml:space="preserve">are </w:t>
      </w:r>
      <w:r w:rsidR="00F64959">
        <w:t xml:space="preserve">crucial for a stable </w:t>
      </w:r>
      <w:r w:rsidR="00551942" w:rsidRPr="004546C6">
        <w:t>AD system</w:t>
      </w:r>
      <w:r w:rsidR="00307710">
        <w:t>. D</w:t>
      </w:r>
      <w:r w:rsidR="000E019F">
        <w:t>ue to the</w:t>
      </w:r>
      <w:r w:rsidR="004F027D">
        <w:t xml:space="preserve"> availability </w:t>
      </w:r>
      <w:r w:rsidR="00791620">
        <w:t xml:space="preserve">of WL </w:t>
      </w:r>
      <w:r w:rsidR="004F027D">
        <w:t xml:space="preserve">throughout the year, </w:t>
      </w:r>
      <w:r w:rsidR="00791620">
        <w:t xml:space="preserve">the </w:t>
      </w:r>
      <w:r w:rsidR="00307710">
        <w:t>AD</w:t>
      </w:r>
      <w:r w:rsidR="004F027D">
        <w:t xml:space="preserve"> </w:t>
      </w:r>
      <w:r w:rsidR="00791620">
        <w:t xml:space="preserve">of WL </w:t>
      </w:r>
      <w:r w:rsidR="004F027D">
        <w:t>may provide</w:t>
      </w:r>
      <w:r w:rsidR="004F027D" w:rsidRPr="004F027D">
        <w:t xml:space="preserve"> a reliable and stable source of bio</w:t>
      </w:r>
      <w:r w:rsidR="004F027D">
        <w:t>methane</w:t>
      </w:r>
      <w:r w:rsidR="000E019F">
        <w:t xml:space="preserve">. </w:t>
      </w:r>
      <w:r w:rsidR="00307710">
        <w:t>Further</w:t>
      </w:r>
      <w:r w:rsidR="000E019F">
        <w:t xml:space="preserve">, </w:t>
      </w:r>
      <w:r w:rsidR="00307710">
        <w:t>AD could</w:t>
      </w:r>
      <w:r w:rsidR="00791620">
        <w:t xml:space="preserve"> </w:t>
      </w:r>
      <w:r w:rsidR="005B6FCA">
        <w:t xml:space="preserve">stabilize a putrescible waste and avoid </w:t>
      </w:r>
      <w:r w:rsidR="00FA7612">
        <w:t xml:space="preserve">uncontrolled emissions of </w:t>
      </w:r>
      <w:r w:rsidR="005B6FCA">
        <w:t xml:space="preserve">greenhouse gases </w:t>
      </w:r>
      <w:r w:rsidR="00FA7612">
        <w:t>into the atmosphere</w:t>
      </w:r>
      <w:r w:rsidR="00307710">
        <w:t>,</w:t>
      </w:r>
      <w:r w:rsidR="005B7768">
        <w:t xml:space="preserve"> thus increasing </w:t>
      </w:r>
      <w:r w:rsidR="00307710">
        <w:t>the sustainability of the wine making industry</w:t>
      </w:r>
      <w:r w:rsidR="004F027D" w:rsidRPr="004F027D">
        <w:t>.</w:t>
      </w:r>
      <w:r w:rsidR="00307710">
        <w:t xml:space="preserve"> </w:t>
      </w:r>
      <w:r w:rsidR="00307710" w:rsidRPr="00307710">
        <w:t xml:space="preserve">The results of this study can provide valuable insights into the optimization of the AD process of </w:t>
      </w:r>
      <w:r w:rsidR="00307710">
        <w:t xml:space="preserve">WL. However, further research is </w:t>
      </w:r>
      <w:r w:rsidR="00307710">
        <w:lastRenderedPageBreak/>
        <w:t>needed to find more stable conditions for the AD of WL especially during continuous AD experiments.</w:t>
      </w:r>
    </w:p>
    <w:p w14:paraId="652BFFAB" w14:textId="77777777" w:rsidR="00C60D5B" w:rsidRDefault="00C60D5B" w:rsidP="00984C9E">
      <w:pPr>
        <w:jc w:val="both"/>
      </w:pPr>
    </w:p>
    <w:p w14:paraId="75BA9A76" w14:textId="77777777" w:rsidR="00C60D5B" w:rsidRPr="00E9151F" w:rsidRDefault="00C60D5B" w:rsidP="00C60D5B">
      <w:pPr>
        <w:snapToGrid w:val="0"/>
        <w:spacing w:before="360"/>
        <w:jc w:val="both"/>
        <w:rPr>
          <w:b/>
          <w:bCs/>
        </w:rPr>
      </w:pPr>
      <w:r w:rsidRPr="00E9151F">
        <w:rPr>
          <w:b/>
          <w:bCs/>
        </w:rPr>
        <w:t>Acknowledgements</w:t>
      </w:r>
    </w:p>
    <w:p w14:paraId="12C49083" w14:textId="77777777" w:rsidR="00C60D5B" w:rsidRDefault="00C60D5B" w:rsidP="00C60D5B">
      <w:pPr>
        <w:jc w:val="both"/>
        <w:rPr>
          <w:rFonts w:cs="Times New Roman"/>
          <w:szCs w:val="24"/>
          <w:lang w:val="en-US"/>
        </w:rPr>
      </w:pPr>
      <w:r w:rsidRPr="00C5144C">
        <w:rPr>
          <w:szCs w:val="24"/>
          <w:lang w:val="en-US"/>
        </w:rPr>
        <w:t xml:space="preserve">This research </w:t>
      </w:r>
      <w:r>
        <w:rPr>
          <w:szCs w:val="24"/>
          <w:lang w:val="en-US"/>
        </w:rPr>
        <w:t xml:space="preserve">was funded with internal resources. </w:t>
      </w:r>
      <w:r w:rsidRPr="00C5144C">
        <w:rPr>
          <w:szCs w:val="24"/>
          <w:lang w:val="en-US"/>
        </w:rPr>
        <w:t xml:space="preserve">The authors declare no conflict of interest. </w:t>
      </w:r>
      <w:r>
        <w:rPr>
          <w:szCs w:val="24"/>
          <w:lang w:val="en-US"/>
        </w:rPr>
        <w:t xml:space="preserve">The authors would like to thank CORDAR Biella </w:t>
      </w:r>
      <w:proofErr w:type="spellStart"/>
      <w:r>
        <w:rPr>
          <w:szCs w:val="24"/>
          <w:lang w:val="en-US"/>
        </w:rPr>
        <w:t>Servizi</w:t>
      </w:r>
      <w:proofErr w:type="spellEnd"/>
      <w:r>
        <w:rPr>
          <w:szCs w:val="24"/>
          <w:lang w:val="en-US"/>
        </w:rPr>
        <w:t xml:space="preserve"> </w:t>
      </w:r>
      <w:proofErr w:type="spellStart"/>
      <w:r>
        <w:rPr>
          <w:szCs w:val="24"/>
          <w:lang w:val="en-US"/>
        </w:rPr>
        <w:t>SpA</w:t>
      </w:r>
      <w:proofErr w:type="spellEnd"/>
      <w:r>
        <w:rPr>
          <w:szCs w:val="24"/>
          <w:lang w:val="en-US"/>
        </w:rPr>
        <w:t xml:space="preserve"> for supplying the inoculum employed in this research, and the wine companies Barolo San </w:t>
      </w:r>
      <w:proofErr w:type="spellStart"/>
      <w:r>
        <w:rPr>
          <w:szCs w:val="24"/>
          <w:lang w:val="en-US"/>
        </w:rPr>
        <w:t>Biagio</w:t>
      </w:r>
      <w:proofErr w:type="spellEnd"/>
      <w:r>
        <w:rPr>
          <w:szCs w:val="24"/>
          <w:lang w:val="en-US"/>
        </w:rPr>
        <w:t xml:space="preserve"> (</w:t>
      </w:r>
      <w:r w:rsidRPr="00AB7152">
        <w:rPr>
          <w:szCs w:val="24"/>
          <w:lang w:val="en-US"/>
        </w:rPr>
        <w:t>www.barolosanbiagio.com/</w:t>
      </w:r>
      <w:r>
        <w:rPr>
          <w:szCs w:val="24"/>
          <w:lang w:val="en-US"/>
        </w:rPr>
        <w:t xml:space="preserve">) and Terre </w:t>
      </w:r>
      <w:proofErr w:type="spellStart"/>
      <w:r>
        <w:rPr>
          <w:szCs w:val="24"/>
          <w:lang w:val="en-US"/>
        </w:rPr>
        <w:t>Astesane</w:t>
      </w:r>
      <w:proofErr w:type="spellEnd"/>
      <w:r>
        <w:rPr>
          <w:szCs w:val="24"/>
          <w:lang w:val="en-US"/>
        </w:rPr>
        <w:t xml:space="preserve"> (</w:t>
      </w:r>
      <w:r w:rsidRPr="00AB7152">
        <w:rPr>
          <w:szCs w:val="24"/>
          <w:lang w:val="en-US"/>
        </w:rPr>
        <w:t>www.terreastesane.it/</w:t>
      </w:r>
      <w:r>
        <w:rPr>
          <w:szCs w:val="24"/>
          <w:lang w:val="en-US"/>
        </w:rPr>
        <w:t xml:space="preserve">) for supplying the wine lees. The authors gratefully acknowledge the support of Eng. Sara Cassini to the experimental activities. </w:t>
      </w:r>
      <w:r w:rsidRPr="00C5144C">
        <w:rPr>
          <w:szCs w:val="24"/>
        </w:rPr>
        <w:t xml:space="preserve">Authors’ contributions: </w:t>
      </w:r>
      <w:r>
        <w:rPr>
          <w:szCs w:val="24"/>
        </w:rPr>
        <w:t xml:space="preserve">Marco </w:t>
      </w:r>
      <w:proofErr w:type="spellStart"/>
      <w:r>
        <w:rPr>
          <w:szCs w:val="24"/>
        </w:rPr>
        <w:t>Chiappero</w:t>
      </w:r>
      <w:proofErr w:type="spellEnd"/>
      <w:r>
        <w:rPr>
          <w:szCs w:val="24"/>
        </w:rPr>
        <w:t>: investigation, data curation, validation</w:t>
      </w:r>
      <w:r w:rsidRPr="00C5144C">
        <w:rPr>
          <w:szCs w:val="24"/>
        </w:rPr>
        <w:t xml:space="preserve">, </w:t>
      </w:r>
      <w:r>
        <w:rPr>
          <w:szCs w:val="24"/>
        </w:rPr>
        <w:t>visualization, writing-</w:t>
      </w:r>
      <w:r w:rsidRPr="00C5144C">
        <w:rPr>
          <w:szCs w:val="24"/>
        </w:rPr>
        <w:t>original draft</w:t>
      </w:r>
      <w:r>
        <w:rPr>
          <w:szCs w:val="24"/>
        </w:rPr>
        <w:t xml:space="preserve">; Silvia Fiore: </w:t>
      </w:r>
      <w:r w:rsidRPr="00C5144C">
        <w:rPr>
          <w:szCs w:val="24"/>
        </w:rPr>
        <w:t>conceptualization, methodology, supervision</w:t>
      </w:r>
      <w:r>
        <w:rPr>
          <w:szCs w:val="24"/>
        </w:rPr>
        <w:t xml:space="preserve">, </w:t>
      </w:r>
      <w:proofErr w:type="spellStart"/>
      <w:r>
        <w:rPr>
          <w:szCs w:val="24"/>
        </w:rPr>
        <w:t>writing-review&amp;editing</w:t>
      </w:r>
      <w:proofErr w:type="spellEnd"/>
      <w:r>
        <w:rPr>
          <w:szCs w:val="24"/>
        </w:rPr>
        <w:t xml:space="preserve">; Franco </w:t>
      </w:r>
      <w:proofErr w:type="spellStart"/>
      <w:r>
        <w:rPr>
          <w:szCs w:val="24"/>
        </w:rPr>
        <w:t>Berruti</w:t>
      </w:r>
      <w:proofErr w:type="spellEnd"/>
      <w:r>
        <w:rPr>
          <w:szCs w:val="24"/>
        </w:rPr>
        <w:t xml:space="preserve">: supervision, </w:t>
      </w:r>
      <w:proofErr w:type="spellStart"/>
      <w:r>
        <w:rPr>
          <w:szCs w:val="24"/>
        </w:rPr>
        <w:t>writing-review&amp;editing</w:t>
      </w:r>
      <w:proofErr w:type="spellEnd"/>
      <w:r w:rsidRPr="007D6F3A">
        <w:rPr>
          <w:rFonts w:cs="Times New Roman"/>
          <w:szCs w:val="24"/>
          <w:lang w:val="en-US"/>
        </w:rPr>
        <w:t>.</w:t>
      </w:r>
    </w:p>
    <w:p w14:paraId="19E8BDF2" w14:textId="77777777" w:rsidR="00C60D5B" w:rsidRDefault="00C60D5B" w:rsidP="00C60D5B">
      <w:pPr>
        <w:jc w:val="both"/>
        <w:rPr>
          <w:rFonts w:cs="Times New Roman"/>
          <w:szCs w:val="24"/>
          <w:lang w:val="en-US"/>
        </w:rPr>
      </w:pPr>
    </w:p>
    <w:p w14:paraId="10CBA3EA" w14:textId="77777777" w:rsidR="00C60D5B" w:rsidRPr="00F53E8F" w:rsidRDefault="00C60D5B" w:rsidP="00C60D5B">
      <w:pPr>
        <w:pStyle w:val="Titolo1"/>
      </w:pPr>
      <w:r w:rsidRPr="00F53E8F">
        <w:t>References</w:t>
      </w:r>
    </w:p>
    <w:p w14:paraId="26660A6D" w14:textId="23C55E4A" w:rsidR="00A672AE" w:rsidRPr="00A672AE" w:rsidRDefault="00C60D5B" w:rsidP="00A672AE">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A672AE" w:rsidRPr="00A672AE">
        <w:rPr>
          <w:rFonts w:cs="Times New Roman"/>
          <w:noProof/>
          <w:szCs w:val="24"/>
        </w:rPr>
        <w:t>[1]</w:t>
      </w:r>
      <w:r w:rsidR="00A672AE" w:rsidRPr="00A672AE">
        <w:rPr>
          <w:rFonts w:cs="Times New Roman"/>
          <w:noProof/>
          <w:szCs w:val="24"/>
        </w:rPr>
        <w:tab/>
        <w:t>FAO (Food and Agriculture Organization of the United Nations), FAOSTAT, crops and livestock products, (2022). https://www.fao.org/faostat/en/#data/QCL/visualize (accessed January 17, 2022).</w:t>
      </w:r>
    </w:p>
    <w:p w14:paraId="33AAC30D"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2]</w:t>
      </w:r>
      <w:r w:rsidRPr="00A672AE">
        <w:rPr>
          <w:rFonts w:cs="Times New Roman"/>
          <w:noProof/>
          <w:szCs w:val="24"/>
        </w:rPr>
        <w:tab/>
        <w:t>OIV (International Organisation of Vine and Wine), State of the world vitivinicultural sector in 2019, 2020. http://www.oiv.org/public/medias/7298/oiv-state-of-the-vitivinicultural-sector-in-2019.pdf.</w:t>
      </w:r>
    </w:p>
    <w:p w14:paraId="3909A031"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3]</w:t>
      </w:r>
      <w:r w:rsidRPr="00A672AE">
        <w:rPr>
          <w:rFonts w:cs="Times New Roman"/>
          <w:noProof/>
          <w:szCs w:val="24"/>
        </w:rPr>
        <w:tab/>
        <w:t xml:space="preserve">K.L. Christ, R.L. Burritt, Critical environmental concerns in wine production: An integrative review, J. Clean. Prod. 53 (2013) 232–242. </w:t>
      </w:r>
      <w:r w:rsidRPr="00A672AE">
        <w:rPr>
          <w:rFonts w:cs="Times New Roman"/>
          <w:noProof/>
          <w:szCs w:val="24"/>
        </w:rPr>
        <w:lastRenderedPageBreak/>
        <w:t>doi:10.1016/j.jclepro.2013.04.007.</w:t>
      </w:r>
    </w:p>
    <w:p w14:paraId="415342CE"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4]</w:t>
      </w:r>
      <w:r w:rsidRPr="00A672AE">
        <w:rPr>
          <w:rFonts w:cs="Times New Roman"/>
          <w:noProof/>
          <w:szCs w:val="24"/>
        </w:rPr>
        <w:tab/>
        <w:t>M. Oliveira, E. Duarte, Integrated approach to winery waste: waste generation and data consolidation, Front. Environ. Sci. Eng. 10 (2016) 168–176. doi:10.1007/s11783-014-0693-6.</w:t>
      </w:r>
    </w:p>
    <w:p w14:paraId="3236ABDC"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5]</w:t>
      </w:r>
      <w:r w:rsidRPr="00A672AE">
        <w:rPr>
          <w:rFonts w:cs="Times New Roman"/>
          <w:noProof/>
          <w:szCs w:val="24"/>
        </w:rPr>
        <w:tab/>
        <w:t>N. Zhang, A. Hoadley, J. Patel, S. Lim, C. Li, Sustainable options for the utilization of solid residues from wine production, Waste Manag. 60 (2017) 173–183. doi:10.1016/j.wasman.2017.01.006.</w:t>
      </w:r>
    </w:p>
    <w:p w14:paraId="766BD449"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6]</w:t>
      </w:r>
      <w:r w:rsidRPr="00A672AE">
        <w:rPr>
          <w:rFonts w:cs="Times New Roman"/>
          <w:noProof/>
          <w:szCs w:val="24"/>
        </w:rPr>
        <w:tab/>
        <w:t>R.A. Muhlack, R. Potumarthi, D.W. Jeffery, Sustainable wineries through waste valorisation: A review of grape marc utilisation for value-added products, Waste Manag. 72 (2018) 99–118. doi:10.1016/j.wasman.2017.11.011.</w:t>
      </w:r>
    </w:p>
    <w:p w14:paraId="21BBEBA8"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7]</w:t>
      </w:r>
      <w:r w:rsidRPr="00A672AE">
        <w:rPr>
          <w:rFonts w:cs="Times New Roman"/>
          <w:noProof/>
          <w:szCs w:val="24"/>
        </w:rPr>
        <w:tab/>
        <w:t>I.S. Arvanitoyannis, D. Ladas, A. Mavromatis, Wine waste treatment methodology, Int. J. Food Sci. Technol. 41 (2006) 1117–1151. doi:10.1111/j.1365-2621.2005.01112.x.</w:t>
      </w:r>
    </w:p>
    <w:p w14:paraId="414C5EAD"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8]</w:t>
      </w:r>
      <w:r w:rsidRPr="00A672AE">
        <w:rPr>
          <w:rFonts w:cs="Times New Roman"/>
          <w:noProof/>
          <w:szCs w:val="24"/>
        </w:rPr>
        <w:tab/>
        <w:t>M.-P. Zacharof, Grape winery waste as feedstock for bioconversions: Applying the biorefinery concept, Waste Biomass Valori. 8 (2017) 1011–1025. doi:10.1007/s12649-016-9674-2.</w:t>
      </w:r>
    </w:p>
    <w:p w14:paraId="29D8FA1A" w14:textId="777777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9]</w:t>
      </w:r>
      <w:r w:rsidRPr="00A672AE">
        <w:rPr>
          <w:rFonts w:cs="Times New Roman"/>
          <w:noProof/>
          <w:szCs w:val="24"/>
        </w:rPr>
        <w:tab/>
        <w:t>European Council, Council Regulation (EC) No 1493/1999, (1999). https://eur-lex.europa.eu/legal-content/EN/TXT/?uri=CELEX:31999R1493 (accessed January 16, 2020).</w:t>
      </w:r>
    </w:p>
    <w:p w14:paraId="03FF7677" w14:textId="77777777" w:rsidR="00A672AE" w:rsidRPr="006A2003" w:rsidRDefault="00A672AE" w:rsidP="00A672AE">
      <w:pPr>
        <w:widowControl w:val="0"/>
        <w:autoSpaceDE w:val="0"/>
        <w:autoSpaceDN w:val="0"/>
        <w:adjustRightInd w:val="0"/>
        <w:ind w:left="640" w:hanging="640"/>
        <w:rPr>
          <w:rFonts w:cs="Times New Roman"/>
          <w:noProof/>
          <w:szCs w:val="24"/>
          <w:lang w:val="it-IT"/>
        </w:rPr>
      </w:pPr>
      <w:r w:rsidRPr="006A2003">
        <w:rPr>
          <w:rFonts w:cs="Times New Roman"/>
          <w:noProof/>
          <w:szCs w:val="24"/>
          <w:lang w:val="it-IT"/>
        </w:rPr>
        <w:t>[10]</w:t>
      </w:r>
      <w:r w:rsidRPr="006A2003">
        <w:rPr>
          <w:rFonts w:cs="Times New Roman"/>
          <w:noProof/>
          <w:szCs w:val="24"/>
          <w:lang w:val="it-IT"/>
        </w:rPr>
        <w:tab/>
        <w:t>C. Creo, G. Ansanelli, P. Buttol, C. Chiavetta, S. Cortesi, L. Cutaia, P. Nobili, P. Sposato, Uso efficiente delle risorse nelle imprese vitivinicole, 2018. https://www.enea.it/it/seguici/pubblicazioni/edizioni-enea/2018/uso-efficiente-delle-risorse-nelle-imprese-vitivinicole.</w:t>
      </w:r>
    </w:p>
    <w:p w14:paraId="7A705D7D" w14:textId="77777777" w:rsidR="00A672AE" w:rsidRPr="00A672AE" w:rsidRDefault="00A672AE" w:rsidP="00A672AE">
      <w:pPr>
        <w:widowControl w:val="0"/>
        <w:autoSpaceDE w:val="0"/>
        <w:autoSpaceDN w:val="0"/>
        <w:adjustRightInd w:val="0"/>
        <w:ind w:left="640" w:hanging="640"/>
        <w:rPr>
          <w:rFonts w:cs="Times New Roman"/>
          <w:noProof/>
          <w:szCs w:val="24"/>
        </w:rPr>
      </w:pPr>
      <w:r w:rsidRPr="006A2003">
        <w:rPr>
          <w:rFonts w:cs="Times New Roman"/>
          <w:noProof/>
          <w:szCs w:val="24"/>
          <w:lang w:val="it-IT"/>
        </w:rPr>
        <w:t>[11]</w:t>
      </w:r>
      <w:r w:rsidRPr="006A2003">
        <w:rPr>
          <w:rFonts w:cs="Times New Roman"/>
          <w:noProof/>
          <w:szCs w:val="24"/>
          <w:lang w:val="it-IT"/>
        </w:rPr>
        <w:tab/>
        <w:t xml:space="preserve">C. Da Ros, G. Libralato, A.V. Ghirardini, M. Radaelli, C. Cavinato, Assessing </w:t>
      </w:r>
      <w:r w:rsidRPr="006A2003">
        <w:rPr>
          <w:rFonts w:cs="Times New Roman"/>
          <w:noProof/>
          <w:szCs w:val="24"/>
          <w:lang w:val="it-IT"/>
        </w:rPr>
        <w:lastRenderedPageBreak/>
        <w:t xml:space="preserve">the potential phytotoxicity of digestate from winery wastes, Ecotoxicol. </w:t>
      </w:r>
      <w:r w:rsidRPr="00A672AE">
        <w:rPr>
          <w:rFonts w:cs="Times New Roman"/>
          <w:noProof/>
          <w:szCs w:val="24"/>
        </w:rPr>
        <w:t>Environ. Saf. 150 (2018) 26–33. doi:10.1016/j.ecoenv.2017.12.029.</w:t>
      </w:r>
    </w:p>
    <w:p w14:paraId="41082148" w14:textId="23617DD8"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1</w:t>
      </w:r>
      <w:r w:rsidR="00EA4B94">
        <w:rPr>
          <w:rFonts w:cs="Times New Roman"/>
          <w:noProof/>
          <w:szCs w:val="24"/>
        </w:rPr>
        <w:t>2</w:t>
      </w:r>
      <w:r w:rsidRPr="00A672AE">
        <w:rPr>
          <w:rFonts w:cs="Times New Roman"/>
          <w:noProof/>
          <w:szCs w:val="24"/>
        </w:rPr>
        <w:t>]</w:t>
      </w:r>
      <w:r w:rsidRPr="00A672AE">
        <w:rPr>
          <w:rFonts w:cs="Times New Roman"/>
          <w:noProof/>
          <w:szCs w:val="24"/>
        </w:rPr>
        <w:tab/>
        <w:t>L.A. Ioannou, G.L. Puma, D. Fatta-Kassinos, Treatment of winery wastewater by physicochemical, biological and advanced processes: A review, J. Hazard. Mater. 286 (2015) 343–368. doi:10.1016/j.jhazmat.2014.12.043.</w:t>
      </w:r>
    </w:p>
    <w:p w14:paraId="6FF1A44A" w14:textId="76842395"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1</w:t>
      </w:r>
      <w:r w:rsidR="00EA4B94">
        <w:rPr>
          <w:rFonts w:cs="Times New Roman"/>
          <w:noProof/>
          <w:szCs w:val="24"/>
        </w:rPr>
        <w:t>3</w:t>
      </w:r>
      <w:r w:rsidRPr="00A672AE">
        <w:rPr>
          <w:rFonts w:cs="Times New Roman"/>
          <w:noProof/>
          <w:szCs w:val="24"/>
        </w:rPr>
        <w:t>]</w:t>
      </w:r>
      <w:r w:rsidRPr="00A672AE">
        <w:rPr>
          <w:rFonts w:cs="Times New Roman"/>
          <w:noProof/>
          <w:szCs w:val="24"/>
        </w:rPr>
        <w:tab/>
        <w:t>C.B. Arenas Sevillano, M. Chiappero, X. Gomez, S. Fiore, E.J. Martínez, Improving the anaerobic digestion of wine-industry liquid wastes: Treatment by electro-oxidation and use of biochar as an additive, Energies. 13 (2020) 5971. doi:10.3390/en13225971.</w:t>
      </w:r>
    </w:p>
    <w:p w14:paraId="2438A29F" w14:textId="4DA3C58B"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1</w:t>
      </w:r>
      <w:r w:rsidR="00EA4B94">
        <w:rPr>
          <w:rFonts w:cs="Times New Roman"/>
          <w:noProof/>
          <w:szCs w:val="24"/>
        </w:rPr>
        <w:t>4</w:t>
      </w:r>
      <w:r w:rsidRPr="00A672AE">
        <w:rPr>
          <w:rFonts w:cs="Times New Roman"/>
          <w:noProof/>
          <w:szCs w:val="24"/>
        </w:rPr>
        <w:t>]</w:t>
      </w:r>
      <w:r w:rsidRPr="00A672AE">
        <w:rPr>
          <w:rFonts w:cs="Times New Roman"/>
          <w:noProof/>
          <w:szCs w:val="24"/>
        </w:rPr>
        <w:tab/>
        <w:t>C. Da Ros, C. Cavinato, D. Bolzonella, P. Pavan, Renewable energy from thermophilic anaerobic digestion of winery residue: Preliminary evidence from batch and continuous lab-scale trials, Biomass and Bioenergy. 91 (2016) 150–159. doi:10.1016/j.biombioe.2016.05.017.</w:t>
      </w:r>
    </w:p>
    <w:p w14:paraId="2BC36B6E" w14:textId="7B1DD21F"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1</w:t>
      </w:r>
      <w:r w:rsidR="00EA4B94">
        <w:rPr>
          <w:rFonts w:cs="Times New Roman"/>
          <w:noProof/>
          <w:szCs w:val="24"/>
        </w:rPr>
        <w:t>5</w:t>
      </w:r>
      <w:r w:rsidRPr="00A672AE">
        <w:rPr>
          <w:rFonts w:cs="Times New Roman"/>
          <w:noProof/>
          <w:szCs w:val="24"/>
        </w:rPr>
        <w:t>]</w:t>
      </w:r>
      <w:r w:rsidRPr="00A672AE">
        <w:rPr>
          <w:rFonts w:cs="Times New Roman"/>
          <w:noProof/>
          <w:szCs w:val="24"/>
        </w:rPr>
        <w:tab/>
        <w:t>S. Montalvo, J. Martinez, A. Castillo, C. Huiliñir, R. Borja, V. García, R. Salazar, Sustainable energy for a winery through biogas production and its utilization: A Chilean case study, Sustain. Energy Technol. Assessments. 37 (2020) 100640. doi:10.1016/j.seta.2020.100640.</w:t>
      </w:r>
    </w:p>
    <w:p w14:paraId="02FD213F" w14:textId="6D4A85AB"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1</w:t>
      </w:r>
      <w:r w:rsidR="00EA4B94">
        <w:rPr>
          <w:rFonts w:cs="Times New Roman"/>
          <w:noProof/>
          <w:szCs w:val="24"/>
        </w:rPr>
        <w:t>6</w:t>
      </w:r>
      <w:r w:rsidRPr="00A672AE">
        <w:rPr>
          <w:rFonts w:cs="Times New Roman"/>
          <w:noProof/>
          <w:szCs w:val="24"/>
        </w:rPr>
        <w:t>]</w:t>
      </w:r>
      <w:r w:rsidRPr="00A672AE">
        <w:rPr>
          <w:rFonts w:cs="Times New Roman"/>
          <w:noProof/>
          <w:szCs w:val="24"/>
        </w:rPr>
        <w:tab/>
        <w:t>J. Jasko, E. Skripsts, V. Dubrovskis, Biogas production of winemaking waste in anaerobic fermentation process, Eng. Rural Dev. 11 (2012) 576–579.</w:t>
      </w:r>
    </w:p>
    <w:p w14:paraId="43F12FE6" w14:textId="7BD156D8"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1</w:t>
      </w:r>
      <w:r w:rsidR="00EA4B94">
        <w:rPr>
          <w:rFonts w:cs="Times New Roman"/>
          <w:noProof/>
          <w:szCs w:val="24"/>
        </w:rPr>
        <w:t>7</w:t>
      </w:r>
      <w:r w:rsidRPr="00A672AE">
        <w:rPr>
          <w:rFonts w:cs="Times New Roman"/>
          <w:noProof/>
          <w:szCs w:val="24"/>
        </w:rPr>
        <w:t>]</w:t>
      </w:r>
      <w:r w:rsidRPr="00A672AE">
        <w:rPr>
          <w:rFonts w:cs="Times New Roman"/>
          <w:noProof/>
          <w:szCs w:val="24"/>
        </w:rPr>
        <w:tab/>
        <w:t>S. Maicas, J.J. Mateo, Sustainability of wine production, Sustain. 12 (2020). doi:10.3390/su12020559.</w:t>
      </w:r>
    </w:p>
    <w:p w14:paraId="16C7655F" w14:textId="1BBC9BD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1</w:t>
      </w:r>
      <w:r w:rsidR="00EA4B94">
        <w:rPr>
          <w:rFonts w:cs="Times New Roman"/>
          <w:noProof/>
          <w:szCs w:val="24"/>
        </w:rPr>
        <w:t>8</w:t>
      </w:r>
      <w:r w:rsidRPr="00A672AE">
        <w:rPr>
          <w:rFonts w:cs="Times New Roman"/>
          <w:noProof/>
          <w:szCs w:val="24"/>
        </w:rPr>
        <w:t>]</w:t>
      </w:r>
      <w:r w:rsidRPr="00A672AE">
        <w:rPr>
          <w:rFonts w:cs="Times New Roman"/>
          <w:noProof/>
          <w:szCs w:val="24"/>
        </w:rPr>
        <w:tab/>
        <w:t>M.E. Gómez, J.M. Igartuburu, E. Pando, F.R. Luis, G. Mourente, Lipid composition of lees from sherry wine, J. Agric. Food Chem. 52 (2004) 4791–4794. doi:10.1021/jf030499r.</w:t>
      </w:r>
    </w:p>
    <w:p w14:paraId="7A88BDAF" w14:textId="4F56FB0D"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lastRenderedPageBreak/>
        <w:t>[</w:t>
      </w:r>
      <w:r w:rsidR="00EA4B94">
        <w:rPr>
          <w:rFonts w:cs="Times New Roman"/>
          <w:noProof/>
          <w:szCs w:val="24"/>
        </w:rPr>
        <w:t>19</w:t>
      </w:r>
      <w:r w:rsidRPr="00A672AE">
        <w:rPr>
          <w:rFonts w:cs="Times New Roman"/>
          <w:noProof/>
          <w:szCs w:val="24"/>
        </w:rPr>
        <w:t>]</w:t>
      </w:r>
      <w:r w:rsidRPr="00A672AE">
        <w:rPr>
          <w:rFonts w:cs="Times New Roman"/>
          <w:noProof/>
          <w:szCs w:val="24"/>
        </w:rPr>
        <w:tab/>
        <w:t>Y. Chen, J.J. Cheng, K.S. Creamer, Inhibition of anaerobic digestion process: A review, Bioresour. Technol. 99 (2008) 4044–4064. doi:10.1016/j.biortech.2007.01.057.</w:t>
      </w:r>
    </w:p>
    <w:p w14:paraId="6AE1CA0C" w14:textId="3641D553"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2</w:t>
      </w:r>
      <w:r w:rsidR="00EA4B94">
        <w:rPr>
          <w:rFonts w:cs="Times New Roman"/>
          <w:noProof/>
          <w:szCs w:val="24"/>
        </w:rPr>
        <w:t>0</w:t>
      </w:r>
      <w:r w:rsidRPr="00A672AE">
        <w:rPr>
          <w:rFonts w:cs="Times New Roman"/>
          <w:noProof/>
          <w:szCs w:val="24"/>
        </w:rPr>
        <w:t>]</w:t>
      </w:r>
      <w:r w:rsidRPr="00A672AE">
        <w:rPr>
          <w:rFonts w:cs="Times New Roman"/>
          <w:noProof/>
          <w:szCs w:val="24"/>
        </w:rPr>
        <w:tab/>
        <w:t>C. Da Ros, C. Cavinato, P. Pavan, D. Bolzonella, Winery waste recycling through anaerobic co-digestion with waste activated sludge, Waste Manag. 34 (2014) 2028–2035. doi:10.1016/j.wasman.2014.07.017.</w:t>
      </w:r>
    </w:p>
    <w:p w14:paraId="731128B7" w14:textId="1175C142"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2</w:t>
      </w:r>
      <w:r w:rsidR="00EA4B94">
        <w:rPr>
          <w:rFonts w:cs="Times New Roman"/>
          <w:noProof/>
          <w:szCs w:val="24"/>
        </w:rPr>
        <w:t>1</w:t>
      </w:r>
      <w:r w:rsidRPr="00A672AE">
        <w:rPr>
          <w:rFonts w:cs="Times New Roman"/>
          <w:noProof/>
          <w:szCs w:val="24"/>
        </w:rPr>
        <w:t>]</w:t>
      </w:r>
      <w:r w:rsidRPr="00A672AE">
        <w:rPr>
          <w:rFonts w:cs="Times New Roman"/>
          <w:noProof/>
          <w:szCs w:val="24"/>
        </w:rPr>
        <w:tab/>
        <w:t>C. Da Ros, C. Cavinato, P. Pavan, D. Bolzonella, Mesophilic and thermophilic anaerobic co-digestion of winery wastewater sludge and wine lees: An integrated approach for sustainable wine production, J. Environ. Manage. 203 (2017) 745–752. doi:10.1016/j.jenvman.2016.03.029.</w:t>
      </w:r>
    </w:p>
    <w:p w14:paraId="7453E625" w14:textId="511C98E3"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2</w:t>
      </w:r>
      <w:r w:rsidR="00EA4B94">
        <w:rPr>
          <w:rFonts w:cs="Times New Roman"/>
          <w:noProof/>
          <w:szCs w:val="24"/>
        </w:rPr>
        <w:t>2</w:t>
      </w:r>
      <w:r w:rsidRPr="00A672AE">
        <w:rPr>
          <w:rFonts w:cs="Times New Roman"/>
          <w:noProof/>
          <w:szCs w:val="24"/>
        </w:rPr>
        <w:t>]</w:t>
      </w:r>
      <w:r w:rsidRPr="00A672AE">
        <w:rPr>
          <w:rFonts w:cs="Times New Roman"/>
          <w:noProof/>
          <w:szCs w:val="24"/>
        </w:rPr>
        <w:tab/>
        <w:t>S. Fiore, B. Ruffino, G. Campo, C. Roati, M.C. Zanetti, Scale-up evaluation of the anaerobic digestion of food-processing industrial wastes, Renew. Energy. 96 (2016) 949–959. doi:10.1016/j.renene.2016.05.049.</w:t>
      </w:r>
    </w:p>
    <w:p w14:paraId="51B10869" w14:textId="29C07B3D"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2</w:t>
      </w:r>
      <w:r w:rsidR="00EA4B94">
        <w:rPr>
          <w:rFonts w:cs="Times New Roman"/>
          <w:noProof/>
          <w:szCs w:val="24"/>
        </w:rPr>
        <w:t>3</w:t>
      </w:r>
      <w:r w:rsidRPr="00A672AE">
        <w:rPr>
          <w:rFonts w:cs="Times New Roman"/>
          <w:noProof/>
          <w:szCs w:val="24"/>
        </w:rPr>
        <w:t>]</w:t>
      </w:r>
      <w:r w:rsidRPr="00A672AE">
        <w:rPr>
          <w:rFonts w:cs="Times New Roman"/>
          <w:noProof/>
          <w:szCs w:val="24"/>
        </w:rPr>
        <w:tab/>
        <w:t>J. Hungría, J.A. Siles, A.F. Chica, A. Gil, M.A. Martín, Anaerobic co-digestion of winery waste: comparative assessment of grape marc waste and lees derived from organic crops, Environ. Technol. (United Kingdom). 0 (2020) 1–9. doi:10.1080/09593330.2020.1737735.</w:t>
      </w:r>
    </w:p>
    <w:p w14:paraId="0F9C7E70" w14:textId="0DD6FFF2" w:rsidR="00A672AE" w:rsidRPr="00A672AE" w:rsidRDefault="00A672AE" w:rsidP="00A672AE">
      <w:pPr>
        <w:widowControl w:val="0"/>
        <w:autoSpaceDE w:val="0"/>
        <w:autoSpaceDN w:val="0"/>
        <w:adjustRightInd w:val="0"/>
        <w:ind w:left="640" w:hanging="640"/>
        <w:rPr>
          <w:rFonts w:cs="Times New Roman"/>
          <w:noProof/>
          <w:szCs w:val="24"/>
        </w:rPr>
      </w:pPr>
      <w:r w:rsidRPr="00940DE2">
        <w:rPr>
          <w:rFonts w:cs="Times New Roman"/>
          <w:noProof/>
          <w:szCs w:val="24"/>
        </w:rPr>
        <w:t>[</w:t>
      </w:r>
      <w:r w:rsidR="00AE4DFE" w:rsidRPr="00940DE2">
        <w:rPr>
          <w:rFonts w:cs="Times New Roman"/>
          <w:noProof/>
          <w:szCs w:val="24"/>
        </w:rPr>
        <w:t>2</w:t>
      </w:r>
      <w:r w:rsidR="00EA4B94" w:rsidRPr="00940DE2">
        <w:rPr>
          <w:rFonts w:cs="Times New Roman"/>
          <w:noProof/>
          <w:szCs w:val="24"/>
        </w:rPr>
        <w:t>4</w:t>
      </w:r>
      <w:r w:rsidRPr="00940DE2">
        <w:rPr>
          <w:rFonts w:cs="Times New Roman"/>
          <w:noProof/>
          <w:szCs w:val="24"/>
        </w:rPr>
        <w:t>]</w:t>
      </w:r>
      <w:r w:rsidRPr="00940DE2">
        <w:rPr>
          <w:rFonts w:cs="Times New Roman"/>
          <w:noProof/>
          <w:szCs w:val="24"/>
        </w:rPr>
        <w:tab/>
        <w:t>D. Monga, N.P. Shetti, S. Basu, K. Raghava Reddy, M. Badawi, A. Bonilla-Petriciolet, T.M. Aminabhavi, Engineered biochar: A way forward to environmental remediation, Fuel. 311 (2022). doi:10.1016/j.fuel.2021.122510.</w:t>
      </w:r>
    </w:p>
    <w:p w14:paraId="01AB3D72" w14:textId="00EC543F"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2</w:t>
      </w:r>
      <w:r w:rsidR="00EA4B94">
        <w:rPr>
          <w:rFonts w:cs="Times New Roman"/>
          <w:noProof/>
          <w:szCs w:val="24"/>
        </w:rPr>
        <w:t>5</w:t>
      </w:r>
      <w:r w:rsidRPr="00A672AE">
        <w:rPr>
          <w:rFonts w:cs="Times New Roman"/>
          <w:noProof/>
          <w:szCs w:val="24"/>
        </w:rPr>
        <w:t>]</w:t>
      </w:r>
      <w:r w:rsidRPr="00A672AE">
        <w:rPr>
          <w:rFonts w:cs="Times New Roman"/>
          <w:noProof/>
          <w:szCs w:val="24"/>
        </w:rPr>
        <w:tab/>
        <w:t>S. Nanda, A.K. Dalai, F. Berruti, J.A. Kozinski, Biochar as an exceptional bioresource for energy, agronomy, carbon sequestration, activated carbon and specialty materials, Waste Biomass Valori. 7 (2016) 201–235. doi:10.1007/s12649-015-9459-z.</w:t>
      </w:r>
    </w:p>
    <w:p w14:paraId="2160FF14" w14:textId="1869AD21"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lastRenderedPageBreak/>
        <w:t>[</w:t>
      </w:r>
      <w:r w:rsidR="00AE4DFE">
        <w:rPr>
          <w:rFonts w:cs="Times New Roman"/>
          <w:noProof/>
          <w:szCs w:val="24"/>
        </w:rPr>
        <w:t>2</w:t>
      </w:r>
      <w:r w:rsidR="00EA4B94">
        <w:rPr>
          <w:rFonts w:cs="Times New Roman"/>
          <w:noProof/>
          <w:szCs w:val="24"/>
        </w:rPr>
        <w:t>6</w:t>
      </w:r>
      <w:r w:rsidRPr="00A672AE">
        <w:rPr>
          <w:rFonts w:cs="Times New Roman"/>
          <w:noProof/>
          <w:szCs w:val="24"/>
        </w:rPr>
        <w:t>]</w:t>
      </w:r>
      <w:r w:rsidRPr="00A672AE">
        <w:rPr>
          <w:rFonts w:cs="Times New Roman"/>
          <w:noProof/>
          <w:szCs w:val="24"/>
        </w:rPr>
        <w:tab/>
        <w:t>J.L. Linville, Y. Shen, P.A. Ignacio-de Leon, R.P. Schoene, M. Urgun-Demirtas, In-situ biogas upgrading during anaerobic digestion of food waste amended with walnut shell biochar at bench scale, Waste Manag. Res. 35 (2017) 669–679. doi:10.1177/0734242X17704716.</w:t>
      </w:r>
    </w:p>
    <w:p w14:paraId="212672BE" w14:textId="79953AD8"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2</w:t>
      </w:r>
      <w:r w:rsidR="00EA4B94">
        <w:rPr>
          <w:rFonts w:cs="Times New Roman"/>
          <w:noProof/>
          <w:szCs w:val="24"/>
        </w:rPr>
        <w:t>7</w:t>
      </w:r>
      <w:r w:rsidRPr="00A672AE">
        <w:rPr>
          <w:rFonts w:cs="Times New Roman"/>
          <w:noProof/>
          <w:szCs w:val="24"/>
        </w:rPr>
        <w:t>]</w:t>
      </w:r>
      <w:r w:rsidRPr="00A672AE">
        <w:rPr>
          <w:rFonts w:cs="Times New Roman"/>
          <w:noProof/>
          <w:szCs w:val="24"/>
        </w:rPr>
        <w:tab/>
        <w:t>D. Wang, J. Ai, F. Shen, G. Yang, Y. Zhang, S. Deng, J. Zhang, Y. Zeng, C. Song, Improving anaerobic digestion of easy-acidification substrates by promoting buffering capacity using biochar derived from vermicompost, Bioresour. Technol. 227 (2017) 286–296. doi:10.1016/j.biortech.2016.12.060.</w:t>
      </w:r>
    </w:p>
    <w:p w14:paraId="5B0CB0A6" w14:textId="05EDE6C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2</w:t>
      </w:r>
      <w:r w:rsidR="00EA4B94">
        <w:rPr>
          <w:rFonts w:cs="Times New Roman"/>
          <w:noProof/>
          <w:szCs w:val="24"/>
        </w:rPr>
        <w:t>8</w:t>
      </w:r>
      <w:r w:rsidRPr="00A672AE">
        <w:rPr>
          <w:rFonts w:cs="Times New Roman"/>
          <w:noProof/>
          <w:szCs w:val="24"/>
        </w:rPr>
        <w:t>]</w:t>
      </w:r>
      <w:r w:rsidRPr="00A672AE">
        <w:rPr>
          <w:rFonts w:cs="Times New Roman"/>
          <w:noProof/>
          <w:szCs w:val="24"/>
        </w:rPr>
        <w:tab/>
        <w:t>Q. Li, M. Xu, G. Wang, R. Chen, W. Qiao, X. Wang, Biochar assisted thermophilic co-digestion of food waste and waste activated sludge under high feedstock to seed sludge ratio in batch experiment, Bioresour. Technol. 249 (2018) 1009–1016. doi:10.1016/j.biortech.2017.11.002.</w:t>
      </w:r>
    </w:p>
    <w:p w14:paraId="10E1B10A" w14:textId="305857DC"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EA4B94">
        <w:rPr>
          <w:rFonts w:cs="Times New Roman"/>
          <w:noProof/>
          <w:szCs w:val="24"/>
        </w:rPr>
        <w:t>29</w:t>
      </w:r>
      <w:r w:rsidRPr="00A672AE">
        <w:rPr>
          <w:rFonts w:cs="Times New Roman"/>
          <w:noProof/>
          <w:szCs w:val="24"/>
        </w:rPr>
        <w:t>]</w:t>
      </w:r>
      <w:r w:rsidRPr="00A672AE">
        <w:rPr>
          <w:rFonts w:cs="Times New Roman"/>
          <w:noProof/>
          <w:szCs w:val="24"/>
        </w:rPr>
        <w:tab/>
        <w:t>E.J. Martínez, J.G. Rosas, A. Sotres, A. Moran, J. Cara, M.E. Sánchez, X. Gómez, Codigestion of sludge and citrus peel wastes: Evaluating the effect of biochar addition on microbial communities, Biochem. Eng. J. 137 (2018) 314–325. doi:10.1016/j.bej.2018.06.010.</w:t>
      </w:r>
    </w:p>
    <w:p w14:paraId="3D519337" w14:textId="095DA496"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0</w:t>
      </w:r>
      <w:r w:rsidRPr="00A672AE">
        <w:rPr>
          <w:rFonts w:cs="Times New Roman"/>
          <w:noProof/>
          <w:szCs w:val="24"/>
        </w:rPr>
        <w:t>]</w:t>
      </w:r>
      <w:r w:rsidRPr="00A672AE">
        <w:rPr>
          <w:rFonts w:cs="Times New Roman"/>
          <w:noProof/>
          <w:szCs w:val="24"/>
        </w:rPr>
        <w:tab/>
        <w:t>M.O. Fagbohungbe, B.M.J. Herbert, L. Hurst, H. Li, S.Q. Usmani, K.T. Semple, Impact of biochar on the anaerobic digestion of citrus peel waste, Bioresour. Technol. 216 (2016) 142–149. doi:10.1016/j.biortech.2016.04.106.</w:t>
      </w:r>
    </w:p>
    <w:p w14:paraId="7D8982DD" w14:textId="7DD75FA1"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1</w:t>
      </w:r>
      <w:r w:rsidRPr="00A672AE">
        <w:rPr>
          <w:rFonts w:cs="Times New Roman"/>
          <w:noProof/>
          <w:szCs w:val="24"/>
        </w:rPr>
        <w:t>]</w:t>
      </w:r>
      <w:r w:rsidRPr="00A672AE">
        <w:rPr>
          <w:rFonts w:cs="Times New Roman"/>
          <w:noProof/>
          <w:szCs w:val="24"/>
        </w:rPr>
        <w:tab/>
        <w:t>M. Chiappero, O. Norouzi, M. Hu, F. Demichelis, F. Berruti, F. Di Maria, O. Mašek, S. Fiore, Review of biochar role as additive in anaerobic digestion processes, Renew. Sustain. Energy Rev. 131 (2020) 110037. doi:10.1016/j.rser.2020.110037.</w:t>
      </w:r>
    </w:p>
    <w:p w14:paraId="1F6E48FB" w14:textId="5CC2EDE3"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2</w:t>
      </w:r>
      <w:r w:rsidRPr="00A672AE">
        <w:rPr>
          <w:rFonts w:cs="Times New Roman"/>
          <w:noProof/>
          <w:szCs w:val="24"/>
        </w:rPr>
        <w:t>]</w:t>
      </w:r>
      <w:r w:rsidRPr="00A672AE">
        <w:rPr>
          <w:rFonts w:cs="Times New Roman"/>
          <w:noProof/>
          <w:szCs w:val="24"/>
        </w:rPr>
        <w:tab/>
        <w:t xml:space="preserve">M.O. Fagbohungbe, B.M.J. Herbert, L. Hurst, C.N. Ibeto, H. Li, S.Q. Usmani, </w:t>
      </w:r>
      <w:r w:rsidRPr="00A672AE">
        <w:rPr>
          <w:rFonts w:cs="Times New Roman"/>
          <w:noProof/>
          <w:szCs w:val="24"/>
        </w:rPr>
        <w:lastRenderedPageBreak/>
        <w:t>K.T. Semple, The challenges of anaerobic digestion and the role of biochar in optimizing anaerobic digestion, Waste Manag. 61 (2017) 236–249. doi:10.1016/j.wasman.2016.11.028.</w:t>
      </w:r>
    </w:p>
    <w:p w14:paraId="64F27FDA" w14:textId="73B4877E"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3</w:t>
      </w:r>
      <w:r w:rsidRPr="00A672AE">
        <w:rPr>
          <w:rFonts w:cs="Times New Roman"/>
          <w:noProof/>
          <w:szCs w:val="24"/>
        </w:rPr>
        <w:t>]</w:t>
      </w:r>
      <w:r w:rsidRPr="00A672AE">
        <w:rPr>
          <w:rFonts w:cs="Times New Roman"/>
          <w:noProof/>
          <w:szCs w:val="24"/>
        </w:rPr>
        <w:tab/>
        <w:t>C. Holliger, M. Alves, D. Andrade, I. Angelidaki, S. Astals, U. Baier, C. Bougrier, P. Buffière, M. Carballa, V. de Wilde, F. Ebertseder, B. Fernández, E. Ficara, I. Fotidis, J.-C. Frigon, H.F. de Laclos, D.S.M. Ghasimi, G. Hack, M. Hartel, J. Heerenklage, I.S. Horvath, P. Jenicek, K. Koch, J. Krautwald, J. Lizasoain, J. Liu, L. Mosberger, M. Nistor, H. Oechsner, J.V. Oliveira, M. Paterson, A. Pauss, S. Pommier, I. Porqueddu, F. Raposo, T. Ribeiro, F. Rüsch Pfund, S. Strömberg, M. Torrijos, M. van Eekert, J. van Lier, H. Wedwitschka, I. Wierinck, Towards a standardization of biomethane potential tests, Water Sci. Technol. 74 (2016) 2515–2522. doi:10.2166/wst.2016.336.</w:t>
      </w:r>
    </w:p>
    <w:p w14:paraId="461FB0A7" w14:textId="59946070"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4</w:t>
      </w:r>
      <w:r w:rsidRPr="00A672AE">
        <w:rPr>
          <w:rFonts w:cs="Times New Roman"/>
          <w:noProof/>
          <w:szCs w:val="24"/>
        </w:rPr>
        <w:t>]</w:t>
      </w:r>
      <w:r w:rsidRPr="00A672AE">
        <w:rPr>
          <w:rFonts w:cs="Times New Roman"/>
          <w:noProof/>
          <w:szCs w:val="24"/>
        </w:rPr>
        <w:tab/>
        <w:t>O. Mašek, W. Buss, A. Roy-Poirier, W. Lowe, C. Peters, P. Brownsort, D. Mignard, C. Pritchard, S. Sohi, Consistency of biochar properties over time and production scales: A characterisation of standard materials, J. Anal. Appl. Pyrolysis. 132 (2018) 200–210. doi:10.1016/j.jaap.2018.02.020.</w:t>
      </w:r>
    </w:p>
    <w:p w14:paraId="48C8C412" w14:textId="18BA6263"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3</w:t>
      </w:r>
      <w:r w:rsidR="00EA4B94">
        <w:rPr>
          <w:rFonts w:cs="Times New Roman"/>
          <w:noProof/>
          <w:szCs w:val="24"/>
        </w:rPr>
        <w:t>5</w:t>
      </w:r>
      <w:r w:rsidRPr="00A672AE">
        <w:rPr>
          <w:rFonts w:cs="Times New Roman"/>
          <w:noProof/>
          <w:szCs w:val="24"/>
        </w:rPr>
        <w:t>]</w:t>
      </w:r>
      <w:r w:rsidRPr="00A672AE">
        <w:rPr>
          <w:rFonts w:cs="Times New Roman"/>
          <w:noProof/>
          <w:szCs w:val="24"/>
        </w:rPr>
        <w:tab/>
        <w:t>A.M. Brown, A step-by-step guide to non-linear regression analysis of experimental data using a Microsoft Excel spreadsheet, Comput. Methods Programs Biomed. 65 (2001) 191–200. doi:10.1016/S0169-2607(00)00124-3.</w:t>
      </w:r>
    </w:p>
    <w:p w14:paraId="5916B25E" w14:textId="7DA396F0"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3</w:t>
      </w:r>
      <w:r w:rsidR="00EA4B94">
        <w:rPr>
          <w:rFonts w:cs="Times New Roman"/>
          <w:noProof/>
          <w:szCs w:val="24"/>
        </w:rPr>
        <w:t>6</w:t>
      </w:r>
      <w:r w:rsidRPr="00A672AE">
        <w:rPr>
          <w:rFonts w:cs="Times New Roman"/>
          <w:noProof/>
          <w:szCs w:val="24"/>
        </w:rPr>
        <w:t>]</w:t>
      </w:r>
      <w:r w:rsidRPr="00A672AE">
        <w:rPr>
          <w:rFonts w:cs="Times New Roman"/>
          <w:noProof/>
          <w:szCs w:val="24"/>
        </w:rPr>
        <w:tab/>
        <w:t>APHA-AWWA-WEF, Standard methods for the examination of water and wastewater, 22nd ed., Washington, DC, US, 2012.</w:t>
      </w:r>
    </w:p>
    <w:p w14:paraId="56C59318" w14:textId="606EC70A"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3</w:t>
      </w:r>
      <w:r w:rsidR="00EA4B94">
        <w:rPr>
          <w:rFonts w:cs="Times New Roman"/>
          <w:noProof/>
          <w:szCs w:val="24"/>
        </w:rPr>
        <w:t>7</w:t>
      </w:r>
      <w:r w:rsidRPr="00A672AE">
        <w:rPr>
          <w:rFonts w:cs="Times New Roman"/>
          <w:noProof/>
          <w:szCs w:val="24"/>
        </w:rPr>
        <w:t>]</w:t>
      </w:r>
      <w:r w:rsidRPr="00A672AE">
        <w:rPr>
          <w:rFonts w:cs="Times New Roman"/>
          <w:noProof/>
          <w:szCs w:val="24"/>
        </w:rPr>
        <w:tab/>
        <w:t>P. Ribéreau-Gayon, Le dosage des composés phénoliques totaux dans les vins rouges, Chim. Anal. 52 (1970) 627–631.</w:t>
      </w:r>
    </w:p>
    <w:p w14:paraId="74A8DC7A" w14:textId="7139FE09"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3</w:t>
      </w:r>
      <w:r w:rsidR="00EA4B94">
        <w:rPr>
          <w:rFonts w:cs="Times New Roman"/>
          <w:noProof/>
          <w:szCs w:val="24"/>
        </w:rPr>
        <w:t>8</w:t>
      </w:r>
      <w:r w:rsidRPr="00A672AE">
        <w:rPr>
          <w:rFonts w:cs="Times New Roman"/>
          <w:noProof/>
          <w:szCs w:val="24"/>
        </w:rPr>
        <w:t>]</w:t>
      </w:r>
      <w:r w:rsidRPr="00A672AE">
        <w:rPr>
          <w:rFonts w:cs="Times New Roman"/>
          <w:noProof/>
          <w:szCs w:val="24"/>
        </w:rPr>
        <w:tab/>
        <w:t xml:space="preserve">M. Chiappero, F. Berruti, O. Mašek, S. Fiore, Analysis of the influence of </w:t>
      </w:r>
      <w:r w:rsidRPr="00A672AE">
        <w:rPr>
          <w:rFonts w:cs="Times New Roman"/>
          <w:noProof/>
          <w:szCs w:val="24"/>
        </w:rPr>
        <w:lastRenderedPageBreak/>
        <w:t>activated biochar properties on methane production from anaerobic digestion of waste activated sludge, Biomass and Bioenergy. 150 (2021) 106129. doi:10.1016/j.biombioe.2021.106129.</w:t>
      </w:r>
    </w:p>
    <w:p w14:paraId="0D1F2F95" w14:textId="276FEAAB"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EA4B94">
        <w:rPr>
          <w:rFonts w:cs="Times New Roman"/>
          <w:noProof/>
          <w:szCs w:val="24"/>
        </w:rPr>
        <w:t>39</w:t>
      </w:r>
      <w:r w:rsidRPr="00A672AE">
        <w:rPr>
          <w:rFonts w:cs="Times New Roman"/>
          <w:noProof/>
          <w:szCs w:val="24"/>
        </w:rPr>
        <w:t>]</w:t>
      </w:r>
      <w:r w:rsidRPr="00A672AE">
        <w:rPr>
          <w:rFonts w:cs="Times New Roman"/>
          <w:noProof/>
          <w:szCs w:val="24"/>
        </w:rPr>
        <w:tab/>
        <w:t>M. Chiappero, F. Cillerai, F. Berruti, O. Mašek, S. Fiore, Addition of different biochars as catalysts during the mesophilic anaerobic digestion of mixed wastewater sludge, Catalysts. 11 (2021) 1094. doi:10.3390/CATAL11091094.</w:t>
      </w:r>
    </w:p>
    <w:p w14:paraId="007112F7" w14:textId="1ECF139D"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0</w:t>
      </w:r>
      <w:r w:rsidRPr="00A672AE">
        <w:rPr>
          <w:rFonts w:cs="Times New Roman"/>
          <w:noProof/>
          <w:szCs w:val="24"/>
        </w:rPr>
        <w:t>]</w:t>
      </w:r>
      <w:r w:rsidRPr="00A672AE">
        <w:rPr>
          <w:rFonts w:cs="Times New Roman"/>
          <w:noProof/>
          <w:szCs w:val="24"/>
        </w:rPr>
        <w:tab/>
        <w:t>R.M. Jingura, R. Kamusoko, Methods for determination of biomethane potential of feedstocks: a review, Biofuel Res. J. 4 (2017) 573–586. doi:10.18331/BRJ2017.4.2.3.</w:t>
      </w:r>
    </w:p>
    <w:p w14:paraId="0CF14B2D" w14:textId="291DB323"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1</w:t>
      </w:r>
      <w:r w:rsidRPr="00A672AE">
        <w:rPr>
          <w:rFonts w:cs="Times New Roman"/>
          <w:noProof/>
          <w:szCs w:val="24"/>
        </w:rPr>
        <w:t>]</w:t>
      </w:r>
      <w:r w:rsidRPr="00A672AE">
        <w:rPr>
          <w:rFonts w:cs="Times New Roman"/>
          <w:noProof/>
          <w:szCs w:val="24"/>
        </w:rPr>
        <w:tab/>
        <w:t>M.J. Jara-Palacios, Wine lees as a source of antioxidant compounds, Antioxid. 8 (2019) 1–10. doi:10.3390/antiox8020045.</w:t>
      </w:r>
    </w:p>
    <w:p w14:paraId="1FDDAEBB" w14:textId="7E196E29"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2</w:t>
      </w:r>
      <w:r w:rsidRPr="00A672AE">
        <w:rPr>
          <w:rFonts w:cs="Times New Roman"/>
          <w:noProof/>
          <w:szCs w:val="24"/>
        </w:rPr>
        <w:t>]</w:t>
      </w:r>
      <w:r w:rsidRPr="00A672AE">
        <w:rPr>
          <w:rFonts w:cs="Times New Roman"/>
          <w:noProof/>
          <w:szCs w:val="24"/>
        </w:rPr>
        <w:tab/>
        <w:t>I. de Bustamante, J. Temiño, Vinasses purification model in carbonated materials by low-cost technologies: An example in the Llanura Manchega (Spain), Environ. Geol. 24 (1994) 188–193. doi:10.1007/BF00766888.</w:t>
      </w:r>
    </w:p>
    <w:p w14:paraId="1684EF73" w14:textId="014AC86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3</w:t>
      </w:r>
      <w:r w:rsidRPr="00A672AE">
        <w:rPr>
          <w:rFonts w:cs="Times New Roman"/>
          <w:noProof/>
          <w:szCs w:val="24"/>
        </w:rPr>
        <w:t>]</w:t>
      </w:r>
      <w:r w:rsidRPr="00A672AE">
        <w:rPr>
          <w:rFonts w:cs="Times New Roman"/>
          <w:noProof/>
          <w:szCs w:val="24"/>
        </w:rPr>
        <w:tab/>
        <w:t>N.A. Qambrani, M.M. Rahman, S. Won, S. Shim, C. Ra, Biochar properties and eco-friendly applications for climate change mitigation, waste management, and wastewater treatment: A review, Renew. Sustain. Energy Rev. 79 (2017) 255–273. doi:10.1016/j.rser.2017.05.057.</w:t>
      </w:r>
    </w:p>
    <w:p w14:paraId="04E2D0C1" w14:textId="7E39A277"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4</w:t>
      </w:r>
      <w:r w:rsidRPr="00A672AE">
        <w:rPr>
          <w:rFonts w:cs="Times New Roman"/>
          <w:noProof/>
          <w:szCs w:val="24"/>
        </w:rPr>
        <w:t>]</w:t>
      </w:r>
      <w:r w:rsidRPr="00A672AE">
        <w:rPr>
          <w:rFonts w:cs="Times New Roman"/>
          <w:noProof/>
          <w:szCs w:val="24"/>
        </w:rPr>
        <w:tab/>
        <w:t>J.A. Ippolito, L. Cui, C. Kammann, N. Wrage-Mönnig, J.M. Estavillo, T. Fuertes-Mendizabal, M.L. Cayuela, G. Sigua, J. Novak, K. Spokas, N. Borchard, Feedstock choice, pyrolysis temperature and type influence biochar characteristics: a comprehensive meta-data analysis review, Biochar 2020 24. 2 (2020) 421–438. doi:10.1007/s42773-020-00067-x.</w:t>
      </w:r>
    </w:p>
    <w:p w14:paraId="0C6F4044" w14:textId="7F8D91F8"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sidRPr="00A672AE">
        <w:rPr>
          <w:rFonts w:cs="Times New Roman"/>
          <w:noProof/>
          <w:szCs w:val="24"/>
        </w:rPr>
        <w:t>4</w:t>
      </w:r>
      <w:r w:rsidR="00EA4B94">
        <w:rPr>
          <w:rFonts w:cs="Times New Roman"/>
          <w:noProof/>
          <w:szCs w:val="24"/>
        </w:rPr>
        <w:t>5</w:t>
      </w:r>
      <w:r w:rsidRPr="00A672AE">
        <w:rPr>
          <w:rFonts w:cs="Times New Roman"/>
          <w:noProof/>
          <w:szCs w:val="24"/>
        </w:rPr>
        <w:t>]</w:t>
      </w:r>
      <w:r w:rsidRPr="00A672AE">
        <w:rPr>
          <w:rFonts w:cs="Times New Roman"/>
          <w:noProof/>
          <w:szCs w:val="24"/>
        </w:rPr>
        <w:tab/>
        <w:t xml:space="preserve">L. Klüpfel, M. Keiluweit, M. Kleber, M. Sander, Redox properties of plant </w:t>
      </w:r>
      <w:r w:rsidRPr="00A672AE">
        <w:rPr>
          <w:rFonts w:cs="Times New Roman"/>
          <w:noProof/>
          <w:szCs w:val="24"/>
        </w:rPr>
        <w:lastRenderedPageBreak/>
        <w:t>biomass-derived black carbon (biochar), Environ. Sci. Technol. 48 (2014) 5601–5611. doi:10.1021/ES500906D/SUPPL_FILE/ES500906D_SI_001.PDF.</w:t>
      </w:r>
    </w:p>
    <w:p w14:paraId="230118C1" w14:textId="0161DCC6" w:rsidR="00A672AE" w:rsidRPr="00A672AE" w:rsidRDefault="00A672AE" w:rsidP="00A672AE">
      <w:pPr>
        <w:widowControl w:val="0"/>
        <w:autoSpaceDE w:val="0"/>
        <w:autoSpaceDN w:val="0"/>
        <w:adjustRightInd w:val="0"/>
        <w:ind w:left="640" w:hanging="640"/>
        <w:rPr>
          <w:rFonts w:cs="Times New Roman"/>
          <w:noProof/>
          <w:szCs w:val="24"/>
        </w:rPr>
      </w:pPr>
      <w:r w:rsidRPr="00A672AE">
        <w:rPr>
          <w:rFonts w:cs="Times New Roman"/>
          <w:noProof/>
          <w:szCs w:val="24"/>
        </w:rPr>
        <w:t>[</w:t>
      </w:r>
      <w:r w:rsidR="00AE4DFE">
        <w:rPr>
          <w:rFonts w:cs="Times New Roman"/>
          <w:noProof/>
          <w:szCs w:val="24"/>
        </w:rPr>
        <w:t>4</w:t>
      </w:r>
      <w:r w:rsidR="00EA4B94">
        <w:rPr>
          <w:rFonts w:cs="Times New Roman"/>
          <w:noProof/>
          <w:szCs w:val="24"/>
        </w:rPr>
        <w:t>6</w:t>
      </w:r>
      <w:r w:rsidRPr="00A672AE">
        <w:rPr>
          <w:rFonts w:cs="Times New Roman"/>
          <w:noProof/>
          <w:szCs w:val="24"/>
        </w:rPr>
        <w:t>]</w:t>
      </w:r>
      <w:r w:rsidRPr="00A672AE">
        <w:rPr>
          <w:rFonts w:cs="Times New Roman"/>
          <w:noProof/>
          <w:szCs w:val="24"/>
        </w:rPr>
        <w:tab/>
        <w:t>S. Li, S. Harris, A. Anandhi, G. Chen, Predicting biochar properties and functions based on feedstock and pyrolysis temperature: A review and data syntheses, J. Clean. Prod. 215 (2019) 890–902. doi:10.1016/j.jclepro.2019.01.106.</w:t>
      </w:r>
    </w:p>
    <w:p w14:paraId="7C1F6E1A" w14:textId="003DB430" w:rsidR="00A672AE" w:rsidRPr="00A672AE" w:rsidRDefault="00A672AE" w:rsidP="00A672AE">
      <w:pPr>
        <w:widowControl w:val="0"/>
        <w:autoSpaceDE w:val="0"/>
        <w:autoSpaceDN w:val="0"/>
        <w:adjustRightInd w:val="0"/>
        <w:ind w:left="640" w:hanging="640"/>
        <w:rPr>
          <w:rFonts w:cs="Times New Roman"/>
          <w:noProof/>
        </w:rPr>
      </w:pPr>
      <w:r w:rsidRPr="00A672AE">
        <w:rPr>
          <w:rFonts w:cs="Times New Roman"/>
          <w:noProof/>
          <w:szCs w:val="24"/>
        </w:rPr>
        <w:t>[</w:t>
      </w:r>
      <w:r w:rsidR="00AE4DFE">
        <w:rPr>
          <w:rFonts w:cs="Times New Roman"/>
          <w:noProof/>
          <w:szCs w:val="24"/>
        </w:rPr>
        <w:t>4</w:t>
      </w:r>
      <w:r w:rsidR="00EA4B94">
        <w:rPr>
          <w:rFonts w:cs="Times New Roman"/>
          <w:noProof/>
          <w:szCs w:val="24"/>
        </w:rPr>
        <w:t>7</w:t>
      </w:r>
      <w:r w:rsidRPr="00A672AE">
        <w:rPr>
          <w:rFonts w:cs="Times New Roman"/>
          <w:noProof/>
          <w:szCs w:val="24"/>
        </w:rPr>
        <w:t>]</w:t>
      </w:r>
      <w:r w:rsidRPr="00A672AE">
        <w:rPr>
          <w:rFonts w:cs="Times New Roman"/>
          <w:noProof/>
          <w:szCs w:val="24"/>
        </w:rPr>
        <w:tab/>
        <w:t>A. Fabbri, G. Bonifazi, S. Serranti, Micro-scale energy valorization of grape marcs in winery production plants, Waste Manag. 36 (2015) 156–165. doi:10.1016/j.wasman.2014.11.022.</w:t>
      </w:r>
    </w:p>
    <w:p w14:paraId="11DA1093" w14:textId="76E4B1BA" w:rsidR="00C60D5B" w:rsidRDefault="00C60D5B" w:rsidP="00C60D5B">
      <w:pPr>
        <w:ind w:left="426" w:hanging="426"/>
        <w:jc w:val="both"/>
        <w:rPr>
          <w:rFonts w:eastAsia="Calibri" w:cs="Times New Roman"/>
          <w:lang w:val="en-US"/>
        </w:rPr>
      </w:pPr>
      <w:r>
        <w:fldChar w:fldCharType="end"/>
      </w:r>
    </w:p>
    <w:sectPr w:rsidR="00C60D5B" w:rsidSect="006A2003">
      <w:footerReference w:type="default" r:id="rId1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4EA57" w14:textId="77777777" w:rsidR="0005076B" w:rsidRDefault="0005076B" w:rsidP="00040B4A">
      <w:r>
        <w:separator/>
      </w:r>
    </w:p>
  </w:endnote>
  <w:endnote w:type="continuationSeparator" w:id="0">
    <w:p w14:paraId="1588CB5C" w14:textId="77777777" w:rsidR="0005076B" w:rsidRDefault="0005076B" w:rsidP="00040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757335"/>
      <w:docPartObj>
        <w:docPartGallery w:val="Page Numbers (Bottom of Page)"/>
        <w:docPartUnique/>
      </w:docPartObj>
    </w:sdtPr>
    <w:sdtContent>
      <w:p w14:paraId="3D2ABA47" w14:textId="77777777" w:rsidR="000C7E88" w:rsidRDefault="000C7E88">
        <w:pPr>
          <w:pStyle w:val="Pidipagina"/>
          <w:jc w:val="center"/>
        </w:pPr>
        <w:r>
          <w:fldChar w:fldCharType="begin"/>
        </w:r>
        <w:r>
          <w:instrText>PAGE   \* MERGEFORMAT</w:instrText>
        </w:r>
        <w:r>
          <w:fldChar w:fldCharType="separate"/>
        </w:r>
        <w:r>
          <w:rPr>
            <w:lang w:val="it-IT"/>
          </w:rPr>
          <w:t>2</w:t>
        </w:r>
        <w:r>
          <w:fldChar w:fldCharType="end"/>
        </w:r>
      </w:p>
    </w:sdtContent>
  </w:sdt>
  <w:p w14:paraId="2B38FF99" w14:textId="77777777" w:rsidR="000C7E88" w:rsidRDefault="000C7E88">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4063009"/>
      <w:docPartObj>
        <w:docPartGallery w:val="Page Numbers (Bottom of Page)"/>
        <w:docPartUnique/>
      </w:docPartObj>
    </w:sdtPr>
    <w:sdtContent>
      <w:p w14:paraId="2D51ACAD" w14:textId="77777777" w:rsidR="0070190E" w:rsidRDefault="0070190E">
        <w:pPr>
          <w:pStyle w:val="Pidipagina"/>
          <w:jc w:val="center"/>
        </w:pPr>
        <w:r>
          <w:fldChar w:fldCharType="begin"/>
        </w:r>
        <w:r>
          <w:instrText>PAGE   \* MERGEFORMAT</w:instrText>
        </w:r>
        <w:r>
          <w:fldChar w:fldCharType="separate"/>
        </w:r>
        <w:r>
          <w:rPr>
            <w:lang w:val="it-IT"/>
          </w:rPr>
          <w:t>2</w:t>
        </w:r>
        <w:r>
          <w:fldChar w:fldCharType="end"/>
        </w:r>
      </w:p>
    </w:sdtContent>
  </w:sdt>
  <w:p w14:paraId="315A34D3" w14:textId="77777777" w:rsidR="0070190E" w:rsidRDefault="0070190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371542"/>
      <w:docPartObj>
        <w:docPartGallery w:val="Page Numbers (Bottom of Page)"/>
        <w:docPartUnique/>
      </w:docPartObj>
    </w:sdtPr>
    <w:sdtContent>
      <w:p w14:paraId="40A1BC56" w14:textId="30CFF5D6" w:rsidR="00040B4A" w:rsidRDefault="00040B4A">
        <w:pPr>
          <w:pStyle w:val="Pidipagina"/>
          <w:jc w:val="center"/>
        </w:pPr>
        <w:r>
          <w:fldChar w:fldCharType="begin"/>
        </w:r>
        <w:r>
          <w:instrText>PAGE   \* MERGEFORMAT</w:instrText>
        </w:r>
        <w:r>
          <w:fldChar w:fldCharType="separate"/>
        </w:r>
        <w:r>
          <w:rPr>
            <w:lang w:val="it-IT"/>
          </w:rPr>
          <w:t>2</w:t>
        </w:r>
        <w:r>
          <w:fldChar w:fldCharType="end"/>
        </w:r>
      </w:p>
    </w:sdtContent>
  </w:sdt>
  <w:p w14:paraId="6D08BF30" w14:textId="77777777" w:rsidR="00040B4A" w:rsidRDefault="00040B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AEA1A" w14:textId="77777777" w:rsidR="0005076B" w:rsidRDefault="0005076B" w:rsidP="00040B4A">
      <w:r>
        <w:separator/>
      </w:r>
    </w:p>
  </w:footnote>
  <w:footnote w:type="continuationSeparator" w:id="0">
    <w:p w14:paraId="4BD13204" w14:textId="77777777" w:rsidR="0005076B" w:rsidRDefault="0005076B" w:rsidP="00040B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B12039A"/>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B2E6131"/>
    <w:multiLevelType w:val="hybridMultilevel"/>
    <w:tmpl w:val="29C4A636"/>
    <w:lvl w:ilvl="0" w:tplc="0410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283BFA"/>
    <w:multiLevelType w:val="hybridMultilevel"/>
    <w:tmpl w:val="26C828FA"/>
    <w:lvl w:ilvl="0" w:tplc="02A6D938">
      <w:start w:val="1"/>
      <w:numFmt w:val="decimal"/>
      <w:lvlText w:val="%1."/>
      <w:lvlJc w:val="left"/>
      <w:pPr>
        <w:ind w:left="720" w:hanging="360"/>
      </w:pPr>
      <w:rPr>
        <w:rFonts w:asciiTheme="minorHAnsi" w:hAnsiTheme="minorHAnsi" w:hint="default"/>
        <w:b w:val="0"/>
        <w:i w:val="0"/>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9C73BD9"/>
    <w:multiLevelType w:val="hybridMultilevel"/>
    <w:tmpl w:val="8418126A"/>
    <w:lvl w:ilvl="0" w:tplc="02A6D938">
      <w:start w:val="1"/>
      <w:numFmt w:val="decimal"/>
      <w:lvlText w:val="%1."/>
      <w:lvlJc w:val="left"/>
      <w:pPr>
        <w:ind w:left="720" w:hanging="360"/>
      </w:pPr>
      <w:rPr>
        <w:rFonts w:asciiTheme="minorHAnsi" w:hAnsiTheme="minorHAnsi" w:hint="default"/>
        <w:b w:val="0"/>
        <w:i w:val="0"/>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1E9410B"/>
    <w:multiLevelType w:val="hybridMultilevel"/>
    <w:tmpl w:val="143E1122"/>
    <w:lvl w:ilvl="0" w:tplc="8888565E">
      <w:start w:val="1"/>
      <w:numFmt w:val="decimal"/>
      <w:lvlText w:val="%1."/>
      <w:lvlJc w:val="left"/>
      <w:pPr>
        <w:ind w:left="720" w:hanging="360"/>
      </w:pPr>
      <w:rPr>
        <w:rFonts w:ascii="Times New Roman" w:hAnsi="Times New Roman" w:hint="default"/>
        <w:b w:val="0"/>
        <w:i w:val="0"/>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4A77873"/>
    <w:multiLevelType w:val="hybridMultilevel"/>
    <w:tmpl w:val="2D6AC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4241F2"/>
    <w:multiLevelType w:val="hybridMultilevel"/>
    <w:tmpl w:val="2BC6A22A"/>
    <w:lvl w:ilvl="0" w:tplc="3F3A210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16548385">
    <w:abstractNumId w:val="1"/>
  </w:num>
  <w:num w:numId="2" w16cid:durableId="1265532460">
    <w:abstractNumId w:val="2"/>
  </w:num>
  <w:num w:numId="3" w16cid:durableId="659894013">
    <w:abstractNumId w:val="0"/>
  </w:num>
  <w:num w:numId="4" w16cid:durableId="1916939984">
    <w:abstractNumId w:val="6"/>
  </w:num>
  <w:num w:numId="5" w16cid:durableId="1448307983">
    <w:abstractNumId w:val="3"/>
  </w:num>
  <w:num w:numId="6" w16cid:durableId="1488013561">
    <w:abstractNumId w:val="4"/>
  </w:num>
  <w:num w:numId="7" w16cid:durableId="10172715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via Fiore">
    <w15:presenceInfo w15:providerId="None" w15:userId="Silvia Fio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A9A"/>
    <w:rsid w:val="00000E7E"/>
    <w:rsid w:val="00002B4F"/>
    <w:rsid w:val="00005B8C"/>
    <w:rsid w:val="00010797"/>
    <w:rsid w:val="00020F62"/>
    <w:rsid w:val="00022F01"/>
    <w:rsid w:val="0002480A"/>
    <w:rsid w:val="000275CC"/>
    <w:rsid w:val="000342A0"/>
    <w:rsid w:val="00035B0E"/>
    <w:rsid w:val="00040B4A"/>
    <w:rsid w:val="0004229F"/>
    <w:rsid w:val="00047553"/>
    <w:rsid w:val="0005024E"/>
    <w:rsid w:val="0005076B"/>
    <w:rsid w:val="000545B4"/>
    <w:rsid w:val="00056F92"/>
    <w:rsid w:val="00081243"/>
    <w:rsid w:val="0008370C"/>
    <w:rsid w:val="000A7C29"/>
    <w:rsid w:val="000B2475"/>
    <w:rsid w:val="000B3780"/>
    <w:rsid w:val="000B545B"/>
    <w:rsid w:val="000B79F8"/>
    <w:rsid w:val="000B7ED7"/>
    <w:rsid w:val="000C134E"/>
    <w:rsid w:val="000C7E88"/>
    <w:rsid w:val="000D08B0"/>
    <w:rsid w:val="000D682E"/>
    <w:rsid w:val="000E019F"/>
    <w:rsid w:val="000E099B"/>
    <w:rsid w:val="000F5B43"/>
    <w:rsid w:val="000F741A"/>
    <w:rsid w:val="0010100E"/>
    <w:rsid w:val="00101120"/>
    <w:rsid w:val="0011174F"/>
    <w:rsid w:val="001132F6"/>
    <w:rsid w:val="0011504D"/>
    <w:rsid w:val="001153B5"/>
    <w:rsid w:val="00115E29"/>
    <w:rsid w:val="00121555"/>
    <w:rsid w:val="00125FAB"/>
    <w:rsid w:val="00125FFF"/>
    <w:rsid w:val="0012678B"/>
    <w:rsid w:val="0013123A"/>
    <w:rsid w:val="001324E9"/>
    <w:rsid w:val="00140500"/>
    <w:rsid w:val="00142FE2"/>
    <w:rsid w:val="001606AC"/>
    <w:rsid w:val="001635C1"/>
    <w:rsid w:val="001705AE"/>
    <w:rsid w:val="00171703"/>
    <w:rsid w:val="0017565C"/>
    <w:rsid w:val="00181009"/>
    <w:rsid w:val="00185844"/>
    <w:rsid w:val="00187FE0"/>
    <w:rsid w:val="00196045"/>
    <w:rsid w:val="00196205"/>
    <w:rsid w:val="001A0257"/>
    <w:rsid w:val="001A49F4"/>
    <w:rsid w:val="001A66D3"/>
    <w:rsid w:val="001A74D3"/>
    <w:rsid w:val="001A795C"/>
    <w:rsid w:val="001A7F69"/>
    <w:rsid w:val="001B1B8B"/>
    <w:rsid w:val="001B24DF"/>
    <w:rsid w:val="001B3677"/>
    <w:rsid w:val="001B7312"/>
    <w:rsid w:val="001C535F"/>
    <w:rsid w:val="001C585F"/>
    <w:rsid w:val="001C7583"/>
    <w:rsid w:val="001D0A34"/>
    <w:rsid w:val="001D1EE1"/>
    <w:rsid w:val="001D3E30"/>
    <w:rsid w:val="001E2256"/>
    <w:rsid w:val="001E3798"/>
    <w:rsid w:val="001E7EFD"/>
    <w:rsid w:val="001F05CF"/>
    <w:rsid w:val="001F0FBE"/>
    <w:rsid w:val="001F2745"/>
    <w:rsid w:val="001F2DF4"/>
    <w:rsid w:val="001F6F01"/>
    <w:rsid w:val="00203E70"/>
    <w:rsid w:val="00203EE7"/>
    <w:rsid w:val="00204B2C"/>
    <w:rsid w:val="00204DD9"/>
    <w:rsid w:val="00206FC2"/>
    <w:rsid w:val="00212C31"/>
    <w:rsid w:val="00212D5E"/>
    <w:rsid w:val="00213A88"/>
    <w:rsid w:val="00214D7B"/>
    <w:rsid w:val="0021721A"/>
    <w:rsid w:val="00220C83"/>
    <w:rsid w:val="00223475"/>
    <w:rsid w:val="00226DED"/>
    <w:rsid w:val="00233BEE"/>
    <w:rsid w:val="00235E0D"/>
    <w:rsid w:val="002453FD"/>
    <w:rsid w:val="00245F0F"/>
    <w:rsid w:val="00252247"/>
    <w:rsid w:val="00252935"/>
    <w:rsid w:val="0025655A"/>
    <w:rsid w:val="00257445"/>
    <w:rsid w:val="00265D83"/>
    <w:rsid w:val="0026665D"/>
    <w:rsid w:val="002668C9"/>
    <w:rsid w:val="00273C27"/>
    <w:rsid w:val="00277E3E"/>
    <w:rsid w:val="002826E1"/>
    <w:rsid w:val="00282958"/>
    <w:rsid w:val="00290AB1"/>
    <w:rsid w:val="0029210E"/>
    <w:rsid w:val="00296685"/>
    <w:rsid w:val="002A12BC"/>
    <w:rsid w:val="002A4AA1"/>
    <w:rsid w:val="002A5CE7"/>
    <w:rsid w:val="002B0D79"/>
    <w:rsid w:val="002B19DA"/>
    <w:rsid w:val="002B32AD"/>
    <w:rsid w:val="002B54C2"/>
    <w:rsid w:val="002B5686"/>
    <w:rsid w:val="002B71EF"/>
    <w:rsid w:val="002B7A65"/>
    <w:rsid w:val="002C02FE"/>
    <w:rsid w:val="002C0FBC"/>
    <w:rsid w:val="002C1447"/>
    <w:rsid w:val="002C487A"/>
    <w:rsid w:val="002C4E05"/>
    <w:rsid w:val="002C70EE"/>
    <w:rsid w:val="002C7B41"/>
    <w:rsid w:val="002D2D64"/>
    <w:rsid w:val="002D4277"/>
    <w:rsid w:val="002D75EC"/>
    <w:rsid w:val="002E0C2B"/>
    <w:rsid w:val="002E14A1"/>
    <w:rsid w:val="002E1883"/>
    <w:rsid w:val="002E64D4"/>
    <w:rsid w:val="002F2143"/>
    <w:rsid w:val="002F3289"/>
    <w:rsid w:val="002F5390"/>
    <w:rsid w:val="0030098A"/>
    <w:rsid w:val="00307710"/>
    <w:rsid w:val="00311A3D"/>
    <w:rsid w:val="00311D04"/>
    <w:rsid w:val="00320E66"/>
    <w:rsid w:val="00325764"/>
    <w:rsid w:val="00327B02"/>
    <w:rsid w:val="00333817"/>
    <w:rsid w:val="00340520"/>
    <w:rsid w:val="003460D6"/>
    <w:rsid w:val="0034658D"/>
    <w:rsid w:val="00346D4E"/>
    <w:rsid w:val="00356F9A"/>
    <w:rsid w:val="0036598C"/>
    <w:rsid w:val="0036686E"/>
    <w:rsid w:val="00372B6D"/>
    <w:rsid w:val="003801BD"/>
    <w:rsid w:val="0039161A"/>
    <w:rsid w:val="00392AE4"/>
    <w:rsid w:val="00397B58"/>
    <w:rsid w:val="003A1E7C"/>
    <w:rsid w:val="003A32B3"/>
    <w:rsid w:val="003A4196"/>
    <w:rsid w:val="003A486A"/>
    <w:rsid w:val="003A4A25"/>
    <w:rsid w:val="003A6E22"/>
    <w:rsid w:val="003A78D7"/>
    <w:rsid w:val="003B4BFE"/>
    <w:rsid w:val="003B5A7C"/>
    <w:rsid w:val="003B662C"/>
    <w:rsid w:val="003C0147"/>
    <w:rsid w:val="003D0909"/>
    <w:rsid w:val="003D13AF"/>
    <w:rsid w:val="003D197D"/>
    <w:rsid w:val="003D6800"/>
    <w:rsid w:val="003E532C"/>
    <w:rsid w:val="003F2C6C"/>
    <w:rsid w:val="003F368D"/>
    <w:rsid w:val="0040206A"/>
    <w:rsid w:val="00405585"/>
    <w:rsid w:val="00406533"/>
    <w:rsid w:val="00407D30"/>
    <w:rsid w:val="00412F2E"/>
    <w:rsid w:val="00413B86"/>
    <w:rsid w:val="00414735"/>
    <w:rsid w:val="004175F9"/>
    <w:rsid w:val="00424A8D"/>
    <w:rsid w:val="00427714"/>
    <w:rsid w:val="00430BB9"/>
    <w:rsid w:val="00441CDE"/>
    <w:rsid w:val="00443903"/>
    <w:rsid w:val="00444DA3"/>
    <w:rsid w:val="004546C6"/>
    <w:rsid w:val="00460063"/>
    <w:rsid w:val="00463B8B"/>
    <w:rsid w:val="0047192B"/>
    <w:rsid w:val="0047558B"/>
    <w:rsid w:val="00475C44"/>
    <w:rsid w:val="00483FA2"/>
    <w:rsid w:val="004905FF"/>
    <w:rsid w:val="00493280"/>
    <w:rsid w:val="00493819"/>
    <w:rsid w:val="00495C50"/>
    <w:rsid w:val="004A012E"/>
    <w:rsid w:val="004A0D50"/>
    <w:rsid w:val="004A17BF"/>
    <w:rsid w:val="004A284E"/>
    <w:rsid w:val="004A3AFF"/>
    <w:rsid w:val="004A5D79"/>
    <w:rsid w:val="004A7B4E"/>
    <w:rsid w:val="004B4961"/>
    <w:rsid w:val="004B61C0"/>
    <w:rsid w:val="004C0FB8"/>
    <w:rsid w:val="004C49B0"/>
    <w:rsid w:val="004D00EF"/>
    <w:rsid w:val="004D0D11"/>
    <w:rsid w:val="004D17A3"/>
    <w:rsid w:val="004D4438"/>
    <w:rsid w:val="004D68BD"/>
    <w:rsid w:val="004D71A1"/>
    <w:rsid w:val="004D7DCD"/>
    <w:rsid w:val="004E1B5B"/>
    <w:rsid w:val="004E322A"/>
    <w:rsid w:val="004F027D"/>
    <w:rsid w:val="004F06BF"/>
    <w:rsid w:val="004F1AAB"/>
    <w:rsid w:val="004F3F99"/>
    <w:rsid w:val="00500276"/>
    <w:rsid w:val="005057FB"/>
    <w:rsid w:val="005079E1"/>
    <w:rsid w:val="00511A92"/>
    <w:rsid w:val="005122E6"/>
    <w:rsid w:val="00513913"/>
    <w:rsid w:val="00531968"/>
    <w:rsid w:val="005403B7"/>
    <w:rsid w:val="00542B96"/>
    <w:rsid w:val="00546A82"/>
    <w:rsid w:val="00551942"/>
    <w:rsid w:val="00555024"/>
    <w:rsid w:val="00561B2C"/>
    <w:rsid w:val="00563AAC"/>
    <w:rsid w:val="00565E4D"/>
    <w:rsid w:val="0057072B"/>
    <w:rsid w:val="005715E4"/>
    <w:rsid w:val="00573584"/>
    <w:rsid w:val="00573BB0"/>
    <w:rsid w:val="0057419D"/>
    <w:rsid w:val="00575D47"/>
    <w:rsid w:val="00577C12"/>
    <w:rsid w:val="00582177"/>
    <w:rsid w:val="005840F7"/>
    <w:rsid w:val="005855E7"/>
    <w:rsid w:val="005873DD"/>
    <w:rsid w:val="00587A59"/>
    <w:rsid w:val="005901C5"/>
    <w:rsid w:val="00592667"/>
    <w:rsid w:val="00596FFF"/>
    <w:rsid w:val="005A1E09"/>
    <w:rsid w:val="005A1F75"/>
    <w:rsid w:val="005A6ED6"/>
    <w:rsid w:val="005A76E2"/>
    <w:rsid w:val="005B0391"/>
    <w:rsid w:val="005B046E"/>
    <w:rsid w:val="005B6FCA"/>
    <w:rsid w:val="005B7768"/>
    <w:rsid w:val="005C424C"/>
    <w:rsid w:val="005C7506"/>
    <w:rsid w:val="005D7A13"/>
    <w:rsid w:val="005E24F7"/>
    <w:rsid w:val="005E2B40"/>
    <w:rsid w:val="005E2D67"/>
    <w:rsid w:val="005E6512"/>
    <w:rsid w:val="005E6C95"/>
    <w:rsid w:val="005E7D6A"/>
    <w:rsid w:val="005F13ED"/>
    <w:rsid w:val="005F2B3E"/>
    <w:rsid w:val="005F4E7B"/>
    <w:rsid w:val="00611489"/>
    <w:rsid w:val="006118A8"/>
    <w:rsid w:val="00611F74"/>
    <w:rsid w:val="0061443B"/>
    <w:rsid w:val="00615054"/>
    <w:rsid w:val="00615296"/>
    <w:rsid w:val="006172AF"/>
    <w:rsid w:val="00624E2F"/>
    <w:rsid w:val="006354C6"/>
    <w:rsid w:val="00635EC4"/>
    <w:rsid w:val="0063679A"/>
    <w:rsid w:val="00637335"/>
    <w:rsid w:val="006444E3"/>
    <w:rsid w:val="00647AF8"/>
    <w:rsid w:val="006610A4"/>
    <w:rsid w:val="00664090"/>
    <w:rsid w:val="00665588"/>
    <w:rsid w:val="00666B88"/>
    <w:rsid w:val="00674481"/>
    <w:rsid w:val="006852D8"/>
    <w:rsid w:val="00685427"/>
    <w:rsid w:val="00690945"/>
    <w:rsid w:val="006931B4"/>
    <w:rsid w:val="00696EEF"/>
    <w:rsid w:val="006A17F4"/>
    <w:rsid w:val="006A2003"/>
    <w:rsid w:val="006A24D9"/>
    <w:rsid w:val="006A4881"/>
    <w:rsid w:val="006A4FA7"/>
    <w:rsid w:val="006A5DC5"/>
    <w:rsid w:val="006C2089"/>
    <w:rsid w:val="006C4C5C"/>
    <w:rsid w:val="006D41F4"/>
    <w:rsid w:val="006E159F"/>
    <w:rsid w:val="006E470E"/>
    <w:rsid w:val="006F0452"/>
    <w:rsid w:val="006F3432"/>
    <w:rsid w:val="006F34F1"/>
    <w:rsid w:val="006F49FA"/>
    <w:rsid w:val="006F6BA3"/>
    <w:rsid w:val="006F7AAF"/>
    <w:rsid w:val="0070119E"/>
    <w:rsid w:val="0070190E"/>
    <w:rsid w:val="0070424B"/>
    <w:rsid w:val="007071FF"/>
    <w:rsid w:val="00711B8C"/>
    <w:rsid w:val="00715A9A"/>
    <w:rsid w:val="007171C2"/>
    <w:rsid w:val="00720DA3"/>
    <w:rsid w:val="00725BFB"/>
    <w:rsid w:val="00733744"/>
    <w:rsid w:val="00744021"/>
    <w:rsid w:val="00745CAD"/>
    <w:rsid w:val="00753C20"/>
    <w:rsid w:val="00761E84"/>
    <w:rsid w:val="00767ED8"/>
    <w:rsid w:val="00781E65"/>
    <w:rsid w:val="00783514"/>
    <w:rsid w:val="0078673C"/>
    <w:rsid w:val="00790901"/>
    <w:rsid w:val="00791620"/>
    <w:rsid w:val="007935D0"/>
    <w:rsid w:val="00797792"/>
    <w:rsid w:val="007A641C"/>
    <w:rsid w:val="007B00B0"/>
    <w:rsid w:val="007B6BF0"/>
    <w:rsid w:val="007B6D1A"/>
    <w:rsid w:val="007B7E76"/>
    <w:rsid w:val="007C23F3"/>
    <w:rsid w:val="007D2E08"/>
    <w:rsid w:val="007D4722"/>
    <w:rsid w:val="007D7F77"/>
    <w:rsid w:val="007E1112"/>
    <w:rsid w:val="007F6D88"/>
    <w:rsid w:val="008004BA"/>
    <w:rsid w:val="00806682"/>
    <w:rsid w:val="00811F55"/>
    <w:rsid w:val="00813FEE"/>
    <w:rsid w:val="00816ADA"/>
    <w:rsid w:val="00822799"/>
    <w:rsid w:val="00831929"/>
    <w:rsid w:val="00833EAA"/>
    <w:rsid w:val="00840F13"/>
    <w:rsid w:val="00842DFB"/>
    <w:rsid w:val="00844621"/>
    <w:rsid w:val="00847001"/>
    <w:rsid w:val="00847208"/>
    <w:rsid w:val="00863C4D"/>
    <w:rsid w:val="00865124"/>
    <w:rsid w:val="00865B78"/>
    <w:rsid w:val="00865EE6"/>
    <w:rsid w:val="00872F72"/>
    <w:rsid w:val="008738C8"/>
    <w:rsid w:val="00875729"/>
    <w:rsid w:val="008779F9"/>
    <w:rsid w:val="00882CEF"/>
    <w:rsid w:val="00883D33"/>
    <w:rsid w:val="00884897"/>
    <w:rsid w:val="00887716"/>
    <w:rsid w:val="00887760"/>
    <w:rsid w:val="008941C3"/>
    <w:rsid w:val="008956E3"/>
    <w:rsid w:val="00896FFD"/>
    <w:rsid w:val="00897313"/>
    <w:rsid w:val="008A2275"/>
    <w:rsid w:val="008A2A9D"/>
    <w:rsid w:val="008A4AD5"/>
    <w:rsid w:val="008B63AB"/>
    <w:rsid w:val="008B67A3"/>
    <w:rsid w:val="008C18E8"/>
    <w:rsid w:val="008C2107"/>
    <w:rsid w:val="008C5D4B"/>
    <w:rsid w:val="008C7848"/>
    <w:rsid w:val="008E0636"/>
    <w:rsid w:val="008E2825"/>
    <w:rsid w:val="008E29E6"/>
    <w:rsid w:val="008E5EAA"/>
    <w:rsid w:val="008F46A5"/>
    <w:rsid w:val="008F6943"/>
    <w:rsid w:val="00903D28"/>
    <w:rsid w:val="009071C1"/>
    <w:rsid w:val="00907411"/>
    <w:rsid w:val="009124D2"/>
    <w:rsid w:val="00916483"/>
    <w:rsid w:val="00916602"/>
    <w:rsid w:val="00922197"/>
    <w:rsid w:val="00930543"/>
    <w:rsid w:val="00932359"/>
    <w:rsid w:val="00932797"/>
    <w:rsid w:val="009333A2"/>
    <w:rsid w:val="00933B40"/>
    <w:rsid w:val="00934ECB"/>
    <w:rsid w:val="0093581D"/>
    <w:rsid w:val="009371B8"/>
    <w:rsid w:val="00940879"/>
    <w:rsid w:val="00940DE2"/>
    <w:rsid w:val="00943034"/>
    <w:rsid w:val="00945F3F"/>
    <w:rsid w:val="00947B22"/>
    <w:rsid w:val="00947D89"/>
    <w:rsid w:val="0095015D"/>
    <w:rsid w:val="009507A4"/>
    <w:rsid w:val="00954E99"/>
    <w:rsid w:val="009633EE"/>
    <w:rsid w:val="00964E90"/>
    <w:rsid w:val="009672E4"/>
    <w:rsid w:val="00970525"/>
    <w:rsid w:val="00973F23"/>
    <w:rsid w:val="00975656"/>
    <w:rsid w:val="00976732"/>
    <w:rsid w:val="00976E6B"/>
    <w:rsid w:val="009777B2"/>
    <w:rsid w:val="00981C68"/>
    <w:rsid w:val="00984C9E"/>
    <w:rsid w:val="00986159"/>
    <w:rsid w:val="0098663E"/>
    <w:rsid w:val="00986F48"/>
    <w:rsid w:val="009874A8"/>
    <w:rsid w:val="00990CAE"/>
    <w:rsid w:val="00992BA1"/>
    <w:rsid w:val="00993C86"/>
    <w:rsid w:val="009A4913"/>
    <w:rsid w:val="009B3BE3"/>
    <w:rsid w:val="009B4D57"/>
    <w:rsid w:val="009B65A1"/>
    <w:rsid w:val="009C2074"/>
    <w:rsid w:val="009C7A0C"/>
    <w:rsid w:val="009E156A"/>
    <w:rsid w:val="009E3181"/>
    <w:rsid w:val="009E75E3"/>
    <w:rsid w:val="009F2264"/>
    <w:rsid w:val="009F444C"/>
    <w:rsid w:val="009F4569"/>
    <w:rsid w:val="00A01480"/>
    <w:rsid w:val="00A04926"/>
    <w:rsid w:val="00A10560"/>
    <w:rsid w:val="00A114F1"/>
    <w:rsid w:val="00A14989"/>
    <w:rsid w:val="00A2198B"/>
    <w:rsid w:val="00A22C66"/>
    <w:rsid w:val="00A268A2"/>
    <w:rsid w:val="00A26AE1"/>
    <w:rsid w:val="00A2794C"/>
    <w:rsid w:val="00A27C2C"/>
    <w:rsid w:val="00A27C6D"/>
    <w:rsid w:val="00A30C7C"/>
    <w:rsid w:val="00A37933"/>
    <w:rsid w:val="00A474E2"/>
    <w:rsid w:val="00A47603"/>
    <w:rsid w:val="00A61B2D"/>
    <w:rsid w:val="00A672AE"/>
    <w:rsid w:val="00A67A2E"/>
    <w:rsid w:val="00A7376C"/>
    <w:rsid w:val="00A754A9"/>
    <w:rsid w:val="00A7647E"/>
    <w:rsid w:val="00A83CAF"/>
    <w:rsid w:val="00A84109"/>
    <w:rsid w:val="00A84749"/>
    <w:rsid w:val="00A908E8"/>
    <w:rsid w:val="00A91D79"/>
    <w:rsid w:val="00A93B70"/>
    <w:rsid w:val="00A9450B"/>
    <w:rsid w:val="00AA4F3D"/>
    <w:rsid w:val="00AA78DB"/>
    <w:rsid w:val="00AB3267"/>
    <w:rsid w:val="00AB5992"/>
    <w:rsid w:val="00AB7152"/>
    <w:rsid w:val="00AC30C2"/>
    <w:rsid w:val="00AC50E3"/>
    <w:rsid w:val="00AC6814"/>
    <w:rsid w:val="00AC704F"/>
    <w:rsid w:val="00AD5733"/>
    <w:rsid w:val="00AE4DFE"/>
    <w:rsid w:val="00AF3286"/>
    <w:rsid w:val="00AF4255"/>
    <w:rsid w:val="00AF653C"/>
    <w:rsid w:val="00B012AB"/>
    <w:rsid w:val="00B02BC2"/>
    <w:rsid w:val="00B039B7"/>
    <w:rsid w:val="00B050F4"/>
    <w:rsid w:val="00B05B1D"/>
    <w:rsid w:val="00B06DA7"/>
    <w:rsid w:val="00B0797E"/>
    <w:rsid w:val="00B11255"/>
    <w:rsid w:val="00B15133"/>
    <w:rsid w:val="00B15154"/>
    <w:rsid w:val="00B16621"/>
    <w:rsid w:val="00B2262D"/>
    <w:rsid w:val="00B22A7F"/>
    <w:rsid w:val="00B23B5B"/>
    <w:rsid w:val="00B24095"/>
    <w:rsid w:val="00B354B8"/>
    <w:rsid w:val="00B36C39"/>
    <w:rsid w:val="00B425EA"/>
    <w:rsid w:val="00B43315"/>
    <w:rsid w:val="00B4638B"/>
    <w:rsid w:val="00B51F3D"/>
    <w:rsid w:val="00B54A3D"/>
    <w:rsid w:val="00B62DAF"/>
    <w:rsid w:val="00B63FEB"/>
    <w:rsid w:val="00B71FA8"/>
    <w:rsid w:val="00B8118B"/>
    <w:rsid w:val="00B85728"/>
    <w:rsid w:val="00B863F3"/>
    <w:rsid w:val="00B91A6A"/>
    <w:rsid w:val="00B93143"/>
    <w:rsid w:val="00B94528"/>
    <w:rsid w:val="00B955BE"/>
    <w:rsid w:val="00B97F05"/>
    <w:rsid w:val="00BA0F07"/>
    <w:rsid w:val="00BA55D6"/>
    <w:rsid w:val="00BA56A0"/>
    <w:rsid w:val="00BB3C29"/>
    <w:rsid w:val="00BC0C58"/>
    <w:rsid w:val="00BC1B46"/>
    <w:rsid w:val="00BC4AA2"/>
    <w:rsid w:val="00BD3311"/>
    <w:rsid w:val="00BD36A7"/>
    <w:rsid w:val="00BD6ECD"/>
    <w:rsid w:val="00BE0534"/>
    <w:rsid w:val="00BE3584"/>
    <w:rsid w:val="00BE4689"/>
    <w:rsid w:val="00BE7E2E"/>
    <w:rsid w:val="00BF6F03"/>
    <w:rsid w:val="00C01693"/>
    <w:rsid w:val="00C041BE"/>
    <w:rsid w:val="00C04E32"/>
    <w:rsid w:val="00C059C8"/>
    <w:rsid w:val="00C12874"/>
    <w:rsid w:val="00C1642C"/>
    <w:rsid w:val="00C21118"/>
    <w:rsid w:val="00C2190B"/>
    <w:rsid w:val="00C21B5B"/>
    <w:rsid w:val="00C24FDC"/>
    <w:rsid w:val="00C32E67"/>
    <w:rsid w:val="00C33DAE"/>
    <w:rsid w:val="00C34772"/>
    <w:rsid w:val="00C348DF"/>
    <w:rsid w:val="00C5129D"/>
    <w:rsid w:val="00C57B77"/>
    <w:rsid w:val="00C60D5B"/>
    <w:rsid w:val="00C63998"/>
    <w:rsid w:val="00C66548"/>
    <w:rsid w:val="00C709BA"/>
    <w:rsid w:val="00C7335B"/>
    <w:rsid w:val="00C73699"/>
    <w:rsid w:val="00C73DDA"/>
    <w:rsid w:val="00C80377"/>
    <w:rsid w:val="00C853C4"/>
    <w:rsid w:val="00C926E7"/>
    <w:rsid w:val="00C92A32"/>
    <w:rsid w:val="00C95B1E"/>
    <w:rsid w:val="00C96975"/>
    <w:rsid w:val="00CA0D10"/>
    <w:rsid w:val="00CA4C4F"/>
    <w:rsid w:val="00CA60FD"/>
    <w:rsid w:val="00CB19B2"/>
    <w:rsid w:val="00CB227B"/>
    <w:rsid w:val="00CB236E"/>
    <w:rsid w:val="00CB7025"/>
    <w:rsid w:val="00CB7A07"/>
    <w:rsid w:val="00CC072B"/>
    <w:rsid w:val="00CC2486"/>
    <w:rsid w:val="00CC2A33"/>
    <w:rsid w:val="00CD1166"/>
    <w:rsid w:val="00CE050D"/>
    <w:rsid w:val="00CF0271"/>
    <w:rsid w:val="00CF6F20"/>
    <w:rsid w:val="00D242F8"/>
    <w:rsid w:val="00D376DB"/>
    <w:rsid w:val="00D40720"/>
    <w:rsid w:val="00D4570F"/>
    <w:rsid w:val="00D46A30"/>
    <w:rsid w:val="00D53FF0"/>
    <w:rsid w:val="00D64240"/>
    <w:rsid w:val="00D659D3"/>
    <w:rsid w:val="00D7069B"/>
    <w:rsid w:val="00D7533F"/>
    <w:rsid w:val="00D773D9"/>
    <w:rsid w:val="00D85428"/>
    <w:rsid w:val="00D91F4A"/>
    <w:rsid w:val="00D92396"/>
    <w:rsid w:val="00D96C2F"/>
    <w:rsid w:val="00D96CC4"/>
    <w:rsid w:val="00D973EF"/>
    <w:rsid w:val="00D974E2"/>
    <w:rsid w:val="00DA087E"/>
    <w:rsid w:val="00DB46A5"/>
    <w:rsid w:val="00DB5495"/>
    <w:rsid w:val="00DB6FC7"/>
    <w:rsid w:val="00DB798C"/>
    <w:rsid w:val="00DC1C2D"/>
    <w:rsid w:val="00DC2C03"/>
    <w:rsid w:val="00DC47BE"/>
    <w:rsid w:val="00DD21D9"/>
    <w:rsid w:val="00DD37F6"/>
    <w:rsid w:val="00DD5BB8"/>
    <w:rsid w:val="00DD6028"/>
    <w:rsid w:val="00DD6C0B"/>
    <w:rsid w:val="00DE1549"/>
    <w:rsid w:val="00DE2AED"/>
    <w:rsid w:val="00E01506"/>
    <w:rsid w:val="00E019FD"/>
    <w:rsid w:val="00E11264"/>
    <w:rsid w:val="00E136E4"/>
    <w:rsid w:val="00E162B9"/>
    <w:rsid w:val="00E166F8"/>
    <w:rsid w:val="00E16A86"/>
    <w:rsid w:val="00E16E05"/>
    <w:rsid w:val="00E171E7"/>
    <w:rsid w:val="00E23046"/>
    <w:rsid w:val="00E272E4"/>
    <w:rsid w:val="00E27625"/>
    <w:rsid w:val="00E40D0D"/>
    <w:rsid w:val="00E4411A"/>
    <w:rsid w:val="00E449E0"/>
    <w:rsid w:val="00E44F5E"/>
    <w:rsid w:val="00E46411"/>
    <w:rsid w:val="00E47DDB"/>
    <w:rsid w:val="00E508A1"/>
    <w:rsid w:val="00E564B4"/>
    <w:rsid w:val="00E616B6"/>
    <w:rsid w:val="00E66162"/>
    <w:rsid w:val="00E73F61"/>
    <w:rsid w:val="00E75A88"/>
    <w:rsid w:val="00E811B1"/>
    <w:rsid w:val="00E83A4C"/>
    <w:rsid w:val="00E84666"/>
    <w:rsid w:val="00E8561E"/>
    <w:rsid w:val="00E87494"/>
    <w:rsid w:val="00E902C3"/>
    <w:rsid w:val="00E94C8D"/>
    <w:rsid w:val="00EA3831"/>
    <w:rsid w:val="00EA4B94"/>
    <w:rsid w:val="00EB1127"/>
    <w:rsid w:val="00EB1177"/>
    <w:rsid w:val="00EB534F"/>
    <w:rsid w:val="00EB6C04"/>
    <w:rsid w:val="00EC4CFD"/>
    <w:rsid w:val="00EC7BB4"/>
    <w:rsid w:val="00ED13DE"/>
    <w:rsid w:val="00ED54A5"/>
    <w:rsid w:val="00ED663F"/>
    <w:rsid w:val="00EE02DB"/>
    <w:rsid w:val="00EF066A"/>
    <w:rsid w:val="00EF396D"/>
    <w:rsid w:val="00F01A12"/>
    <w:rsid w:val="00F13474"/>
    <w:rsid w:val="00F13A5F"/>
    <w:rsid w:val="00F20DAE"/>
    <w:rsid w:val="00F31C93"/>
    <w:rsid w:val="00F41C6E"/>
    <w:rsid w:val="00F41D6C"/>
    <w:rsid w:val="00F449E2"/>
    <w:rsid w:val="00F46C96"/>
    <w:rsid w:val="00F50083"/>
    <w:rsid w:val="00F50278"/>
    <w:rsid w:val="00F53E8F"/>
    <w:rsid w:val="00F54CE5"/>
    <w:rsid w:val="00F55339"/>
    <w:rsid w:val="00F64833"/>
    <w:rsid w:val="00F64959"/>
    <w:rsid w:val="00F72A0B"/>
    <w:rsid w:val="00F73F6A"/>
    <w:rsid w:val="00F76EFC"/>
    <w:rsid w:val="00F772B3"/>
    <w:rsid w:val="00F82184"/>
    <w:rsid w:val="00F848DC"/>
    <w:rsid w:val="00F84C22"/>
    <w:rsid w:val="00F8525F"/>
    <w:rsid w:val="00F86AEB"/>
    <w:rsid w:val="00F90102"/>
    <w:rsid w:val="00F91D4B"/>
    <w:rsid w:val="00FA062A"/>
    <w:rsid w:val="00FA09D4"/>
    <w:rsid w:val="00FA222D"/>
    <w:rsid w:val="00FA7524"/>
    <w:rsid w:val="00FA7612"/>
    <w:rsid w:val="00FB1CC6"/>
    <w:rsid w:val="00FB5229"/>
    <w:rsid w:val="00FC3BD5"/>
    <w:rsid w:val="00FC5219"/>
    <w:rsid w:val="00FD1D3A"/>
    <w:rsid w:val="00FD272C"/>
    <w:rsid w:val="00FD76D2"/>
    <w:rsid w:val="00FD793C"/>
    <w:rsid w:val="00FE022A"/>
    <w:rsid w:val="00FE1A84"/>
    <w:rsid w:val="00FE2CEF"/>
    <w:rsid w:val="00FF173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5607B2"/>
  <w15:chartTrackingRefBased/>
  <w15:docId w15:val="{BC35EBEB-E251-43E9-97BF-0D7DE1A77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A78DB"/>
    <w:pPr>
      <w:spacing w:after="0" w:line="480" w:lineRule="auto"/>
    </w:pPr>
    <w:rPr>
      <w:rFonts w:ascii="Times New Roman" w:hAnsi="Times New Roman"/>
      <w:sz w:val="24"/>
      <w:lang w:val="en-GB"/>
    </w:rPr>
  </w:style>
  <w:style w:type="paragraph" w:styleId="Titolo1">
    <w:name w:val="heading 1"/>
    <w:basedOn w:val="Normale"/>
    <w:next w:val="Normale"/>
    <w:link w:val="Titolo1Carattere"/>
    <w:uiPriority w:val="9"/>
    <w:qFormat/>
    <w:rsid w:val="00AA78DB"/>
    <w:pPr>
      <w:keepNext/>
      <w:keepLines/>
      <w:spacing w:before="24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AA78DB"/>
    <w:pPr>
      <w:keepNext/>
      <w:keepLines/>
      <w:spacing w:before="40"/>
      <w:outlineLvl w:val="1"/>
    </w:pPr>
    <w:rPr>
      <w:rFonts w:eastAsiaTheme="majorEastAsia" w:cstheme="majorBidi"/>
      <w:b/>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A78DB"/>
    <w:rPr>
      <w:rFonts w:ascii="Times New Roman" w:eastAsiaTheme="majorEastAsia" w:hAnsi="Times New Roman" w:cstheme="majorBidi"/>
      <w:b/>
      <w:sz w:val="28"/>
      <w:szCs w:val="32"/>
      <w:lang w:val="en-GB"/>
    </w:rPr>
  </w:style>
  <w:style w:type="character" w:customStyle="1" w:styleId="Titolo2Carattere">
    <w:name w:val="Titolo 2 Carattere"/>
    <w:basedOn w:val="Carpredefinitoparagrafo"/>
    <w:link w:val="Titolo2"/>
    <w:uiPriority w:val="9"/>
    <w:rsid w:val="00AA78DB"/>
    <w:rPr>
      <w:rFonts w:ascii="Times New Roman" w:eastAsiaTheme="majorEastAsia" w:hAnsi="Times New Roman" w:cstheme="majorBidi"/>
      <w:b/>
      <w:sz w:val="24"/>
      <w:szCs w:val="26"/>
      <w:lang w:val="en-GB"/>
    </w:rPr>
  </w:style>
  <w:style w:type="paragraph" w:styleId="Intestazione">
    <w:name w:val="header"/>
    <w:basedOn w:val="Normale"/>
    <w:link w:val="IntestazioneCarattere"/>
    <w:uiPriority w:val="99"/>
    <w:unhideWhenUsed/>
    <w:rsid w:val="00040B4A"/>
    <w:pPr>
      <w:tabs>
        <w:tab w:val="center" w:pos="4819"/>
        <w:tab w:val="right" w:pos="9638"/>
      </w:tabs>
    </w:pPr>
  </w:style>
  <w:style w:type="character" w:customStyle="1" w:styleId="IntestazioneCarattere">
    <w:name w:val="Intestazione Carattere"/>
    <w:basedOn w:val="Carpredefinitoparagrafo"/>
    <w:link w:val="Intestazione"/>
    <w:uiPriority w:val="99"/>
    <w:rsid w:val="00040B4A"/>
    <w:rPr>
      <w:rFonts w:ascii="Times New Roman" w:hAnsi="Times New Roman"/>
      <w:lang w:val="en-GB"/>
    </w:rPr>
  </w:style>
  <w:style w:type="paragraph" w:styleId="Pidipagina">
    <w:name w:val="footer"/>
    <w:basedOn w:val="Normale"/>
    <w:link w:val="PidipaginaCarattere"/>
    <w:uiPriority w:val="99"/>
    <w:unhideWhenUsed/>
    <w:rsid w:val="00040B4A"/>
    <w:pPr>
      <w:tabs>
        <w:tab w:val="center" w:pos="4819"/>
        <w:tab w:val="right" w:pos="9638"/>
      </w:tabs>
    </w:pPr>
  </w:style>
  <w:style w:type="character" w:customStyle="1" w:styleId="PidipaginaCarattere">
    <w:name w:val="Piè di pagina Carattere"/>
    <w:basedOn w:val="Carpredefinitoparagrafo"/>
    <w:link w:val="Pidipagina"/>
    <w:uiPriority w:val="99"/>
    <w:rsid w:val="00040B4A"/>
    <w:rPr>
      <w:rFonts w:ascii="Times New Roman" w:hAnsi="Times New Roman"/>
      <w:lang w:val="en-GB"/>
    </w:rPr>
  </w:style>
  <w:style w:type="table" w:styleId="Grigliatabella">
    <w:name w:val="Table Grid"/>
    <w:basedOn w:val="Tabellanormale"/>
    <w:uiPriority w:val="39"/>
    <w:rsid w:val="00865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
    <w:name w:val="Griglia tabella1"/>
    <w:basedOn w:val="Tabellanormale"/>
    <w:next w:val="Grigliatabella"/>
    <w:uiPriority w:val="39"/>
    <w:rsid w:val="0019604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1F0FBE"/>
    <w:pPr>
      <w:spacing w:after="0" w:line="240" w:lineRule="auto"/>
    </w:pPr>
    <w:rPr>
      <w:rFonts w:ascii="Times New Roman" w:hAnsi="Times New Roman"/>
      <w:sz w:val="24"/>
      <w:lang w:val="en-GB"/>
    </w:rPr>
  </w:style>
  <w:style w:type="paragraph" w:styleId="Didascalia">
    <w:name w:val="caption"/>
    <w:basedOn w:val="Normale"/>
    <w:next w:val="Normale"/>
    <w:uiPriority w:val="35"/>
    <w:unhideWhenUsed/>
    <w:qFormat/>
    <w:rsid w:val="00181009"/>
    <w:pPr>
      <w:spacing w:after="200" w:line="240" w:lineRule="auto"/>
      <w:jc w:val="both"/>
    </w:pPr>
    <w:rPr>
      <w:bCs/>
      <w:sz w:val="22"/>
      <w:szCs w:val="18"/>
      <w:lang w:val="it-IT"/>
    </w:rPr>
  </w:style>
  <w:style w:type="paragraph" w:customStyle="1" w:styleId="StileNoStyle">
    <w:name w:val="StileNo Style"/>
    <w:basedOn w:val="Normale"/>
    <w:link w:val="StileNoStyleCarattere"/>
    <w:qFormat/>
    <w:rsid w:val="00D973EF"/>
    <w:pPr>
      <w:spacing w:line="240" w:lineRule="auto"/>
      <w:jc w:val="both"/>
    </w:pPr>
    <w:rPr>
      <w:lang w:val="en-US"/>
    </w:rPr>
  </w:style>
  <w:style w:type="character" w:customStyle="1" w:styleId="StileNoStyleCarattere">
    <w:name w:val="StileNo Style Carattere"/>
    <w:basedOn w:val="Carpredefinitoparagrafo"/>
    <w:link w:val="StileNoStyle"/>
    <w:rsid w:val="00D973EF"/>
    <w:rPr>
      <w:rFonts w:ascii="Times New Roman" w:hAnsi="Times New Roman"/>
      <w:sz w:val="24"/>
      <w:lang w:val="en-US"/>
    </w:rPr>
  </w:style>
  <w:style w:type="paragraph" w:styleId="Revisione">
    <w:name w:val="Revision"/>
    <w:hidden/>
    <w:uiPriority w:val="99"/>
    <w:semiHidden/>
    <w:rsid w:val="005B046E"/>
    <w:pPr>
      <w:spacing w:after="0" w:line="240" w:lineRule="auto"/>
    </w:pPr>
    <w:rPr>
      <w:rFonts w:ascii="Times New Roman" w:hAnsi="Times New Roman"/>
      <w:sz w:val="24"/>
      <w:lang w:val="en-GB"/>
    </w:rPr>
  </w:style>
  <w:style w:type="character" w:styleId="Collegamentoipertestuale">
    <w:name w:val="Hyperlink"/>
    <w:basedOn w:val="Carpredefinitoparagrafo"/>
    <w:uiPriority w:val="99"/>
    <w:unhideWhenUsed/>
    <w:rsid w:val="00AB7152"/>
    <w:rPr>
      <w:color w:val="0563C1" w:themeColor="hyperlink"/>
      <w:u w:val="single"/>
    </w:rPr>
  </w:style>
  <w:style w:type="character" w:styleId="Menzionenonrisolta">
    <w:name w:val="Unresolved Mention"/>
    <w:basedOn w:val="Carpredefinitoparagrafo"/>
    <w:uiPriority w:val="99"/>
    <w:semiHidden/>
    <w:unhideWhenUsed/>
    <w:rsid w:val="00AB7152"/>
    <w:rPr>
      <w:color w:val="605E5C"/>
      <w:shd w:val="clear" w:color="auto" w:fill="E1DFDD"/>
    </w:rPr>
  </w:style>
  <w:style w:type="paragraph" w:styleId="Paragrafoelenco">
    <w:name w:val="List Paragraph"/>
    <w:basedOn w:val="Normale"/>
    <w:uiPriority w:val="34"/>
    <w:qFormat/>
    <w:rsid w:val="00142FE2"/>
    <w:pPr>
      <w:ind w:left="720"/>
      <w:contextualSpacing/>
    </w:pPr>
  </w:style>
  <w:style w:type="character" w:customStyle="1" w:styleId="apple-converted-space">
    <w:name w:val="apple-converted-space"/>
    <w:basedOn w:val="Carpredefinitoparagrafo"/>
    <w:rsid w:val="00883D33"/>
  </w:style>
  <w:style w:type="character" w:styleId="Numeroriga">
    <w:name w:val="line number"/>
    <w:basedOn w:val="Carpredefinitoparagrafo"/>
    <w:uiPriority w:val="99"/>
    <w:semiHidden/>
    <w:unhideWhenUsed/>
    <w:rsid w:val="00AE4D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609351">
      <w:bodyDiv w:val="1"/>
      <w:marLeft w:val="0"/>
      <w:marRight w:val="0"/>
      <w:marTop w:val="0"/>
      <w:marBottom w:val="0"/>
      <w:divBdr>
        <w:top w:val="none" w:sz="0" w:space="0" w:color="auto"/>
        <w:left w:val="none" w:sz="0" w:space="0" w:color="auto"/>
        <w:bottom w:val="none" w:sz="0" w:space="0" w:color="auto"/>
        <w:right w:val="none" w:sz="0" w:space="0" w:color="auto"/>
      </w:divBdr>
    </w:div>
    <w:div w:id="382682142">
      <w:bodyDiv w:val="1"/>
      <w:marLeft w:val="0"/>
      <w:marRight w:val="0"/>
      <w:marTop w:val="0"/>
      <w:marBottom w:val="0"/>
      <w:divBdr>
        <w:top w:val="none" w:sz="0" w:space="0" w:color="auto"/>
        <w:left w:val="none" w:sz="0" w:space="0" w:color="auto"/>
        <w:bottom w:val="none" w:sz="0" w:space="0" w:color="auto"/>
        <w:right w:val="none" w:sz="0" w:space="0" w:color="auto"/>
      </w:divBdr>
    </w:div>
    <w:div w:id="420491889">
      <w:bodyDiv w:val="1"/>
      <w:marLeft w:val="0"/>
      <w:marRight w:val="0"/>
      <w:marTop w:val="0"/>
      <w:marBottom w:val="0"/>
      <w:divBdr>
        <w:top w:val="none" w:sz="0" w:space="0" w:color="auto"/>
        <w:left w:val="none" w:sz="0" w:space="0" w:color="auto"/>
        <w:bottom w:val="none" w:sz="0" w:space="0" w:color="auto"/>
        <w:right w:val="none" w:sz="0" w:space="0" w:color="auto"/>
      </w:divBdr>
    </w:div>
    <w:div w:id="469785749">
      <w:bodyDiv w:val="1"/>
      <w:marLeft w:val="0"/>
      <w:marRight w:val="0"/>
      <w:marTop w:val="0"/>
      <w:marBottom w:val="0"/>
      <w:divBdr>
        <w:top w:val="none" w:sz="0" w:space="0" w:color="auto"/>
        <w:left w:val="none" w:sz="0" w:space="0" w:color="auto"/>
        <w:bottom w:val="none" w:sz="0" w:space="0" w:color="auto"/>
        <w:right w:val="none" w:sz="0" w:space="0" w:color="auto"/>
      </w:divBdr>
    </w:div>
    <w:div w:id="811673010">
      <w:bodyDiv w:val="1"/>
      <w:marLeft w:val="0"/>
      <w:marRight w:val="0"/>
      <w:marTop w:val="0"/>
      <w:marBottom w:val="0"/>
      <w:divBdr>
        <w:top w:val="none" w:sz="0" w:space="0" w:color="auto"/>
        <w:left w:val="none" w:sz="0" w:space="0" w:color="auto"/>
        <w:bottom w:val="none" w:sz="0" w:space="0" w:color="auto"/>
        <w:right w:val="none" w:sz="0" w:space="0" w:color="auto"/>
      </w:divBdr>
    </w:div>
    <w:div w:id="1149396742">
      <w:bodyDiv w:val="1"/>
      <w:marLeft w:val="0"/>
      <w:marRight w:val="0"/>
      <w:marTop w:val="0"/>
      <w:marBottom w:val="0"/>
      <w:divBdr>
        <w:top w:val="none" w:sz="0" w:space="0" w:color="auto"/>
        <w:left w:val="none" w:sz="0" w:space="0" w:color="auto"/>
        <w:bottom w:val="none" w:sz="0" w:space="0" w:color="auto"/>
        <w:right w:val="none" w:sz="0" w:space="0" w:color="auto"/>
      </w:divBdr>
    </w:div>
    <w:div w:id="1614171321">
      <w:bodyDiv w:val="1"/>
      <w:marLeft w:val="0"/>
      <w:marRight w:val="0"/>
      <w:marTop w:val="0"/>
      <w:marBottom w:val="0"/>
      <w:divBdr>
        <w:top w:val="none" w:sz="0" w:space="0" w:color="auto"/>
        <w:left w:val="none" w:sz="0" w:space="0" w:color="auto"/>
        <w:bottom w:val="none" w:sz="0" w:space="0" w:color="auto"/>
        <w:right w:val="none" w:sz="0" w:space="0" w:color="auto"/>
      </w:divBdr>
    </w:div>
    <w:div w:id="1645695614">
      <w:bodyDiv w:val="1"/>
      <w:marLeft w:val="0"/>
      <w:marRight w:val="0"/>
      <w:marTop w:val="0"/>
      <w:marBottom w:val="0"/>
      <w:divBdr>
        <w:top w:val="none" w:sz="0" w:space="0" w:color="auto"/>
        <w:left w:val="none" w:sz="0" w:space="0" w:color="auto"/>
        <w:bottom w:val="none" w:sz="0" w:space="0" w:color="auto"/>
        <w:right w:val="none" w:sz="0" w:space="0" w:color="auto"/>
      </w:divBdr>
    </w:div>
    <w:div w:id="1728453931">
      <w:bodyDiv w:val="1"/>
      <w:marLeft w:val="0"/>
      <w:marRight w:val="0"/>
      <w:marTop w:val="0"/>
      <w:marBottom w:val="0"/>
      <w:divBdr>
        <w:top w:val="none" w:sz="0" w:space="0" w:color="auto"/>
        <w:left w:val="none" w:sz="0" w:space="0" w:color="auto"/>
        <w:bottom w:val="none" w:sz="0" w:space="0" w:color="auto"/>
        <w:right w:val="none" w:sz="0" w:space="0" w:color="auto"/>
      </w:divBdr>
    </w:div>
    <w:div w:id="1897857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via.fiore@polito.it"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icfar.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65633-DDBE-4B8B-A61C-81533B264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32611</Words>
  <Characters>185888</Characters>
  <Application>Microsoft Office Word</Application>
  <DocSecurity>0</DocSecurity>
  <Lines>1549</Lines>
  <Paragraphs>4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hiappero</dc:creator>
  <cp:keywords/>
  <dc:description/>
  <cp:lastModifiedBy>Silvia Fiore</cp:lastModifiedBy>
  <cp:revision>3</cp:revision>
  <dcterms:created xsi:type="dcterms:W3CDTF">2023-05-01T14:59:00Z</dcterms:created>
  <dcterms:modified xsi:type="dcterms:W3CDTF">2023-05-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chemical-engineering-journal</vt:lpwstr>
  </property>
  <property fmtid="{D5CDD505-2E9C-101B-9397-08002B2CF9AE}" pid="4" name="Mendeley Unique User Id_1">
    <vt:lpwstr>7ba8ba7d-764d-3bd4-8d31-ff2567dd69d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chemical-engineering-journal</vt:lpwstr>
  </property>
  <property fmtid="{D5CDD505-2E9C-101B-9397-08002B2CF9AE}" pid="10" name="Mendeley Recent Style Name 2_1">
    <vt:lpwstr>Biochemical Engineering Journal</vt:lpwstr>
  </property>
  <property fmtid="{D5CDD505-2E9C-101B-9397-08002B2CF9AE}" pid="11" name="Mendeley Recent Style Id 3_1">
    <vt:lpwstr>http://www.zotero.org/styles/bioresource-technology</vt:lpwstr>
  </property>
  <property fmtid="{D5CDD505-2E9C-101B-9397-08002B2CF9AE}" pid="12" name="Mendeley Recent Style Name 3_1">
    <vt:lpwstr>Bioresource Technology</vt:lpwstr>
  </property>
  <property fmtid="{D5CDD505-2E9C-101B-9397-08002B2CF9AE}" pid="13" name="Mendeley Recent Style Id 4_1">
    <vt:lpwstr>http://www.zotero.org/styles/catalysts</vt:lpwstr>
  </property>
  <property fmtid="{D5CDD505-2E9C-101B-9397-08002B2CF9AE}" pid="14" name="Mendeley Recent Style Name 4_1">
    <vt:lpwstr>Catalyst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renewable-and-sustainable-energy-reviews</vt:lpwstr>
  </property>
  <property fmtid="{D5CDD505-2E9C-101B-9397-08002B2CF9AE}" pid="22" name="Mendeley Recent Style Name 8_1">
    <vt:lpwstr>Renewable and Sustainable Energy Reviews</vt:lpwstr>
  </property>
  <property fmtid="{D5CDD505-2E9C-101B-9397-08002B2CF9AE}" pid="23" name="Mendeley Recent Style Id 9_1">
    <vt:lpwstr>http://www.zotero.org/styles/waste-management</vt:lpwstr>
  </property>
  <property fmtid="{D5CDD505-2E9C-101B-9397-08002B2CF9AE}" pid="24" name="Mendeley Recent Style Name 9_1">
    <vt:lpwstr>Waste Management</vt:lpwstr>
  </property>
</Properties>
</file>